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BF2BBE7" w14:textId="0A8D9C2C" w:rsidR="009E57B2" w:rsidRPr="005352D3" w:rsidRDefault="00981528" w:rsidP="00977278">
      <w:pPr>
        <w:rPr>
          <w:b/>
          <w:bCs/>
        </w:rPr>
      </w:pPr>
      <w:r w:rsidRPr="005352D3">
        <w:rPr>
          <w:b/>
          <w:bCs/>
        </w:rPr>
        <w:t>P</w:t>
      </w:r>
      <w:r w:rsidR="006A22E6" w:rsidRPr="005352D3">
        <w:rPr>
          <w:b/>
          <w:bCs/>
        </w:rPr>
        <w:t>harmacogenomic testing in paediatric</w:t>
      </w:r>
      <w:r w:rsidR="005B780E" w:rsidRPr="005352D3">
        <w:rPr>
          <w:b/>
          <w:bCs/>
        </w:rPr>
        <w:t>s</w:t>
      </w:r>
      <w:r w:rsidR="006A22E6" w:rsidRPr="005352D3">
        <w:rPr>
          <w:b/>
          <w:bCs/>
        </w:rPr>
        <w:t>: clinical implementation strategies</w:t>
      </w:r>
    </w:p>
    <w:p w14:paraId="39E58B0C" w14:textId="77777777" w:rsidR="00D11614" w:rsidRPr="005352D3" w:rsidRDefault="007829B4" w:rsidP="00977278">
      <w:r w:rsidRPr="005352D3">
        <w:t>Journal: British Journal of Clinical Pharmacology</w:t>
      </w:r>
      <w:r w:rsidR="002126DF" w:rsidRPr="005352D3">
        <w:t xml:space="preserve">. </w:t>
      </w:r>
    </w:p>
    <w:p w14:paraId="07FC8683" w14:textId="31AFA1F9" w:rsidR="007829B4" w:rsidRPr="005352D3" w:rsidRDefault="007829B4" w:rsidP="00977278">
      <w:r w:rsidRPr="005352D3">
        <w:t xml:space="preserve">Article type: Review (2000 – 8000 words) </w:t>
      </w:r>
    </w:p>
    <w:p w14:paraId="1A821CC6" w14:textId="712B44F4" w:rsidR="006F380A" w:rsidRPr="005352D3" w:rsidRDefault="00D61214" w:rsidP="00977278">
      <w:r w:rsidRPr="005352D3">
        <w:t>Charlotte I.S. Barker</w:t>
      </w:r>
      <w:r w:rsidR="006F380A" w:rsidRPr="005352D3">
        <w:rPr>
          <w:vertAlign w:val="superscript"/>
        </w:rPr>
        <w:t>1</w:t>
      </w:r>
      <w:r w:rsidR="000D3EA6" w:rsidRPr="005352D3">
        <w:rPr>
          <w:vertAlign w:val="superscript"/>
        </w:rPr>
        <w:t>,2</w:t>
      </w:r>
      <w:r w:rsidR="00995566">
        <w:rPr>
          <w:vertAlign w:val="superscript"/>
        </w:rPr>
        <w:t>*</w:t>
      </w:r>
      <w:r w:rsidRPr="005352D3">
        <w:t xml:space="preserve">, </w:t>
      </w:r>
      <w:r w:rsidR="0039332F" w:rsidRPr="005352D3">
        <w:t>Gabriella Groeneweg</w:t>
      </w:r>
      <w:r w:rsidR="00EE1B44" w:rsidRPr="005352D3">
        <w:rPr>
          <w:vertAlign w:val="superscript"/>
        </w:rPr>
        <w:t>3</w:t>
      </w:r>
      <w:r w:rsidR="00BC72AC">
        <w:rPr>
          <w:vertAlign w:val="superscript"/>
        </w:rPr>
        <w:t>,</w:t>
      </w:r>
      <w:r w:rsidR="001E2AF6">
        <w:rPr>
          <w:vertAlign w:val="superscript"/>
        </w:rPr>
        <w:t>4</w:t>
      </w:r>
      <w:r w:rsidR="0039332F" w:rsidRPr="005352D3">
        <w:t xml:space="preserve">, </w:t>
      </w:r>
      <w:r w:rsidRPr="005352D3">
        <w:t>Ank</w:t>
      </w:r>
      <w:r w:rsidR="00FD6162">
        <w:t>e H.</w:t>
      </w:r>
      <w:r w:rsidRPr="005352D3">
        <w:t xml:space="preserve"> Maitland-van der Zee</w:t>
      </w:r>
      <w:r w:rsidR="001E2AF6">
        <w:rPr>
          <w:vertAlign w:val="superscript"/>
        </w:rPr>
        <w:t>5</w:t>
      </w:r>
      <w:r w:rsidRPr="005352D3">
        <w:t xml:space="preserve">, </w:t>
      </w:r>
      <w:r w:rsidR="006F380A" w:rsidRPr="005352D3">
        <w:t>Michael J</w:t>
      </w:r>
      <w:r w:rsidR="009A1C99" w:rsidRPr="005352D3">
        <w:t>.</w:t>
      </w:r>
      <w:r w:rsidR="006F380A" w:rsidRPr="005352D3">
        <w:t xml:space="preserve"> Rieder</w:t>
      </w:r>
      <w:r w:rsidR="008B3951" w:rsidRPr="005352D3">
        <w:rPr>
          <w:vertAlign w:val="superscript"/>
        </w:rPr>
        <w:t>6</w:t>
      </w:r>
      <w:r w:rsidR="001E2AF6">
        <w:rPr>
          <w:vertAlign w:val="superscript"/>
        </w:rPr>
        <w:t>,7</w:t>
      </w:r>
      <w:r w:rsidR="009A1C99" w:rsidRPr="005352D3">
        <w:t>,</w:t>
      </w:r>
      <w:r w:rsidR="00ED44A4" w:rsidRPr="005352D3">
        <w:t xml:space="preserve"> Daniel B</w:t>
      </w:r>
      <w:r w:rsidR="009A1C99" w:rsidRPr="005352D3">
        <w:t>.</w:t>
      </w:r>
      <w:r w:rsidR="00ED44A4" w:rsidRPr="005352D3">
        <w:t xml:space="preserve"> Hawcutt</w:t>
      </w:r>
      <w:r w:rsidR="008B3951" w:rsidRPr="005352D3">
        <w:rPr>
          <w:vertAlign w:val="superscript"/>
        </w:rPr>
        <w:t>8</w:t>
      </w:r>
      <w:r w:rsidR="001E2AF6">
        <w:rPr>
          <w:vertAlign w:val="superscript"/>
        </w:rPr>
        <w:t>,9</w:t>
      </w:r>
      <w:r w:rsidR="009A1C99" w:rsidRPr="005352D3">
        <w:t>,</w:t>
      </w:r>
      <w:r w:rsidR="00ED44A4" w:rsidRPr="005352D3">
        <w:t xml:space="preserve"> Tim J</w:t>
      </w:r>
      <w:r w:rsidR="009A1C99" w:rsidRPr="005352D3">
        <w:t>.</w:t>
      </w:r>
      <w:r w:rsidR="00ED44A4" w:rsidRPr="005352D3">
        <w:t xml:space="preserve"> Hubbard</w:t>
      </w:r>
      <w:r w:rsidR="00ED44A4" w:rsidRPr="005352D3">
        <w:rPr>
          <w:vertAlign w:val="superscript"/>
        </w:rPr>
        <w:t>1</w:t>
      </w:r>
      <w:r w:rsidR="009A1C99" w:rsidRPr="005352D3">
        <w:rPr>
          <w:vertAlign w:val="superscript"/>
        </w:rPr>
        <w:t>,</w:t>
      </w:r>
      <w:r w:rsidR="001E2AF6">
        <w:rPr>
          <w:vertAlign w:val="superscript"/>
        </w:rPr>
        <w:t>10</w:t>
      </w:r>
      <w:r w:rsidR="00E30B89" w:rsidRPr="005352D3">
        <w:t xml:space="preserve">, </w:t>
      </w:r>
      <w:r w:rsidR="00F7015E" w:rsidRPr="005352D3">
        <w:t xml:space="preserve">Jesse </w:t>
      </w:r>
      <w:r w:rsidR="00B768EA">
        <w:t xml:space="preserve">J. </w:t>
      </w:r>
      <w:r w:rsidR="00F7015E" w:rsidRPr="005352D3">
        <w:t>Swen</w:t>
      </w:r>
      <w:r w:rsidR="008B3951" w:rsidRPr="005352D3">
        <w:rPr>
          <w:vertAlign w:val="superscript"/>
        </w:rPr>
        <w:t>11</w:t>
      </w:r>
      <w:r w:rsidR="001E2AF6">
        <w:rPr>
          <w:vertAlign w:val="superscript"/>
        </w:rPr>
        <w:t>,12</w:t>
      </w:r>
      <w:r w:rsidR="00F7015E" w:rsidRPr="005352D3">
        <w:t xml:space="preserve">, </w:t>
      </w:r>
      <w:r w:rsidR="009A1C99" w:rsidRPr="005352D3">
        <w:t xml:space="preserve">and </w:t>
      </w:r>
      <w:r w:rsidR="00ED44A4" w:rsidRPr="005352D3">
        <w:t>Bruce C</w:t>
      </w:r>
      <w:r w:rsidR="009A1C99" w:rsidRPr="005352D3">
        <w:t>.</w:t>
      </w:r>
      <w:r w:rsidR="00ED44A4" w:rsidRPr="005352D3">
        <w:t xml:space="preserve"> Carleton</w:t>
      </w:r>
      <w:r w:rsidR="004D4FE4" w:rsidRPr="005352D3">
        <w:rPr>
          <w:vertAlign w:val="superscript"/>
        </w:rPr>
        <w:t>3,</w:t>
      </w:r>
      <w:r w:rsidR="001E2AF6">
        <w:rPr>
          <w:vertAlign w:val="superscript"/>
        </w:rPr>
        <w:t>4,</w:t>
      </w:r>
      <w:r w:rsidR="00E30B89" w:rsidRPr="005352D3">
        <w:rPr>
          <w:vertAlign w:val="superscript"/>
        </w:rPr>
        <w:t>1</w:t>
      </w:r>
      <w:r w:rsidR="00322D04">
        <w:rPr>
          <w:vertAlign w:val="superscript"/>
        </w:rPr>
        <w:t>3</w:t>
      </w:r>
    </w:p>
    <w:p w14:paraId="471D6EED" w14:textId="77777777" w:rsidR="00D11614" w:rsidRPr="005352D3" w:rsidRDefault="00D11614" w:rsidP="00977278"/>
    <w:p w14:paraId="3B3E1AC8" w14:textId="73BEAF9D" w:rsidR="006F380A" w:rsidRPr="005352D3" w:rsidRDefault="00D61214" w:rsidP="00977278">
      <w:r w:rsidRPr="005352D3">
        <w:rPr>
          <w:vertAlign w:val="superscript"/>
        </w:rPr>
        <w:t>1</w:t>
      </w:r>
      <w:r w:rsidRPr="005352D3">
        <w:t>Department of Medical &amp; Molecular Genetics, King’s College London</w:t>
      </w:r>
      <w:r w:rsidR="006F380A" w:rsidRPr="005352D3">
        <w:t>, London, UK</w:t>
      </w:r>
    </w:p>
    <w:p w14:paraId="14E8EF2D" w14:textId="649386E7" w:rsidR="006F380A" w:rsidRPr="005352D3" w:rsidRDefault="006F380A" w:rsidP="00977278">
      <w:r w:rsidRPr="005352D3">
        <w:rPr>
          <w:vertAlign w:val="superscript"/>
        </w:rPr>
        <w:t>2</w:t>
      </w:r>
      <w:r w:rsidR="002E6795" w:rsidRPr="005352D3">
        <w:t>Department of Clinical Genetics, G</w:t>
      </w:r>
      <w:r w:rsidRPr="005352D3">
        <w:t>uy's and St Thomas' NHS Foundation Trust, London, UK</w:t>
      </w:r>
    </w:p>
    <w:p w14:paraId="1F172465" w14:textId="71091D44" w:rsidR="00F93071" w:rsidRPr="005352D3" w:rsidRDefault="006F380A" w:rsidP="00977278">
      <w:r w:rsidRPr="005352D3">
        <w:rPr>
          <w:vertAlign w:val="superscript"/>
        </w:rPr>
        <w:t>3</w:t>
      </w:r>
      <w:r w:rsidR="004D4FE4" w:rsidRPr="005352D3">
        <w:t>D</w:t>
      </w:r>
      <w:r w:rsidR="00400406">
        <w:t>ivision of Translational Therapeutics, D</w:t>
      </w:r>
      <w:r w:rsidR="004D4FE4" w:rsidRPr="005352D3">
        <w:t>epartment of Pediatrics, University of British Columbia, Vancouver, British Columbia, Canada</w:t>
      </w:r>
    </w:p>
    <w:p w14:paraId="73976833" w14:textId="6E336F4B" w:rsidR="001E2AF6" w:rsidRPr="001E2AF6" w:rsidRDefault="006F7E0C" w:rsidP="00977278">
      <w:r w:rsidRPr="005352D3">
        <w:rPr>
          <w:vertAlign w:val="superscript"/>
        </w:rPr>
        <w:t>4</w:t>
      </w:r>
      <w:r w:rsidR="001E2AF6">
        <w:t>Pharmaceutical Outcomes Programme, B</w:t>
      </w:r>
      <w:r w:rsidR="001E2AF6" w:rsidRPr="005352D3">
        <w:t xml:space="preserve">C Children’s Hospital, Vancouver, British Columbia, Canada </w:t>
      </w:r>
    </w:p>
    <w:p w14:paraId="737B4AD2" w14:textId="00651F38" w:rsidR="00D61214" w:rsidRPr="005352D3" w:rsidRDefault="00DA25C9" w:rsidP="00977278">
      <w:r w:rsidRPr="00DA25C9">
        <w:rPr>
          <w:vertAlign w:val="superscript"/>
        </w:rPr>
        <w:t>5</w:t>
      </w:r>
      <w:r w:rsidR="00B011AA" w:rsidRPr="005352D3">
        <w:t xml:space="preserve">Respiratory Medicine/Pediatric Respiratory Medicine, </w:t>
      </w:r>
      <w:r w:rsidR="00D61214" w:rsidRPr="005352D3">
        <w:t>Academic Medical Center, University of Amsterdam</w:t>
      </w:r>
      <w:r w:rsidR="00B011AA" w:rsidRPr="005352D3">
        <w:t>, Amsterdam, the Netherlands</w:t>
      </w:r>
    </w:p>
    <w:p w14:paraId="789DEEE9" w14:textId="5D75629D" w:rsidR="00ED44A4" w:rsidRPr="005352D3" w:rsidRDefault="001E2AF6" w:rsidP="00977278">
      <w:r>
        <w:rPr>
          <w:vertAlign w:val="superscript"/>
        </w:rPr>
        <w:t>6</w:t>
      </w:r>
      <w:r w:rsidR="00ED44A4" w:rsidRPr="005352D3">
        <w:t>Departments of Paediatrics, Physiology and Pharmacology and Medicine, Western</w:t>
      </w:r>
    </w:p>
    <w:p w14:paraId="5DE36ACD" w14:textId="77777777" w:rsidR="00ED44A4" w:rsidRPr="005352D3" w:rsidRDefault="00ED44A4" w:rsidP="00977278">
      <w:r w:rsidRPr="005352D3">
        <w:t>University, London, Ontario, Canada</w:t>
      </w:r>
    </w:p>
    <w:p w14:paraId="33E78C65" w14:textId="7B551459" w:rsidR="00B011AA" w:rsidRPr="005352D3" w:rsidRDefault="001E2AF6" w:rsidP="00977278">
      <w:r>
        <w:rPr>
          <w:vertAlign w:val="superscript"/>
        </w:rPr>
        <w:t>7</w:t>
      </w:r>
      <w:r w:rsidR="00ED44A4" w:rsidRPr="005352D3">
        <w:t>Molecular Medicine Group, Robarts Research Institute, London, Ontario, Canada</w:t>
      </w:r>
    </w:p>
    <w:p w14:paraId="0F3AC4BE" w14:textId="09FA8914" w:rsidR="00ED44A4" w:rsidRPr="005352D3" w:rsidRDefault="001E2AF6" w:rsidP="00977278">
      <w:r>
        <w:rPr>
          <w:vertAlign w:val="superscript"/>
        </w:rPr>
        <w:t>8</w:t>
      </w:r>
      <w:r w:rsidR="00ED44A4" w:rsidRPr="005352D3">
        <w:t>Department of Women’s and Children’s Health, University of Liverpool, Liverpool, UK</w:t>
      </w:r>
    </w:p>
    <w:p w14:paraId="144C3693" w14:textId="6B6989B9" w:rsidR="00ED44A4" w:rsidRPr="005352D3" w:rsidRDefault="001E2AF6" w:rsidP="00977278">
      <w:r>
        <w:rPr>
          <w:vertAlign w:val="superscript"/>
        </w:rPr>
        <w:t>9</w:t>
      </w:r>
      <w:r w:rsidR="00ED44A4" w:rsidRPr="005352D3">
        <w:t xml:space="preserve">NIHR Clinical Research Facility, Alder Hey Children’s Hospital, Liverpool, UK </w:t>
      </w:r>
    </w:p>
    <w:p w14:paraId="428136FE" w14:textId="4AD566A8" w:rsidR="009A1C99" w:rsidRPr="005352D3" w:rsidRDefault="001E2AF6" w:rsidP="00977278">
      <w:pPr>
        <w:rPr>
          <w:vertAlign w:val="superscript"/>
        </w:rPr>
      </w:pPr>
      <w:r>
        <w:rPr>
          <w:vertAlign w:val="superscript"/>
        </w:rPr>
        <w:t>10</w:t>
      </w:r>
      <w:r w:rsidR="009A1C99" w:rsidRPr="005352D3">
        <w:t>Genomics England, London, UK</w:t>
      </w:r>
    </w:p>
    <w:p w14:paraId="7C5FD754" w14:textId="77D01CF6" w:rsidR="00314EAB" w:rsidRPr="005352D3" w:rsidRDefault="008B3951" w:rsidP="00314EAB">
      <w:r w:rsidRPr="005352D3">
        <w:rPr>
          <w:vertAlign w:val="superscript"/>
        </w:rPr>
        <w:t>1</w:t>
      </w:r>
      <w:r w:rsidR="001E2AF6">
        <w:rPr>
          <w:vertAlign w:val="superscript"/>
        </w:rPr>
        <w:t>1</w:t>
      </w:r>
      <w:r w:rsidR="00314EAB" w:rsidRPr="005352D3">
        <w:t>Department of Clinical Pharmacy and Toxicology, Leiden University Medical Center, Leiden, The Netherlands</w:t>
      </w:r>
    </w:p>
    <w:p w14:paraId="03D49FD0" w14:textId="05F3F2B8" w:rsidR="00314EAB" w:rsidRPr="005352D3" w:rsidRDefault="008B3951" w:rsidP="00314EAB">
      <w:pPr>
        <w:rPr>
          <w:vertAlign w:val="superscript"/>
        </w:rPr>
      </w:pPr>
      <w:r w:rsidRPr="005352D3">
        <w:rPr>
          <w:vertAlign w:val="superscript"/>
        </w:rPr>
        <w:t>1</w:t>
      </w:r>
      <w:r w:rsidR="001E2AF6">
        <w:rPr>
          <w:vertAlign w:val="superscript"/>
        </w:rPr>
        <w:t>2</w:t>
      </w:r>
      <w:r w:rsidR="00314EAB" w:rsidRPr="005352D3">
        <w:t>Leiden Network for Personalized Therapeutics, Leiden, The Netherlands</w:t>
      </w:r>
    </w:p>
    <w:p w14:paraId="0F03B06E" w14:textId="7AB33F4D" w:rsidR="00314EAB" w:rsidRDefault="008B3951" w:rsidP="00314EAB">
      <w:r w:rsidRPr="005352D3">
        <w:rPr>
          <w:vertAlign w:val="superscript"/>
        </w:rPr>
        <w:t>1</w:t>
      </w:r>
      <w:r w:rsidR="001E2AF6">
        <w:rPr>
          <w:vertAlign w:val="superscript"/>
        </w:rPr>
        <w:t>3</w:t>
      </w:r>
      <w:r w:rsidR="00314EAB" w:rsidRPr="005352D3">
        <w:t xml:space="preserve">BC Children’s Hospital Research Institute, Vancouver, British Columbia, Canada </w:t>
      </w:r>
    </w:p>
    <w:p w14:paraId="198F9042" w14:textId="4501593C" w:rsidR="00400406" w:rsidRDefault="00400406" w:rsidP="00314EAB"/>
    <w:p w14:paraId="5FC91CE6" w14:textId="5C45F98E" w:rsidR="00995566" w:rsidRDefault="00995566" w:rsidP="00314EAB">
      <w:r>
        <w:t>*Corresponding author</w:t>
      </w:r>
    </w:p>
    <w:p w14:paraId="2A5AB4BE" w14:textId="77777777" w:rsidR="00995566" w:rsidRDefault="00995566" w:rsidP="00314EAB"/>
    <w:p w14:paraId="55AA97C8" w14:textId="4F355848" w:rsidR="00D61214" w:rsidRPr="005352D3" w:rsidRDefault="00B011AA" w:rsidP="00977278">
      <w:r w:rsidRPr="005352D3">
        <w:t>ORCID iDs</w:t>
      </w:r>
    </w:p>
    <w:p w14:paraId="696B776E" w14:textId="77777777" w:rsidR="00B011AA" w:rsidRPr="005352D3" w:rsidRDefault="00B011AA" w:rsidP="00977278">
      <w:r w:rsidRPr="005352D3">
        <w:t xml:space="preserve">CB </w:t>
      </w:r>
      <w:hyperlink r:id="rId11" w:history="1">
        <w:r w:rsidRPr="005352D3">
          <w:rPr>
            <w:rStyle w:val="Hyperlink"/>
          </w:rPr>
          <w:t>http://orcid.org/0000-0002-6757-5867</w:t>
        </w:r>
      </w:hyperlink>
      <w:r w:rsidRPr="005352D3">
        <w:t xml:space="preserve"> </w:t>
      </w:r>
    </w:p>
    <w:p w14:paraId="1C9C1D46" w14:textId="77777777" w:rsidR="005F6835" w:rsidRPr="005352D3" w:rsidRDefault="005F6835" w:rsidP="005F6835">
      <w:r w:rsidRPr="005352D3">
        <w:t xml:space="preserve">AHM </w:t>
      </w:r>
      <w:hyperlink r:id="rId12" w:history="1">
        <w:r w:rsidRPr="005352D3">
          <w:rPr>
            <w:rStyle w:val="Hyperlink"/>
          </w:rPr>
          <w:t>https://orcid.org/0000-0001-9601-2118</w:t>
        </w:r>
      </w:hyperlink>
    </w:p>
    <w:p w14:paraId="2C1BCF09" w14:textId="0437F9C1" w:rsidR="005F6835" w:rsidRPr="005352D3" w:rsidRDefault="005F6835" w:rsidP="005F6835">
      <w:r w:rsidRPr="005352D3">
        <w:t xml:space="preserve">MR </w:t>
      </w:r>
      <w:hyperlink r:id="rId13" w:history="1">
        <w:r w:rsidR="00A5591A" w:rsidRPr="00281D0C">
          <w:rPr>
            <w:rStyle w:val="Hyperlink"/>
          </w:rPr>
          <w:t>https://orcid.org/0000-0003-3079-2873</w:t>
        </w:r>
      </w:hyperlink>
      <w:r w:rsidR="00A5591A">
        <w:t xml:space="preserve"> </w:t>
      </w:r>
    </w:p>
    <w:p w14:paraId="68207AE5" w14:textId="77777777" w:rsidR="00B011AA" w:rsidRPr="005352D3" w:rsidRDefault="00B011AA" w:rsidP="00977278">
      <w:r w:rsidRPr="005352D3">
        <w:t xml:space="preserve">DH </w:t>
      </w:r>
      <w:hyperlink r:id="rId14" w:history="1">
        <w:r w:rsidRPr="005352D3">
          <w:rPr>
            <w:rStyle w:val="Hyperlink"/>
          </w:rPr>
          <w:t>https://orcid.org/0000-0002-8120-6507</w:t>
        </w:r>
      </w:hyperlink>
      <w:r w:rsidRPr="005352D3">
        <w:t xml:space="preserve"> </w:t>
      </w:r>
    </w:p>
    <w:p w14:paraId="41177EE7" w14:textId="25827133" w:rsidR="00B011AA" w:rsidRPr="005352D3" w:rsidRDefault="00B011AA" w:rsidP="005F6835">
      <w:pPr>
        <w:tabs>
          <w:tab w:val="left" w:pos="4682"/>
        </w:tabs>
      </w:pPr>
      <w:r w:rsidRPr="005352D3">
        <w:t xml:space="preserve">TH </w:t>
      </w:r>
      <w:hyperlink r:id="rId15" w:history="1">
        <w:r w:rsidRPr="005352D3">
          <w:rPr>
            <w:rStyle w:val="Hyperlink"/>
          </w:rPr>
          <w:t>https://orcid.org/0000-0002-1767-9318</w:t>
        </w:r>
      </w:hyperlink>
      <w:r w:rsidRPr="005352D3">
        <w:t xml:space="preserve"> </w:t>
      </w:r>
      <w:r w:rsidR="005F6835" w:rsidRPr="005352D3">
        <w:tab/>
      </w:r>
    </w:p>
    <w:p w14:paraId="41211906" w14:textId="77777777" w:rsidR="005F6835" w:rsidRPr="00FD6162" w:rsidRDefault="005F6835" w:rsidP="005F6835">
      <w:pPr>
        <w:rPr>
          <w:lang w:val="nl-NL"/>
        </w:rPr>
      </w:pPr>
      <w:r w:rsidRPr="00FD6162">
        <w:rPr>
          <w:lang w:val="nl-NL"/>
        </w:rPr>
        <w:lastRenderedPageBreak/>
        <w:t xml:space="preserve">JS </w:t>
      </w:r>
      <w:hyperlink r:id="rId16" w:history="1">
        <w:r w:rsidRPr="00FD6162">
          <w:rPr>
            <w:rStyle w:val="Hyperlink"/>
            <w:lang w:val="nl-NL"/>
          </w:rPr>
          <w:t>https://orcid.org/0000-0002-3965-5552</w:t>
        </w:r>
      </w:hyperlink>
      <w:r w:rsidRPr="00FD6162">
        <w:rPr>
          <w:lang w:val="nl-NL"/>
        </w:rPr>
        <w:t xml:space="preserve"> </w:t>
      </w:r>
    </w:p>
    <w:p w14:paraId="3D6C4A58" w14:textId="77777777" w:rsidR="00B011AA" w:rsidRPr="00FD6162" w:rsidRDefault="00B011AA" w:rsidP="00977278">
      <w:pPr>
        <w:rPr>
          <w:lang w:val="nl-NL"/>
        </w:rPr>
      </w:pPr>
      <w:r w:rsidRPr="00FD6162">
        <w:rPr>
          <w:lang w:val="nl-NL"/>
        </w:rPr>
        <w:t xml:space="preserve">BC </w:t>
      </w:r>
      <w:hyperlink r:id="rId17" w:history="1">
        <w:r w:rsidRPr="00FD6162">
          <w:rPr>
            <w:rStyle w:val="Hyperlink"/>
            <w:lang w:val="nl-NL"/>
          </w:rPr>
          <w:t>https://orcid.org/0000-0002-4485-4054</w:t>
        </w:r>
      </w:hyperlink>
      <w:r w:rsidRPr="00FD6162">
        <w:rPr>
          <w:lang w:val="nl-NL"/>
        </w:rPr>
        <w:t xml:space="preserve"> </w:t>
      </w:r>
    </w:p>
    <w:p w14:paraId="7F1F4C26" w14:textId="048D1EBE" w:rsidR="00D61214" w:rsidRPr="00FD6162" w:rsidRDefault="00D61214" w:rsidP="00977278">
      <w:pPr>
        <w:rPr>
          <w:lang w:val="nl-NL"/>
        </w:rPr>
      </w:pPr>
    </w:p>
    <w:p w14:paraId="34E11B31" w14:textId="01660F5B" w:rsidR="00317760" w:rsidRPr="005352D3" w:rsidRDefault="00317760" w:rsidP="00977278">
      <w:pPr>
        <w:rPr>
          <w:i/>
          <w:iCs/>
        </w:rPr>
      </w:pPr>
      <w:r w:rsidRPr="005352D3">
        <w:t xml:space="preserve">Running head (&lt;40 characters, incl spaces): </w:t>
      </w:r>
      <w:r w:rsidRPr="005352D3">
        <w:rPr>
          <w:i/>
          <w:iCs/>
        </w:rPr>
        <w:t>Implementing Paediatric Pharmacogenomics</w:t>
      </w:r>
    </w:p>
    <w:p w14:paraId="6B678000" w14:textId="040C9F01" w:rsidR="00317760" w:rsidRPr="005352D3" w:rsidRDefault="00317760" w:rsidP="00317760">
      <w:r w:rsidRPr="005352D3">
        <w:t>Keywords: pharmacogenetics, children, personalised medicine, precision medicine</w:t>
      </w:r>
    </w:p>
    <w:p w14:paraId="2A78FEA0" w14:textId="77777777" w:rsidR="00317760" w:rsidRPr="005352D3" w:rsidRDefault="00317760" w:rsidP="00977278"/>
    <w:p w14:paraId="09EEE254" w14:textId="64BE6629" w:rsidR="007524FF" w:rsidRPr="005352D3" w:rsidRDefault="00322D04" w:rsidP="00977278">
      <w:pPr>
        <w:rPr>
          <w:b/>
          <w:bCs/>
        </w:rPr>
      </w:pPr>
      <w:r>
        <w:rPr>
          <w:b/>
          <w:bCs/>
        </w:rPr>
        <w:t>A</w:t>
      </w:r>
      <w:r w:rsidR="00957B85" w:rsidRPr="005352D3">
        <w:rPr>
          <w:b/>
          <w:bCs/>
        </w:rPr>
        <w:t>bstract</w:t>
      </w:r>
      <w:r w:rsidR="00A75D3C" w:rsidRPr="005352D3">
        <w:rPr>
          <w:b/>
          <w:bCs/>
        </w:rPr>
        <w:t xml:space="preserve"> </w:t>
      </w:r>
    </w:p>
    <w:p w14:paraId="7FF065F5" w14:textId="44845A7F" w:rsidR="00A75D3C" w:rsidRPr="005352D3" w:rsidRDefault="00A75D3C" w:rsidP="00977278"/>
    <w:p w14:paraId="56EECD7F" w14:textId="40486272" w:rsidR="00A75D3C" w:rsidRPr="005352D3" w:rsidRDefault="00A75D3C" w:rsidP="00A75D3C">
      <w:r w:rsidRPr="005352D3">
        <w:t xml:space="preserve">Pharmacogenomics (PGx) relates to the study of genetic factors determining variability in drug response. </w:t>
      </w:r>
      <w:r w:rsidR="006A01A4" w:rsidRPr="005352D3">
        <w:t xml:space="preserve">Implementing </w:t>
      </w:r>
      <w:r w:rsidRPr="005352D3">
        <w:t xml:space="preserve">PGx testing in </w:t>
      </w:r>
      <w:r w:rsidR="006A01A4" w:rsidRPr="005352D3">
        <w:t xml:space="preserve">paediatric </w:t>
      </w:r>
      <w:r w:rsidRPr="005352D3">
        <w:t xml:space="preserve">patients can enhance drug safety, helping to improve drug efficacy or reduce the risk of toxicity. </w:t>
      </w:r>
      <w:r w:rsidR="006A01A4" w:rsidRPr="005352D3">
        <w:t xml:space="preserve">Despite its clinical relevance, </w:t>
      </w:r>
      <w:r w:rsidRPr="005352D3">
        <w:t xml:space="preserve">the implementation of PGx testing in paediatric practice to date has been variable and limited. </w:t>
      </w:r>
    </w:p>
    <w:p w14:paraId="224E5788" w14:textId="77777777" w:rsidR="00A75D3C" w:rsidRPr="005352D3" w:rsidRDefault="00A75D3C" w:rsidP="00A75D3C"/>
    <w:p w14:paraId="3280C071" w14:textId="7441B8A7" w:rsidR="00A75D3C" w:rsidRPr="005352D3" w:rsidRDefault="00A75D3C" w:rsidP="00A75D3C">
      <w:r w:rsidRPr="005352D3">
        <w:t xml:space="preserve">As with </w:t>
      </w:r>
      <w:r w:rsidR="006A01A4" w:rsidRPr="005352D3">
        <w:t xml:space="preserve">most paediatric </w:t>
      </w:r>
      <w:r w:rsidRPr="005352D3">
        <w:t>pharmacological studies, there are well-recognised barriers to obtaining high quality PGx evidence, particularly when patient numbers may be small, and off-label or unlicensed prescribing remains widespread. Furthermore, trials enrolling small numbers of children can rarely, in isolation, provide sufficient PGx evidence to change clinical practice, so extrapolation from larger PGx studies in adult patients</w:t>
      </w:r>
      <w:r w:rsidR="006A01A4" w:rsidRPr="005352D3">
        <w:t>,</w:t>
      </w:r>
      <w:r w:rsidRPr="005352D3">
        <w:t xml:space="preserve"> where </w:t>
      </w:r>
      <w:r w:rsidR="006A01A4" w:rsidRPr="005352D3">
        <w:t>s</w:t>
      </w:r>
      <w:r w:rsidRPr="005352D3">
        <w:t>cientifically sound</w:t>
      </w:r>
      <w:r w:rsidR="006A01A4" w:rsidRPr="005352D3">
        <w:t>,</w:t>
      </w:r>
      <w:r w:rsidR="005352D3" w:rsidRPr="005352D3">
        <w:t xml:space="preserve"> </w:t>
      </w:r>
      <w:r w:rsidRPr="005352D3">
        <w:t xml:space="preserve">is essential. </w:t>
      </w:r>
    </w:p>
    <w:p w14:paraId="10638632" w14:textId="77777777" w:rsidR="00A75D3C" w:rsidRPr="005352D3" w:rsidRDefault="00A75D3C" w:rsidP="00A75D3C"/>
    <w:p w14:paraId="551FE928" w14:textId="77777777" w:rsidR="00A75D3C" w:rsidRPr="005352D3" w:rsidRDefault="00A75D3C" w:rsidP="00A75D3C">
      <w:r w:rsidRPr="005352D3">
        <w:t xml:space="preserve">This review paper discusses the relevance of PGx to paediatrics and considers implementation strategies from a child health perspective. Examples are provided from Canada, the Netherlands, and the UK, with consideration of the different healthcare systems and their distinct approaches to implementation, followed by future recommendations based on these cumulative experiences. </w:t>
      </w:r>
    </w:p>
    <w:p w14:paraId="444077D3" w14:textId="77777777" w:rsidR="00A75D3C" w:rsidRPr="005352D3" w:rsidRDefault="00A75D3C" w:rsidP="00A75D3C"/>
    <w:p w14:paraId="24908298" w14:textId="5DAD0DDC" w:rsidR="00A75D3C" w:rsidRPr="005352D3" w:rsidRDefault="00A75D3C" w:rsidP="00977278">
      <w:r w:rsidRPr="005352D3">
        <w:t xml:space="preserve">Improving the evidence-base demonstrating the clinical utility and cost-effectiveness of </w:t>
      </w:r>
      <w:r w:rsidR="006A01A4" w:rsidRPr="005352D3">
        <w:t xml:space="preserve">paediatric </w:t>
      </w:r>
      <w:r w:rsidRPr="005352D3">
        <w:t>PGx testing</w:t>
      </w:r>
      <w:r w:rsidR="006A01A4" w:rsidRPr="005352D3">
        <w:t xml:space="preserve"> </w:t>
      </w:r>
      <w:r w:rsidRPr="005352D3">
        <w:t>will be critical to drive implementation forwards. International</w:t>
      </w:r>
      <w:r w:rsidR="006A01A4" w:rsidRPr="005352D3">
        <w:t>, interdisciplinary</w:t>
      </w:r>
      <w:r w:rsidRPr="005352D3">
        <w:t xml:space="preserve"> collaborations will enhance paediatric data collation, interpretation and evidence curation, while </w:t>
      </w:r>
      <w:r w:rsidR="006A01A4" w:rsidRPr="005352D3">
        <w:t>also supporting dedicated paediatric PGx educational initiatives</w:t>
      </w:r>
      <w:r w:rsidRPr="005352D3">
        <w:t xml:space="preserve">. PGx consortia and paediatric clinical research networks will </w:t>
      </w:r>
      <w:r w:rsidR="006A01A4" w:rsidRPr="005352D3">
        <w:t xml:space="preserve">continue to </w:t>
      </w:r>
      <w:r w:rsidRPr="005352D3">
        <w:t xml:space="preserve">play a central role in the streamlined development of effective </w:t>
      </w:r>
      <w:r w:rsidR="006A01A4" w:rsidRPr="005352D3">
        <w:t xml:space="preserve">PGx </w:t>
      </w:r>
      <w:r w:rsidRPr="005352D3">
        <w:t>implementation strategies to help optimise paediatric pharmacotherapy.</w:t>
      </w:r>
    </w:p>
    <w:p w14:paraId="4D340E60" w14:textId="77777777" w:rsidR="007524FF" w:rsidRPr="005352D3" w:rsidRDefault="007524FF" w:rsidP="00977278">
      <w:r w:rsidRPr="005352D3">
        <w:br w:type="page"/>
      </w:r>
    </w:p>
    <w:sdt>
      <w:sdtPr>
        <w:rPr>
          <w:rFonts w:ascii="Times New Roman" w:eastAsiaTheme="minorHAnsi" w:hAnsi="Times New Roman" w:cs="Times New Roman"/>
          <w:color w:val="auto"/>
          <w:sz w:val="24"/>
          <w:szCs w:val="24"/>
          <w:lang w:val="en-GB"/>
        </w:rPr>
        <w:id w:val="1538240359"/>
        <w:docPartObj>
          <w:docPartGallery w:val="Table of Contents"/>
          <w:docPartUnique/>
        </w:docPartObj>
      </w:sdtPr>
      <w:sdtEndPr>
        <w:rPr>
          <w:noProof/>
        </w:rPr>
      </w:sdtEndPr>
      <w:sdtContent>
        <w:p w14:paraId="453D2536" w14:textId="6AEA766D" w:rsidR="000339B6" w:rsidRPr="005352D3" w:rsidRDefault="000339B6" w:rsidP="00977278">
          <w:pPr>
            <w:pStyle w:val="TOCHeading"/>
            <w:rPr>
              <w:rFonts w:ascii="Times New Roman" w:hAnsi="Times New Roman" w:cs="Times New Roman"/>
              <w:b/>
              <w:bCs/>
              <w:color w:val="auto"/>
              <w:lang w:val="en-GB"/>
            </w:rPr>
          </w:pPr>
          <w:r w:rsidRPr="005352D3">
            <w:rPr>
              <w:rFonts w:ascii="Times New Roman" w:hAnsi="Times New Roman" w:cs="Times New Roman"/>
              <w:b/>
              <w:bCs/>
              <w:color w:val="auto"/>
              <w:lang w:val="en-GB"/>
            </w:rPr>
            <w:t>Table of Contents</w:t>
          </w:r>
        </w:p>
        <w:p w14:paraId="797EFCEB" w14:textId="390C893C" w:rsidR="00F06768" w:rsidRPr="005352D3" w:rsidRDefault="000339B6">
          <w:pPr>
            <w:pStyle w:val="TOC1"/>
            <w:tabs>
              <w:tab w:val="right" w:leader="dot" w:pos="9016"/>
            </w:tabs>
            <w:rPr>
              <w:rFonts w:asciiTheme="minorHAnsi" w:eastAsiaTheme="minorEastAsia" w:hAnsiTheme="minorHAnsi" w:cstheme="minorBidi"/>
              <w:noProof/>
              <w:sz w:val="22"/>
              <w:szCs w:val="22"/>
              <w:lang w:eastAsia="en-GB"/>
            </w:rPr>
          </w:pPr>
          <w:r w:rsidRPr="005352D3">
            <w:fldChar w:fldCharType="begin"/>
          </w:r>
          <w:r w:rsidRPr="005352D3">
            <w:instrText xml:space="preserve"> TOC \o "1-3" \h \z \u </w:instrText>
          </w:r>
          <w:r w:rsidRPr="005352D3">
            <w:fldChar w:fldCharType="separate"/>
          </w:r>
          <w:hyperlink w:anchor="_Toc68789561" w:history="1">
            <w:r w:rsidR="00F06768" w:rsidRPr="005352D3">
              <w:rPr>
                <w:rStyle w:val="Hyperlink"/>
                <w:noProof/>
              </w:rPr>
              <w:t>Pharmacogenomics: an introduction</w:t>
            </w:r>
            <w:r w:rsidR="00F06768" w:rsidRPr="005352D3">
              <w:rPr>
                <w:noProof/>
                <w:webHidden/>
              </w:rPr>
              <w:tab/>
            </w:r>
            <w:r w:rsidR="00F06768" w:rsidRPr="005352D3">
              <w:rPr>
                <w:noProof/>
                <w:webHidden/>
              </w:rPr>
              <w:fldChar w:fldCharType="begin"/>
            </w:r>
            <w:r w:rsidR="00F06768" w:rsidRPr="005352D3">
              <w:rPr>
                <w:noProof/>
                <w:webHidden/>
              </w:rPr>
              <w:instrText xml:space="preserve"> PAGEREF _Toc68789561 \h </w:instrText>
            </w:r>
            <w:r w:rsidR="00F06768" w:rsidRPr="005352D3">
              <w:rPr>
                <w:noProof/>
                <w:webHidden/>
              </w:rPr>
            </w:r>
            <w:r w:rsidR="00F06768" w:rsidRPr="005352D3">
              <w:rPr>
                <w:noProof/>
                <w:webHidden/>
              </w:rPr>
              <w:fldChar w:fldCharType="separate"/>
            </w:r>
            <w:r w:rsidR="00F06768" w:rsidRPr="005352D3">
              <w:rPr>
                <w:noProof/>
                <w:webHidden/>
              </w:rPr>
              <w:t>4</w:t>
            </w:r>
            <w:r w:rsidR="00F06768" w:rsidRPr="005352D3">
              <w:rPr>
                <w:noProof/>
                <w:webHidden/>
              </w:rPr>
              <w:fldChar w:fldCharType="end"/>
            </w:r>
          </w:hyperlink>
        </w:p>
        <w:p w14:paraId="17B9C706" w14:textId="629856A1" w:rsidR="00F06768" w:rsidRPr="005352D3" w:rsidRDefault="00012326">
          <w:pPr>
            <w:pStyle w:val="TOC2"/>
            <w:tabs>
              <w:tab w:val="right" w:leader="dot" w:pos="9016"/>
            </w:tabs>
            <w:rPr>
              <w:rFonts w:asciiTheme="minorHAnsi" w:eastAsiaTheme="minorEastAsia" w:hAnsiTheme="minorHAnsi" w:cstheme="minorBidi"/>
              <w:noProof/>
              <w:sz w:val="22"/>
              <w:szCs w:val="22"/>
              <w:lang w:eastAsia="en-GB"/>
            </w:rPr>
          </w:pPr>
          <w:hyperlink w:anchor="_Toc68789562" w:history="1">
            <w:r w:rsidR="00F06768" w:rsidRPr="005352D3">
              <w:rPr>
                <w:rStyle w:val="Hyperlink"/>
                <w:noProof/>
              </w:rPr>
              <w:t>Pharmacogenomic testing: an overview</w:t>
            </w:r>
            <w:r w:rsidR="00F06768" w:rsidRPr="005352D3">
              <w:rPr>
                <w:noProof/>
                <w:webHidden/>
              </w:rPr>
              <w:tab/>
            </w:r>
            <w:r w:rsidR="00F06768" w:rsidRPr="005352D3">
              <w:rPr>
                <w:noProof/>
                <w:webHidden/>
              </w:rPr>
              <w:fldChar w:fldCharType="begin"/>
            </w:r>
            <w:r w:rsidR="00F06768" w:rsidRPr="005352D3">
              <w:rPr>
                <w:noProof/>
                <w:webHidden/>
              </w:rPr>
              <w:instrText xml:space="preserve"> PAGEREF _Toc68789562 \h </w:instrText>
            </w:r>
            <w:r w:rsidR="00F06768" w:rsidRPr="005352D3">
              <w:rPr>
                <w:noProof/>
                <w:webHidden/>
              </w:rPr>
            </w:r>
            <w:r w:rsidR="00F06768" w:rsidRPr="005352D3">
              <w:rPr>
                <w:noProof/>
                <w:webHidden/>
              </w:rPr>
              <w:fldChar w:fldCharType="separate"/>
            </w:r>
            <w:r w:rsidR="00F06768" w:rsidRPr="005352D3">
              <w:rPr>
                <w:noProof/>
                <w:webHidden/>
              </w:rPr>
              <w:t>5</w:t>
            </w:r>
            <w:r w:rsidR="00F06768" w:rsidRPr="005352D3">
              <w:rPr>
                <w:noProof/>
                <w:webHidden/>
              </w:rPr>
              <w:fldChar w:fldCharType="end"/>
            </w:r>
          </w:hyperlink>
        </w:p>
        <w:p w14:paraId="4D14EA33" w14:textId="6D77DA06" w:rsidR="00F06768" w:rsidRPr="005352D3" w:rsidRDefault="00012326">
          <w:pPr>
            <w:pStyle w:val="TOC2"/>
            <w:tabs>
              <w:tab w:val="right" w:leader="dot" w:pos="9016"/>
            </w:tabs>
            <w:rPr>
              <w:rFonts w:asciiTheme="minorHAnsi" w:eastAsiaTheme="minorEastAsia" w:hAnsiTheme="minorHAnsi" w:cstheme="minorBidi"/>
              <w:noProof/>
              <w:sz w:val="22"/>
              <w:szCs w:val="22"/>
              <w:lang w:eastAsia="en-GB"/>
            </w:rPr>
          </w:pPr>
          <w:hyperlink w:anchor="_Toc68789563" w:history="1">
            <w:r w:rsidR="00F06768" w:rsidRPr="005352D3">
              <w:rPr>
                <w:rStyle w:val="Hyperlink"/>
                <w:noProof/>
              </w:rPr>
              <w:t>PGx practice guidelines consortia</w:t>
            </w:r>
            <w:r w:rsidR="00F06768" w:rsidRPr="005352D3">
              <w:rPr>
                <w:noProof/>
                <w:webHidden/>
              </w:rPr>
              <w:tab/>
            </w:r>
            <w:r w:rsidR="00F06768" w:rsidRPr="005352D3">
              <w:rPr>
                <w:noProof/>
                <w:webHidden/>
              </w:rPr>
              <w:fldChar w:fldCharType="begin"/>
            </w:r>
            <w:r w:rsidR="00F06768" w:rsidRPr="005352D3">
              <w:rPr>
                <w:noProof/>
                <w:webHidden/>
              </w:rPr>
              <w:instrText xml:space="preserve"> PAGEREF _Toc68789563 \h </w:instrText>
            </w:r>
            <w:r w:rsidR="00F06768" w:rsidRPr="005352D3">
              <w:rPr>
                <w:noProof/>
                <w:webHidden/>
              </w:rPr>
            </w:r>
            <w:r w:rsidR="00F06768" w:rsidRPr="005352D3">
              <w:rPr>
                <w:noProof/>
                <w:webHidden/>
              </w:rPr>
              <w:fldChar w:fldCharType="separate"/>
            </w:r>
            <w:r w:rsidR="00F06768" w:rsidRPr="005352D3">
              <w:rPr>
                <w:noProof/>
                <w:webHidden/>
              </w:rPr>
              <w:t>8</w:t>
            </w:r>
            <w:r w:rsidR="00F06768" w:rsidRPr="005352D3">
              <w:rPr>
                <w:noProof/>
                <w:webHidden/>
              </w:rPr>
              <w:fldChar w:fldCharType="end"/>
            </w:r>
          </w:hyperlink>
        </w:p>
        <w:p w14:paraId="36698922" w14:textId="61EA788D" w:rsidR="00F06768" w:rsidRPr="005352D3" w:rsidRDefault="00012326">
          <w:pPr>
            <w:pStyle w:val="TOC1"/>
            <w:tabs>
              <w:tab w:val="right" w:leader="dot" w:pos="9016"/>
            </w:tabs>
            <w:rPr>
              <w:rFonts w:asciiTheme="minorHAnsi" w:eastAsiaTheme="minorEastAsia" w:hAnsiTheme="minorHAnsi" w:cstheme="minorBidi"/>
              <w:noProof/>
              <w:sz w:val="22"/>
              <w:szCs w:val="22"/>
              <w:lang w:eastAsia="en-GB"/>
            </w:rPr>
          </w:pPr>
          <w:hyperlink w:anchor="_Toc68789564" w:history="1">
            <w:r w:rsidR="00F06768" w:rsidRPr="005352D3">
              <w:rPr>
                <w:rStyle w:val="Hyperlink"/>
                <w:noProof/>
              </w:rPr>
              <w:t>The rationale for implementing PGx testing in children</w:t>
            </w:r>
            <w:r w:rsidR="00F06768" w:rsidRPr="005352D3">
              <w:rPr>
                <w:noProof/>
                <w:webHidden/>
              </w:rPr>
              <w:tab/>
            </w:r>
            <w:r w:rsidR="00F06768" w:rsidRPr="005352D3">
              <w:rPr>
                <w:noProof/>
                <w:webHidden/>
              </w:rPr>
              <w:fldChar w:fldCharType="begin"/>
            </w:r>
            <w:r w:rsidR="00F06768" w:rsidRPr="005352D3">
              <w:rPr>
                <w:noProof/>
                <w:webHidden/>
              </w:rPr>
              <w:instrText xml:space="preserve"> PAGEREF _Toc68789564 \h </w:instrText>
            </w:r>
            <w:r w:rsidR="00F06768" w:rsidRPr="005352D3">
              <w:rPr>
                <w:noProof/>
                <w:webHidden/>
              </w:rPr>
            </w:r>
            <w:r w:rsidR="00F06768" w:rsidRPr="005352D3">
              <w:rPr>
                <w:noProof/>
                <w:webHidden/>
              </w:rPr>
              <w:fldChar w:fldCharType="separate"/>
            </w:r>
            <w:r w:rsidR="00F06768" w:rsidRPr="005352D3">
              <w:rPr>
                <w:noProof/>
                <w:webHidden/>
              </w:rPr>
              <w:t>8</w:t>
            </w:r>
            <w:r w:rsidR="00F06768" w:rsidRPr="005352D3">
              <w:rPr>
                <w:noProof/>
                <w:webHidden/>
              </w:rPr>
              <w:fldChar w:fldCharType="end"/>
            </w:r>
          </w:hyperlink>
        </w:p>
        <w:p w14:paraId="09BEB8B1" w14:textId="68A3F797" w:rsidR="00F06768" w:rsidRPr="005352D3" w:rsidRDefault="00012326">
          <w:pPr>
            <w:pStyle w:val="TOC2"/>
            <w:tabs>
              <w:tab w:val="right" w:leader="dot" w:pos="9016"/>
            </w:tabs>
            <w:rPr>
              <w:rFonts w:asciiTheme="minorHAnsi" w:eastAsiaTheme="minorEastAsia" w:hAnsiTheme="minorHAnsi" w:cstheme="minorBidi"/>
              <w:noProof/>
              <w:sz w:val="22"/>
              <w:szCs w:val="22"/>
              <w:lang w:eastAsia="en-GB"/>
            </w:rPr>
          </w:pPr>
          <w:hyperlink w:anchor="_Toc68789565" w:history="1">
            <w:r w:rsidR="00F06768" w:rsidRPr="005352D3">
              <w:rPr>
                <w:rStyle w:val="Hyperlink"/>
                <w:noProof/>
              </w:rPr>
              <w:t>Assessing PGx evidence</w:t>
            </w:r>
            <w:r w:rsidR="00F06768" w:rsidRPr="005352D3">
              <w:rPr>
                <w:noProof/>
                <w:webHidden/>
              </w:rPr>
              <w:tab/>
            </w:r>
            <w:r w:rsidR="00F06768" w:rsidRPr="005352D3">
              <w:rPr>
                <w:noProof/>
                <w:webHidden/>
              </w:rPr>
              <w:fldChar w:fldCharType="begin"/>
            </w:r>
            <w:r w:rsidR="00F06768" w:rsidRPr="005352D3">
              <w:rPr>
                <w:noProof/>
                <w:webHidden/>
              </w:rPr>
              <w:instrText xml:space="preserve"> PAGEREF _Toc68789565 \h </w:instrText>
            </w:r>
            <w:r w:rsidR="00F06768" w:rsidRPr="005352D3">
              <w:rPr>
                <w:noProof/>
                <w:webHidden/>
              </w:rPr>
            </w:r>
            <w:r w:rsidR="00F06768" w:rsidRPr="005352D3">
              <w:rPr>
                <w:noProof/>
                <w:webHidden/>
              </w:rPr>
              <w:fldChar w:fldCharType="separate"/>
            </w:r>
            <w:r w:rsidR="00F06768" w:rsidRPr="005352D3">
              <w:rPr>
                <w:noProof/>
                <w:webHidden/>
              </w:rPr>
              <w:t>10</w:t>
            </w:r>
            <w:r w:rsidR="00F06768" w:rsidRPr="005352D3">
              <w:rPr>
                <w:noProof/>
                <w:webHidden/>
              </w:rPr>
              <w:fldChar w:fldCharType="end"/>
            </w:r>
          </w:hyperlink>
        </w:p>
        <w:p w14:paraId="74C021E2" w14:textId="686EF112" w:rsidR="00F06768" w:rsidRPr="005352D3" w:rsidRDefault="00012326">
          <w:pPr>
            <w:pStyle w:val="TOC2"/>
            <w:tabs>
              <w:tab w:val="right" w:leader="dot" w:pos="9016"/>
            </w:tabs>
            <w:rPr>
              <w:rFonts w:asciiTheme="minorHAnsi" w:eastAsiaTheme="minorEastAsia" w:hAnsiTheme="minorHAnsi" w:cstheme="minorBidi"/>
              <w:noProof/>
              <w:sz w:val="22"/>
              <w:szCs w:val="22"/>
              <w:lang w:eastAsia="en-GB"/>
            </w:rPr>
          </w:pPr>
          <w:hyperlink w:anchor="_Toc68789566" w:history="1">
            <w:r w:rsidR="00F06768" w:rsidRPr="005352D3">
              <w:rPr>
                <w:rStyle w:val="Hyperlink"/>
                <w:noProof/>
              </w:rPr>
              <w:t>The need for separate paediatric PGx evidence</w:t>
            </w:r>
            <w:r w:rsidR="00F06768" w:rsidRPr="005352D3">
              <w:rPr>
                <w:noProof/>
                <w:webHidden/>
              </w:rPr>
              <w:tab/>
            </w:r>
            <w:r w:rsidR="00F06768" w:rsidRPr="005352D3">
              <w:rPr>
                <w:noProof/>
                <w:webHidden/>
              </w:rPr>
              <w:fldChar w:fldCharType="begin"/>
            </w:r>
            <w:r w:rsidR="00F06768" w:rsidRPr="005352D3">
              <w:rPr>
                <w:noProof/>
                <w:webHidden/>
              </w:rPr>
              <w:instrText xml:space="preserve"> PAGEREF _Toc68789566 \h </w:instrText>
            </w:r>
            <w:r w:rsidR="00F06768" w:rsidRPr="005352D3">
              <w:rPr>
                <w:noProof/>
                <w:webHidden/>
              </w:rPr>
            </w:r>
            <w:r w:rsidR="00F06768" w:rsidRPr="005352D3">
              <w:rPr>
                <w:noProof/>
                <w:webHidden/>
              </w:rPr>
              <w:fldChar w:fldCharType="separate"/>
            </w:r>
            <w:r w:rsidR="00F06768" w:rsidRPr="005352D3">
              <w:rPr>
                <w:noProof/>
                <w:webHidden/>
              </w:rPr>
              <w:t>11</w:t>
            </w:r>
            <w:r w:rsidR="00F06768" w:rsidRPr="005352D3">
              <w:rPr>
                <w:noProof/>
                <w:webHidden/>
              </w:rPr>
              <w:fldChar w:fldCharType="end"/>
            </w:r>
          </w:hyperlink>
        </w:p>
        <w:p w14:paraId="09E0D52A" w14:textId="55F6F453" w:rsidR="00F06768" w:rsidRPr="005352D3" w:rsidRDefault="00012326">
          <w:pPr>
            <w:pStyle w:val="TOC1"/>
            <w:tabs>
              <w:tab w:val="right" w:leader="dot" w:pos="9016"/>
            </w:tabs>
            <w:rPr>
              <w:rFonts w:asciiTheme="minorHAnsi" w:eastAsiaTheme="minorEastAsia" w:hAnsiTheme="minorHAnsi" w:cstheme="minorBidi"/>
              <w:noProof/>
              <w:sz w:val="22"/>
              <w:szCs w:val="22"/>
              <w:lang w:eastAsia="en-GB"/>
            </w:rPr>
          </w:pPr>
          <w:hyperlink w:anchor="_Toc68789567" w:history="1">
            <w:r w:rsidR="00F06768" w:rsidRPr="005352D3">
              <w:rPr>
                <w:rStyle w:val="Hyperlink"/>
                <w:noProof/>
              </w:rPr>
              <w:t>Implementing PGx testing in paediatrics: strategies and challenges</w:t>
            </w:r>
            <w:r w:rsidR="00F06768" w:rsidRPr="005352D3">
              <w:rPr>
                <w:noProof/>
                <w:webHidden/>
              </w:rPr>
              <w:tab/>
            </w:r>
            <w:r w:rsidR="00F06768" w:rsidRPr="005352D3">
              <w:rPr>
                <w:noProof/>
                <w:webHidden/>
              </w:rPr>
              <w:fldChar w:fldCharType="begin"/>
            </w:r>
            <w:r w:rsidR="00F06768" w:rsidRPr="005352D3">
              <w:rPr>
                <w:noProof/>
                <w:webHidden/>
              </w:rPr>
              <w:instrText xml:space="preserve"> PAGEREF _Toc68789567 \h </w:instrText>
            </w:r>
            <w:r w:rsidR="00F06768" w:rsidRPr="005352D3">
              <w:rPr>
                <w:noProof/>
                <w:webHidden/>
              </w:rPr>
            </w:r>
            <w:r w:rsidR="00F06768" w:rsidRPr="005352D3">
              <w:rPr>
                <w:noProof/>
                <w:webHidden/>
              </w:rPr>
              <w:fldChar w:fldCharType="separate"/>
            </w:r>
            <w:r w:rsidR="00F06768" w:rsidRPr="005352D3">
              <w:rPr>
                <w:noProof/>
                <w:webHidden/>
              </w:rPr>
              <w:t>12</w:t>
            </w:r>
            <w:r w:rsidR="00F06768" w:rsidRPr="005352D3">
              <w:rPr>
                <w:noProof/>
                <w:webHidden/>
              </w:rPr>
              <w:fldChar w:fldCharType="end"/>
            </w:r>
          </w:hyperlink>
        </w:p>
        <w:p w14:paraId="115E5BB1" w14:textId="56C3F29A" w:rsidR="00F06768" w:rsidRPr="005352D3" w:rsidRDefault="00012326">
          <w:pPr>
            <w:pStyle w:val="TOC2"/>
            <w:tabs>
              <w:tab w:val="right" w:leader="dot" w:pos="9016"/>
            </w:tabs>
            <w:rPr>
              <w:rFonts w:asciiTheme="minorHAnsi" w:eastAsiaTheme="minorEastAsia" w:hAnsiTheme="minorHAnsi" w:cstheme="minorBidi"/>
              <w:noProof/>
              <w:sz w:val="22"/>
              <w:szCs w:val="22"/>
              <w:lang w:eastAsia="en-GB"/>
            </w:rPr>
          </w:pPr>
          <w:hyperlink w:anchor="_Toc68789568" w:history="1">
            <w:r w:rsidR="00F06768" w:rsidRPr="005352D3">
              <w:rPr>
                <w:rStyle w:val="Hyperlink"/>
                <w:noProof/>
              </w:rPr>
              <w:t>Implementation experience to date and lessons learned</w:t>
            </w:r>
            <w:r w:rsidR="00F06768" w:rsidRPr="005352D3">
              <w:rPr>
                <w:noProof/>
                <w:webHidden/>
              </w:rPr>
              <w:tab/>
            </w:r>
            <w:r w:rsidR="00F06768" w:rsidRPr="005352D3">
              <w:rPr>
                <w:noProof/>
                <w:webHidden/>
              </w:rPr>
              <w:fldChar w:fldCharType="begin"/>
            </w:r>
            <w:r w:rsidR="00F06768" w:rsidRPr="005352D3">
              <w:rPr>
                <w:noProof/>
                <w:webHidden/>
              </w:rPr>
              <w:instrText xml:space="preserve"> PAGEREF _Toc68789568 \h </w:instrText>
            </w:r>
            <w:r w:rsidR="00F06768" w:rsidRPr="005352D3">
              <w:rPr>
                <w:noProof/>
                <w:webHidden/>
              </w:rPr>
            </w:r>
            <w:r w:rsidR="00F06768" w:rsidRPr="005352D3">
              <w:rPr>
                <w:noProof/>
                <w:webHidden/>
              </w:rPr>
              <w:fldChar w:fldCharType="separate"/>
            </w:r>
            <w:r w:rsidR="00F06768" w:rsidRPr="005352D3">
              <w:rPr>
                <w:noProof/>
                <w:webHidden/>
              </w:rPr>
              <w:t>14</w:t>
            </w:r>
            <w:r w:rsidR="00F06768" w:rsidRPr="005352D3">
              <w:rPr>
                <w:noProof/>
                <w:webHidden/>
              </w:rPr>
              <w:fldChar w:fldCharType="end"/>
            </w:r>
          </w:hyperlink>
        </w:p>
        <w:p w14:paraId="6BF047F3" w14:textId="284CBE80" w:rsidR="00F06768" w:rsidRPr="005352D3" w:rsidRDefault="00012326">
          <w:pPr>
            <w:pStyle w:val="TOC3"/>
            <w:tabs>
              <w:tab w:val="right" w:leader="dot" w:pos="9016"/>
            </w:tabs>
            <w:rPr>
              <w:rFonts w:asciiTheme="minorHAnsi" w:eastAsiaTheme="minorEastAsia" w:hAnsiTheme="minorHAnsi" w:cstheme="minorBidi"/>
              <w:noProof/>
              <w:sz w:val="22"/>
              <w:szCs w:val="22"/>
              <w:lang w:eastAsia="en-GB"/>
            </w:rPr>
          </w:pPr>
          <w:hyperlink w:anchor="_Toc68789569" w:history="1">
            <w:r w:rsidR="00F06768" w:rsidRPr="005352D3">
              <w:rPr>
                <w:rStyle w:val="Hyperlink"/>
                <w:noProof/>
              </w:rPr>
              <w:t>Canada</w:t>
            </w:r>
            <w:r w:rsidR="00F06768" w:rsidRPr="005352D3">
              <w:rPr>
                <w:noProof/>
                <w:webHidden/>
              </w:rPr>
              <w:tab/>
            </w:r>
            <w:r w:rsidR="00F06768" w:rsidRPr="005352D3">
              <w:rPr>
                <w:noProof/>
                <w:webHidden/>
              </w:rPr>
              <w:fldChar w:fldCharType="begin"/>
            </w:r>
            <w:r w:rsidR="00F06768" w:rsidRPr="005352D3">
              <w:rPr>
                <w:noProof/>
                <w:webHidden/>
              </w:rPr>
              <w:instrText xml:space="preserve"> PAGEREF _Toc68789569 \h </w:instrText>
            </w:r>
            <w:r w:rsidR="00F06768" w:rsidRPr="005352D3">
              <w:rPr>
                <w:noProof/>
                <w:webHidden/>
              </w:rPr>
            </w:r>
            <w:r w:rsidR="00F06768" w:rsidRPr="005352D3">
              <w:rPr>
                <w:noProof/>
                <w:webHidden/>
              </w:rPr>
              <w:fldChar w:fldCharType="separate"/>
            </w:r>
            <w:r w:rsidR="00F06768" w:rsidRPr="005352D3">
              <w:rPr>
                <w:noProof/>
                <w:webHidden/>
              </w:rPr>
              <w:t>14</w:t>
            </w:r>
            <w:r w:rsidR="00F06768" w:rsidRPr="005352D3">
              <w:rPr>
                <w:noProof/>
                <w:webHidden/>
              </w:rPr>
              <w:fldChar w:fldCharType="end"/>
            </w:r>
          </w:hyperlink>
        </w:p>
        <w:p w14:paraId="7C052D62" w14:textId="6836339B" w:rsidR="00F06768" w:rsidRPr="005352D3" w:rsidRDefault="00012326">
          <w:pPr>
            <w:pStyle w:val="TOC3"/>
            <w:tabs>
              <w:tab w:val="right" w:leader="dot" w:pos="9016"/>
            </w:tabs>
            <w:rPr>
              <w:rFonts w:asciiTheme="minorHAnsi" w:eastAsiaTheme="minorEastAsia" w:hAnsiTheme="minorHAnsi" w:cstheme="minorBidi"/>
              <w:noProof/>
              <w:sz w:val="22"/>
              <w:szCs w:val="22"/>
              <w:lang w:eastAsia="en-GB"/>
            </w:rPr>
          </w:pPr>
          <w:hyperlink w:anchor="_Toc68789570" w:history="1">
            <w:r w:rsidR="00F06768" w:rsidRPr="005352D3">
              <w:rPr>
                <w:rStyle w:val="Hyperlink"/>
                <w:noProof/>
              </w:rPr>
              <w:t>Netherlands</w:t>
            </w:r>
            <w:r w:rsidR="00F06768" w:rsidRPr="005352D3">
              <w:rPr>
                <w:noProof/>
                <w:webHidden/>
              </w:rPr>
              <w:tab/>
            </w:r>
            <w:r w:rsidR="00F06768" w:rsidRPr="005352D3">
              <w:rPr>
                <w:noProof/>
                <w:webHidden/>
              </w:rPr>
              <w:fldChar w:fldCharType="begin"/>
            </w:r>
            <w:r w:rsidR="00F06768" w:rsidRPr="005352D3">
              <w:rPr>
                <w:noProof/>
                <w:webHidden/>
              </w:rPr>
              <w:instrText xml:space="preserve"> PAGEREF _Toc68789570 \h </w:instrText>
            </w:r>
            <w:r w:rsidR="00F06768" w:rsidRPr="005352D3">
              <w:rPr>
                <w:noProof/>
                <w:webHidden/>
              </w:rPr>
            </w:r>
            <w:r w:rsidR="00F06768" w:rsidRPr="005352D3">
              <w:rPr>
                <w:noProof/>
                <w:webHidden/>
              </w:rPr>
              <w:fldChar w:fldCharType="separate"/>
            </w:r>
            <w:r w:rsidR="00F06768" w:rsidRPr="005352D3">
              <w:rPr>
                <w:noProof/>
                <w:webHidden/>
              </w:rPr>
              <w:t>16</w:t>
            </w:r>
            <w:r w:rsidR="00F06768" w:rsidRPr="005352D3">
              <w:rPr>
                <w:noProof/>
                <w:webHidden/>
              </w:rPr>
              <w:fldChar w:fldCharType="end"/>
            </w:r>
          </w:hyperlink>
        </w:p>
        <w:p w14:paraId="6DAB0F65" w14:textId="64DA1167" w:rsidR="00F06768" w:rsidRPr="005352D3" w:rsidRDefault="00012326">
          <w:pPr>
            <w:pStyle w:val="TOC3"/>
            <w:tabs>
              <w:tab w:val="right" w:leader="dot" w:pos="9016"/>
            </w:tabs>
            <w:rPr>
              <w:rFonts w:asciiTheme="minorHAnsi" w:eastAsiaTheme="minorEastAsia" w:hAnsiTheme="minorHAnsi" w:cstheme="minorBidi"/>
              <w:noProof/>
              <w:sz w:val="22"/>
              <w:szCs w:val="22"/>
              <w:lang w:eastAsia="en-GB"/>
            </w:rPr>
          </w:pPr>
          <w:hyperlink w:anchor="_Toc68789571" w:history="1">
            <w:r w:rsidR="00F06768" w:rsidRPr="005352D3">
              <w:rPr>
                <w:rStyle w:val="Hyperlink"/>
                <w:noProof/>
              </w:rPr>
              <w:t xml:space="preserve">UK </w:t>
            </w:r>
            <w:r w:rsidR="00F06768" w:rsidRPr="005352D3">
              <w:rPr>
                <w:noProof/>
                <w:webHidden/>
              </w:rPr>
              <w:tab/>
            </w:r>
            <w:r w:rsidR="00F06768" w:rsidRPr="005352D3">
              <w:rPr>
                <w:noProof/>
                <w:webHidden/>
              </w:rPr>
              <w:fldChar w:fldCharType="begin"/>
            </w:r>
            <w:r w:rsidR="00F06768" w:rsidRPr="005352D3">
              <w:rPr>
                <w:noProof/>
                <w:webHidden/>
              </w:rPr>
              <w:instrText xml:space="preserve"> PAGEREF _Toc68789571 \h </w:instrText>
            </w:r>
            <w:r w:rsidR="00F06768" w:rsidRPr="005352D3">
              <w:rPr>
                <w:noProof/>
                <w:webHidden/>
              </w:rPr>
            </w:r>
            <w:r w:rsidR="00F06768" w:rsidRPr="005352D3">
              <w:rPr>
                <w:noProof/>
                <w:webHidden/>
              </w:rPr>
              <w:fldChar w:fldCharType="separate"/>
            </w:r>
            <w:r w:rsidR="00F06768" w:rsidRPr="005352D3">
              <w:rPr>
                <w:noProof/>
                <w:webHidden/>
              </w:rPr>
              <w:t>17</w:t>
            </w:r>
            <w:r w:rsidR="00F06768" w:rsidRPr="005352D3">
              <w:rPr>
                <w:noProof/>
                <w:webHidden/>
              </w:rPr>
              <w:fldChar w:fldCharType="end"/>
            </w:r>
          </w:hyperlink>
        </w:p>
        <w:p w14:paraId="567A8D33" w14:textId="497D1D48" w:rsidR="00F06768" w:rsidRPr="005352D3" w:rsidRDefault="00012326">
          <w:pPr>
            <w:pStyle w:val="TOC1"/>
            <w:tabs>
              <w:tab w:val="right" w:leader="dot" w:pos="9016"/>
            </w:tabs>
            <w:rPr>
              <w:rFonts w:asciiTheme="minorHAnsi" w:eastAsiaTheme="minorEastAsia" w:hAnsiTheme="minorHAnsi" w:cstheme="minorBidi"/>
              <w:noProof/>
              <w:sz w:val="22"/>
              <w:szCs w:val="22"/>
              <w:lang w:eastAsia="en-GB"/>
            </w:rPr>
          </w:pPr>
          <w:hyperlink w:anchor="_Toc68789572" w:history="1">
            <w:r w:rsidR="00F06768" w:rsidRPr="005352D3">
              <w:rPr>
                <w:rStyle w:val="Hyperlink"/>
                <w:noProof/>
              </w:rPr>
              <w:t>Recommendations for PGx Implementation Approaches in Paediatrics</w:t>
            </w:r>
            <w:r w:rsidR="00F06768" w:rsidRPr="005352D3">
              <w:rPr>
                <w:noProof/>
                <w:webHidden/>
              </w:rPr>
              <w:tab/>
            </w:r>
            <w:r w:rsidR="00F06768" w:rsidRPr="005352D3">
              <w:rPr>
                <w:noProof/>
                <w:webHidden/>
              </w:rPr>
              <w:fldChar w:fldCharType="begin"/>
            </w:r>
            <w:r w:rsidR="00F06768" w:rsidRPr="005352D3">
              <w:rPr>
                <w:noProof/>
                <w:webHidden/>
              </w:rPr>
              <w:instrText xml:space="preserve"> PAGEREF _Toc68789572 \h </w:instrText>
            </w:r>
            <w:r w:rsidR="00F06768" w:rsidRPr="005352D3">
              <w:rPr>
                <w:noProof/>
                <w:webHidden/>
              </w:rPr>
            </w:r>
            <w:r w:rsidR="00F06768" w:rsidRPr="005352D3">
              <w:rPr>
                <w:noProof/>
                <w:webHidden/>
              </w:rPr>
              <w:fldChar w:fldCharType="separate"/>
            </w:r>
            <w:r w:rsidR="00F06768" w:rsidRPr="005352D3">
              <w:rPr>
                <w:noProof/>
                <w:webHidden/>
              </w:rPr>
              <w:t>19</w:t>
            </w:r>
            <w:r w:rsidR="00F06768" w:rsidRPr="005352D3">
              <w:rPr>
                <w:noProof/>
                <w:webHidden/>
              </w:rPr>
              <w:fldChar w:fldCharType="end"/>
            </w:r>
          </w:hyperlink>
        </w:p>
        <w:p w14:paraId="3687D2F1" w14:textId="2A793E6E" w:rsidR="00F06768" w:rsidRPr="005352D3" w:rsidRDefault="00012326">
          <w:pPr>
            <w:pStyle w:val="TOC2"/>
            <w:tabs>
              <w:tab w:val="right" w:leader="dot" w:pos="9016"/>
            </w:tabs>
            <w:rPr>
              <w:rFonts w:asciiTheme="minorHAnsi" w:eastAsiaTheme="minorEastAsia" w:hAnsiTheme="minorHAnsi" w:cstheme="minorBidi"/>
              <w:noProof/>
              <w:sz w:val="22"/>
              <w:szCs w:val="22"/>
              <w:lang w:eastAsia="en-GB"/>
            </w:rPr>
          </w:pPr>
          <w:hyperlink w:anchor="_Toc68789573" w:history="1">
            <w:r w:rsidR="00F06768" w:rsidRPr="005352D3">
              <w:rPr>
                <w:rStyle w:val="Hyperlink"/>
                <w:noProof/>
              </w:rPr>
              <w:t>Embedding education in PGx programmes</w:t>
            </w:r>
            <w:r w:rsidR="00F06768" w:rsidRPr="005352D3">
              <w:rPr>
                <w:noProof/>
                <w:webHidden/>
              </w:rPr>
              <w:tab/>
            </w:r>
            <w:r w:rsidR="00F06768" w:rsidRPr="005352D3">
              <w:rPr>
                <w:noProof/>
                <w:webHidden/>
              </w:rPr>
              <w:fldChar w:fldCharType="begin"/>
            </w:r>
            <w:r w:rsidR="00F06768" w:rsidRPr="005352D3">
              <w:rPr>
                <w:noProof/>
                <w:webHidden/>
              </w:rPr>
              <w:instrText xml:space="preserve"> PAGEREF _Toc68789573 \h </w:instrText>
            </w:r>
            <w:r w:rsidR="00F06768" w:rsidRPr="005352D3">
              <w:rPr>
                <w:noProof/>
                <w:webHidden/>
              </w:rPr>
            </w:r>
            <w:r w:rsidR="00F06768" w:rsidRPr="005352D3">
              <w:rPr>
                <w:noProof/>
                <w:webHidden/>
              </w:rPr>
              <w:fldChar w:fldCharType="separate"/>
            </w:r>
            <w:r w:rsidR="00F06768" w:rsidRPr="005352D3">
              <w:rPr>
                <w:noProof/>
                <w:webHidden/>
              </w:rPr>
              <w:t>20</w:t>
            </w:r>
            <w:r w:rsidR="00F06768" w:rsidRPr="005352D3">
              <w:rPr>
                <w:noProof/>
                <w:webHidden/>
              </w:rPr>
              <w:fldChar w:fldCharType="end"/>
            </w:r>
          </w:hyperlink>
        </w:p>
        <w:p w14:paraId="13B4333B" w14:textId="2646DD5A" w:rsidR="00F06768" w:rsidRPr="005352D3" w:rsidRDefault="00012326">
          <w:pPr>
            <w:pStyle w:val="TOC2"/>
            <w:tabs>
              <w:tab w:val="right" w:leader="dot" w:pos="9016"/>
            </w:tabs>
            <w:rPr>
              <w:rFonts w:asciiTheme="minorHAnsi" w:eastAsiaTheme="minorEastAsia" w:hAnsiTheme="minorHAnsi" w:cstheme="minorBidi"/>
              <w:noProof/>
              <w:sz w:val="22"/>
              <w:szCs w:val="22"/>
              <w:lang w:eastAsia="en-GB"/>
            </w:rPr>
          </w:pPr>
          <w:hyperlink w:anchor="_Toc68789574" w:history="1">
            <w:r w:rsidR="00F06768" w:rsidRPr="005352D3">
              <w:rPr>
                <w:rStyle w:val="Hyperlink"/>
                <w:noProof/>
              </w:rPr>
              <w:t>Integrating research with implementation</w:t>
            </w:r>
            <w:r w:rsidR="00F06768" w:rsidRPr="005352D3">
              <w:rPr>
                <w:noProof/>
                <w:webHidden/>
              </w:rPr>
              <w:tab/>
            </w:r>
            <w:r w:rsidR="00F06768" w:rsidRPr="005352D3">
              <w:rPr>
                <w:noProof/>
                <w:webHidden/>
              </w:rPr>
              <w:fldChar w:fldCharType="begin"/>
            </w:r>
            <w:r w:rsidR="00F06768" w:rsidRPr="005352D3">
              <w:rPr>
                <w:noProof/>
                <w:webHidden/>
              </w:rPr>
              <w:instrText xml:space="preserve"> PAGEREF _Toc68789574 \h </w:instrText>
            </w:r>
            <w:r w:rsidR="00F06768" w:rsidRPr="005352D3">
              <w:rPr>
                <w:noProof/>
                <w:webHidden/>
              </w:rPr>
            </w:r>
            <w:r w:rsidR="00F06768" w:rsidRPr="005352D3">
              <w:rPr>
                <w:noProof/>
                <w:webHidden/>
              </w:rPr>
              <w:fldChar w:fldCharType="separate"/>
            </w:r>
            <w:r w:rsidR="00F06768" w:rsidRPr="005352D3">
              <w:rPr>
                <w:noProof/>
                <w:webHidden/>
              </w:rPr>
              <w:t>21</w:t>
            </w:r>
            <w:r w:rsidR="00F06768" w:rsidRPr="005352D3">
              <w:rPr>
                <w:noProof/>
                <w:webHidden/>
              </w:rPr>
              <w:fldChar w:fldCharType="end"/>
            </w:r>
          </w:hyperlink>
        </w:p>
        <w:p w14:paraId="031E2372" w14:textId="27A2941F" w:rsidR="00F06768" w:rsidRPr="005352D3" w:rsidRDefault="00012326">
          <w:pPr>
            <w:pStyle w:val="TOC1"/>
            <w:tabs>
              <w:tab w:val="right" w:leader="dot" w:pos="9016"/>
            </w:tabs>
            <w:rPr>
              <w:rFonts w:asciiTheme="minorHAnsi" w:eastAsiaTheme="minorEastAsia" w:hAnsiTheme="minorHAnsi" w:cstheme="minorBidi"/>
              <w:noProof/>
              <w:sz w:val="22"/>
              <w:szCs w:val="22"/>
              <w:lang w:eastAsia="en-GB"/>
            </w:rPr>
          </w:pPr>
          <w:hyperlink w:anchor="_Toc68789575" w:history="1">
            <w:r w:rsidR="00F06768" w:rsidRPr="005352D3">
              <w:rPr>
                <w:rStyle w:val="Hyperlink"/>
                <w:noProof/>
              </w:rPr>
              <w:t>The Future</w:t>
            </w:r>
            <w:r w:rsidR="00F06768" w:rsidRPr="005352D3">
              <w:rPr>
                <w:noProof/>
                <w:webHidden/>
              </w:rPr>
              <w:tab/>
            </w:r>
            <w:r w:rsidR="00F06768" w:rsidRPr="005352D3">
              <w:rPr>
                <w:noProof/>
                <w:webHidden/>
              </w:rPr>
              <w:fldChar w:fldCharType="begin"/>
            </w:r>
            <w:r w:rsidR="00F06768" w:rsidRPr="005352D3">
              <w:rPr>
                <w:noProof/>
                <w:webHidden/>
              </w:rPr>
              <w:instrText xml:space="preserve"> PAGEREF _Toc68789575 \h </w:instrText>
            </w:r>
            <w:r w:rsidR="00F06768" w:rsidRPr="005352D3">
              <w:rPr>
                <w:noProof/>
                <w:webHidden/>
              </w:rPr>
            </w:r>
            <w:r w:rsidR="00F06768" w:rsidRPr="005352D3">
              <w:rPr>
                <w:noProof/>
                <w:webHidden/>
              </w:rPr>
              <w:fldChar w:fldCharType="separate"/>
            </w:r>
            <w:r w:rsidR="00F06768" w:rsidRPr="005352D3">
              <w:rPr>
                <w:noProof/>
                <w:webHidden/>
              </w:rPr>
              <w:t>22</w:t>
            </w:r>
            <w:r w:rsidR="00F06768" w:rsidRPr="005352D3">
              <w:rPr>
                <w:noProof/>
                <w:webHidden/>
              </w:rPr>
              <w:fldChar w:fldCharType="end"/>
            </w:r>
          </w:hyperlink>
        </w:p>
        <w:p w14:paraId="36428B0E" w14:textId="3429D43C" w:rsidR="00F06768" w:rsidRPr="005352D3" w:rsidRDefault="00012326">
          <w:pPr>
            <w:pStyle w:val="TOC1"/>
            <w:tabs>
              <w:tab w:val="right" w:leader="dot" w:pos="9016"/>
            </w:tabs>
            <w:rPr>
              <w:rFonts w:asciiTheme="minorHAnsi" w:eastAsiaTheme="minorEastAsia" w:hAnsiTheme="minorHAnsi" w:cstheme="minorBidi"/>
              <w:noProof/>
              <w:sz w:val="22"/>
              <w:szCs w:val="22"/>
              <w:lang w:eastAsia="en-GB"/>
            </w:rPr>
          </w:pPr>
          <w:hyperlink w:anchor="_Toc68789576" w:history="1">
            <w:r w:rsidR="00F06768" w:rsidRPr="005352D3">
              <w:rPr>
                <w:rStyle w:val="Hyperlink"/>
                <w:noProof/>
              </w:rPr>
              <w:t>Conclusions</w:t>
            </w:r>
            <w:r w:rsidR="00F06768" w:rsidRPr="005352D3">
              <w:rPr>
                <w:noProof/>
                <w:webHidden/>
              </w:rPr>
              <w:tab/>
            </w:r>
            <w:r w:rsidR="00F06768" w:rsidRPr="005352D3">
              <w:rPr>
                <w:noProof/>
                <w:webHidden/>
              </w:rPr>
              <w:fldChar w:fldCharType="begin"/>
            </w:r>
            <w:r w:rsidR="00F06768" w:rsidRPr="005352D3">
              <w:rPr>
                <w:noProof/>
                <w:webHidden/>
              </w:rPr>
              <w:instrText xml:space="preserve"> PAGEREF _Toc68789576 \h </w:instrText>
            </w:r>
            <w:r w:rsidR="00F06768" w:rsidRPr="005352D3">
              <w:rPr>
                <w:noProof/>
                <w:webHidden/>
              </w:rPr>
            </w:r>
            <w:r w:rsidR="00F06768" w:rsidRPr="005352D3">
              <w:rPr>
                <w:noProof/>
                <w:webHidden/>
              </w:rPr>
              <w:fldChar w:fldCharType="separate"/>
            </w:r>
            <w:r w:rsidR="00F06768" w:rsidRPr="005352D3">
              <w:rPr>
                <w:noProof/>
                <w:webHidden/>
              </w:rPr>
              <w:t>22</w:t>
            </w:r>
            <w:r w:rsidR="00F06768" w:rsidRPr="005352D3">
              <w:rPr>
                <w:noProof/>
                <w:webHidden/>
              </w:rPr>
              <w:fldChar w:fldCharType="end"/>
            </w:r>
          </w:hyperlink>
        </w:p>
        <w:p w14:paraId="31DD6C3C" w14:textId="4317B9E1" w:rsidR="00F06768" w:rsidRPr="00912877" w:rsidRDefault="00012326">
          <w:pPr>
            <w:pStyle w:val="TOC1"/>
            <w:tabs>
              <w:tab w:val="right" w:leader="dot" w:pos="9016"/>
            </w:tabs>
            <w:rPr>
              <w:rFonts w:asciiTheme="minorHAnsi" w:eastAsiaTheme="minorEastAsia" w:hAnsiTheme="minorHAnsi" w:cstheme="minorBidi"/>
              <w:noProof/>
              <w:sz w:val="22"/>
              <w:szCs w:val="22"/>
              <w:lang w:eastAsia="en-GB"/>
            </w:rPr>
          </w:pPr>
          <w:hyperlink w:anchor="_Toc68789577" w:history="1">
            <w:r w:rsidR="00F06768" w:rsidRPr="00912877">
              <w:rPr>
                <w:rStyle w:val="Hyperlink"/>
                <w:noProof/>
              </w:rPr>
              <w:t xml:space="preserve">Acknowledgements </w:t>
            </w:r>
            <w:r w:rsidR="00F06768" w:rsidRPr="00912877">
              <w:rPr>
                <w:noProof/>
                <w:webHidden/>
              </w:rPr>
              <w:tab/>
            </w:r>
            <w:r w:rsidR="00F06768" w:rsidRPr="00912877">
              <w:rPr>
                <w:noProof/>
                <w:webHidden/>
              </w:rPr>
              <w:fldChar w:fldCharType="begin"/>
            </w:r>
            <w:r w:rsidR="00F06768" w:rsidRPr="00912877">
              <w:rPr>
                <w:noProof/>
                <w:webHidden/>
              </w:rPr>
              <w:instrText xml:space="preserve"> PAGEREF _Toc68789577 \h </w:instrText>
            </w:r>
            <w:r w:rsidR="00F06768" w:rsidRPr="00912877">
              <w:rPr>
                <w:noProof/>
                <w:webHidden/>
              </w:rPr>
            </w:r>
            <w:r w:rsidR="00F06768" w:rsidRPr="00912877">
              <w:rPr>
                <w:noProof/>
                <w:webHidden/>
              </w:rPr>
              <w:fldChar w:fldCharType="separate"/>
            </w:r>
            <w:r w:rsidR="00F06768" w:rsidRPr="00912877">
              <w:rPr>
                <w:noProof/>
                <w:webHidden/>
              </w:rPr>
              <w:t>22</w:t>
            </w:r>
            <w:r w:rsidR="00F06768" w:rsidRPr="00912877">
              <w:rPr>
                <w:noProof/>
                <w:webHidden/>
              </w:rPr>
              <w:fldChar w:fldCharType="end"/>
            </w:r>
          </w:hyperlink>
        </w:p>
        <w:p w14:paraId="168E039B" w14:textId="1031A804" w:rsidR="00F06768" w:rsidRPr="00912877" w:rsidRDefault="00012326">
          <w:pPr>
            <w:pStyle w:val="TOC1"/>
            <w:tabs>
              <w:tab w:val="right" w:leader="dot" w:pos="9016"/>
            </w:tabs>
            <w:rPr>
              <w:rFonts w:asciiTheme="minorHAnsi" w:eastAsiaTheme="minorEastAsia" w:hAnsiTheme="minorHAnsi" w:cstheme="minorBidi"/>
              <w:noProof/>
              <w:sz w:val="22"/>
              <w:szCs w:val="22"/>
              <w:lang w:eastAsia="en-GB"/>
            </w:rPr>
          </w:pPr>
          <w:hyperlink w:anchor="_Toc68789578" w:history="1">
            <w:r w:rsidR="00F06768" w:rsidRPr="00912877">
              <w:rPr>
                <w:rStyle w:val="Hyperlink"/>
                <w:noProof/>
              </w:rPr>
              <w:t>Funding</w:t>
            </w:r>
            <w:r w:rsidR="00F06768" w:rsidRPr="00912877">
              <w:rPr>
                <w:noProof/>
                <w:webHidden/>
              </w:rPr>
              <w:tab/>
            </w:r>
            <w:r w:rsidR="00F06768" w:rsidRPr="00912877">
              <w:rPr>
                <w:noProof/>
                <w:webHidden/>
              </w:rPr>
              <w:fldChar w:fldCharType="begin"/>
            </w:r>
            <w:r w:rsidR="00F06768" w:rsidRPr="00912877">
              <w:rPr>
                <w:noProof/>
                <w:webHidden/>
              </w:rPr>
              <w:instrText xml:space="preserve"> PAGEREF _Toc68789578 \h </w:instrText>
            </w:r>
            <w:r w:rsidR="00F06768" w:rsidRPr="00912877">
              <w:rPr>
                <w:noProof/>
                <w:webHidden/>
              </w:rPr>
            </w:r>
            <w:r w:rsidR="00F06768" w:rsidRPr="00912877">
              <w:rPr>
                <w:noProof/>
                <w:webHidden/>
              </w:rPr>
              <w:fldChar w:fldCharType="separate"/>
            </w:r>
            <w:r w:rsidR="00F06768" w:rsidRPr="00912877">
              <w:rPr>
                <w:noProof/>
                <w:webHidden/>
              </w:rPr>
              <w:t>22</w:t>
            </w:r>
            <w:r w:rsidR="00F06768" w:rsidRPr="00912877">
              <w:rPr>
                <w:noProof/>
                <w:webHidden/>
              </w:rPr>
              <w:fldChar w:fldCharType="end"/>
            </w:r>
          </w:hyperlink>
        </w:p>
        <w:p w14:paraId="612D0190" w14:textId="365EFD11" w:rsidR="00F06768" w:rsidRPr="005352D3" w:rsidRDefault="00012326">
          <w:pPr>
            <w:pStyle w:val="TOC1"/>
            <w:tabs>
              <w:tab w:val="right" w:leader="dot" w:pos="9016"/>
            </w:tabs>
            <w:rPr>
              <w:rFonts w:asciiTheme="minorHAnsi" w:eastAsiaTheme="minorEastAsia" w:hAnsiTheme="minorHAnsi" w:cstheme="minorBidi"/>
              <w:noProof/>
              <w:sz w:val="22"/>
              <w:szCs w:val="22"/>
              <w:lang w:eastAsia="en-GB"/>
            </w:rPr>
          </w:pPr>
          <w:hyperlink w:anchor="_Toc68789579" w:history="1">
            <w:r w:rsidR="00F06768" w:rsidRPr="00912877">
              <w:rPr>
                <w:rStyle w:val="Hyperlink"/>
                <w:noProof/>
              </w:rPr>
              <w:t>Conflicts of interest</w:t>
            </w:r>
            <w:r w:rsidR="00F06768" w:rsidRPr="00912877">
              <w:rPr>
                <w:noProof/>
                <w:webHidden/>
              </w:rPr>
              <w:tab/>
            </w:r>
            <w:r w:rsidR="00F06768" w:rsidRPr="00912877">
              <w:rPr>
                <w:noProof/>
                <w:webHidden/>
              </w:rPr>
              <w:fldChar w:fldCharType="begin"/>
            </w:r>
            <w:r w:rsidR="00F06768" w:rsidRPr="00912877">
              <w:rPr>
                <w:noProof/>
                <w:webHidden/>
              </w:rPr>
              <w:instrText xml:space="preserve"> PAGEREF _Toc68789579 \h </w:instrText>
            </w:r>
            <w:r w:rsidR="00F06768" w:rsidRPr="00912877">
              <w:rPr>
                <w:noProof/>
                <w:webHidden/>
              </w:rPr>
            </w:r>
            <w:r w:rsidR="00F06768" w:rsidRPr="00912877">
              <w:rPr>
                <w:noProof/>
                <w:webHidden/>
              </w:rPr>
              <w:fldChar w:fldCharType="separate"/>
            </w:r>
            <w:r w:rsidR="00F06768" w:rsidRPr="00912877">
              <w:rPr>
                <w:noProof/>
                <w:webHidden/>
              </w:rPr>
              <w:t>23</w:t>
            </w:r>
            <w:r w:rsidR="00F06768" w:rsidRPr="00912877">
              <w:rPr>
                <w:noProof/>
                <w:webHidden/>
              </w:rPr>
              <w:fldChar w:fldCharType="end"/>
            </w:r>
          </w:hyperlink>
        </w:p>
        <w:p w14:paraId="55C96B12" w14:textId="16A1CA41" w:rsidR="000339B6" w:rsidRPr="005352D3" w:rsidRDefault="000339B6" w:rsidP="00977278">
          <w:r w:rsidRPr="005352D3">
            <w:rPr>
              <w:noProof/>
            </w:rPr>
            <w:fldChar w:fldCharType="end"/>
          </w:r>
        </w:p>
      </w:sdtContent>
    </w:sdt>
    <w:p w14:paraId="40852314" w14:textId="031966BB" w:rsidR="00931C3E" w:rsidRPr="005352D3" w:rsidRDefault="00931C3E" w:rsidP="00977278">
      <w:r w:rsidRPr="005352D3">
        <w:br w:type="page"/>
      </w:r>
    </w:p>
    <w:p w14:paraId="0086C816" w14:textId="77777777" w:rsidR="003B2CC8" w:rsidRPr="005352D3" w:rsidRDefault="003B2CC8" w:rsidP="00977278"/>
    <w:p w14:paraId="6DA98A21" w14:textId="17374C57" w:rsidR="00852F8D" w:rsidRPr="005352D3" w:rsidRDefault="005F45E9" w:rsidP="00977278">
      <w:pPr>
        <w:pStyle w:val="Heading1"/>
      </w:pPr>
      <w:bookmarkStart w:id="0" w:name="_Toc68789561"/>
      <w:r w:rsidRPr="005352D3">
        <w:t>P</w:t>
      </w:r>
      <w:r w:rsidR="00852F8D" w:rsidRPr="005352D3">
        <w:t>harmacogenomic</w:t>
      </w:r>
      <w:r w:rsidRPr="005352D3">
        <w:t>s: a</w:t>
      </w:r>
      <w:r w:rsidR="006A113C" w:rsidRPr="005352D3">
        <w:t xml:space="preserve">n </w:t>
      </w:r>
      <w:r w:rsidRPr="005352D3">
        <w:t>introduction</w:t>
      </w:r>
      <w:bookmarkEnd w:id="0"/>
      <w:r w:rsidR="00852F8D" w:rsidRPr="005352D3">
        <w:t xml:space="preserve"> </w:t>
      </w:r>
    </w:p>
    <w:p w14:paraId="5B2E62A0" w14:textId="63197F50" w:rsidR="00CE0BA3" w:rsidRPr="005352D3" w:rsidRDefault="00FB491A" w:rsidP="00977278">
      <w:bookmarkStart w:id="1" w:name="_Hlk68789756"/>
      <w:r w:rsidRPr="005352D3">
        <w:t>P</w:t>
      </w:r>
      <w:r w:rsidR="00DB7A4B" w:rsidRPr="005352D3">
        <w:t xml:space="preserve">harmacogenomics </w:t>
      </w:r>
      <w:r w:rsidR="00633B42" w:rsidRPr="005352D3">
        <w:t xml:space="preserve">(PGx) </w:t>
      </w:r>
      <w:r w:rsidR="00614322" w:rsidRPr="005352D3">
        <w:t>relate</w:t>
      </w:r>
      <w:r w:rsidR="00F917BD" w:rsidRPr="005352D3">
        <w:t>s</w:t>
      </w:r>
      <w:r w:rsidR="00614322" w:rsidRPr="005352D3">
        <w:t xml:space="preserve"> to the study of genetic factors determining variability in drug response</w:t>
      </w:r>
      <w:r w:rsidR="00DB7A4B" w:rsidRPr="005352D3">
        <w:t>,</w:t>
      </w:r>
      <w:r w:rsidR="00614322" w:rsidRPr="005352D3">
        <w:t xml:space="preserve"> in terms of both efficacy and toxicity</w:t>
      </w:r>
      <w:r w:rsidR="00AA395F" w:rsidRPr="005352D3">
        <w:t xml:space="preserve"> </w:t>
      </w:r>
      <w:r w:rsidR="00614322" w:rsidRPr="005352D3">
        <w:fldChar w:fldCharType="begin"/>
      </w:r>
      <w:r w:rsidR="00614322" w:rsidRPr="005352D3">
        <w:instrText xml:space="preserve"> ADDIN EN.CITE &lt;EndNote&gt;&lt;Cite&gt;&lt;Author&gt;Alfirevic&lt;/Author&gt;&lt;Year&gt;2016&lt;/Year&gt;&lt;RecNum&gt;4717&lt;/RecNum&gt;&lt;DisplayText&gt;[1]&lt;/DisplayText&gt;&lt;record&gt;&lt;rec-number&gt;4717&lt;/rec-number&gt;&lt;foreign-keys&gt;&lt;key app="EN" db-id="w5x5xp5dezdff0ewffoxef0kefvzsdf000wr" timestamp="1591100180"&gt;4717&lt;/key&gt;&lt;/foreign-keys&gt;&lt;ref-type name="Book Section"&gt;5&lt;/ref-type&gt;&lt;contributors&gt;&lt;authors&gt;&lt;author&gt;Alfirevic, A.&lt;/author&gt;&lt;author&gt;Pirmohamed, M.&lt;/author&gt;&lt;/authors&gt;&lt;secondary-authors&gt;&lt;author&gt;Kumar, Dhavendra&lt;/author&gt;&lt;author&gt;Antonarakis, Stylianos&lt;/author&gt;&lt;/secondary-authors&gt;&lt;/contributors&gt;&lt;titles&gt;&lt;title&gt;Chapter 10 - Pharmacogenetics and Pharmacogenomics&lt;/title&gt;&lt;secondary-title&gt;Medical and Health Genomics&lt;/secondary-title&gt;&lt;/titles&gt;&lt;pages&gt;121-137&lt;/pages&gt;&lt;keywords&gt;&lt;keyword&gt;Adverse drug reaction (ADR)&lt;/keyword&gt;&lt;keyword&gt;Drug efficacy&lt;/keyword&gt;&lt;keyword&gt;Drug safety&lt;/keyword&gt;&lt;keyword&gt;Pharmacogenetics&lt;/keyword&gt;&lt;keyword&gt;Pharmacogenomics&lt;/keyword&gt;&lt;keyword&gt;Regulatory agency&lt;/keyword&gt;&lt;/keywords&gt;&lt;dates&gt;&lt;year&gt;2016&lt;/year&gt;&lt;pub-dates&gt;&lt;date&gt;2016/01/01/&lt;/date&gt;&lt;/pub-dates&gt;&lt;/dates&gt;&lt;pub-location&gt;Oxford&lt;/pub-location&gt;&lt;publisher&gt;Academic Press&lt;/publisher&gt;&lt;isbn&gt;978-0-12-420196-5&lt;/isbn&gt;&lt;urls&gt;&lt;related-urls&gt;&lt;url&gt;http://www.sciencedirect.com/science/article/pii/B9780124201965000101&lt;/url&gt;&lt;/related-urls&gt;&lt;/urls&gt;&lt;electronic-resource-num&gt;https://doi.org/10.1016/B978-0-12-420196-5.00010-1&lt;/electronic-resource-num&gt;&lt;/record&gt;&lt;/Cite&gt;&lt;/EndNote&gt;</w:instrText>
      </w:r>
      <w:r w:rsidR="00614322" w:rsidRPr="005352D3">
        <w:fldChar w:fldCharType="separate"/>
      </w:r>
      <w:r w:rsidR="00614322" w:rsidRPr="005352D3">
        <w:rPr>
          <w:noProof/>
        </w:rPr>
        <w:t>[1]</w:t>
      </w:r>
      <w:r w:rsidR="00614322" w:rsidRPr="005352D3">
        <w:fldChar w:fldCharType="end"/>
      </w:r>
      <w:r w:rsidR="00AA395F" w:rsidRPr="005352D3">
        <w:t>.</w:t>
      </w:r>
      <w:r w:rsidR="00F917BD" w:rsidRPr="005352D3" w:rsidDel="00F917BD">
        <w:t xml:space="preserve"> </w:t>
      </w:r>
      <w:r w:rsidR="00C94639" w:rsidRPr="005352D3">
        <w:t xml:space="preserve">It has long been </w:t>
      </w:r>
      <w:r w:rsidR="00AC688C" w:rsidRPr="005352D3">
        <w:t xml:space="preserve">known </w:t>
      </w:r>
      <w:r w:rsidR="00C94639" w:rsidRPr="005352D3">
        <w:t>that individuals respond differently to medicines and</w:t>
      </w:r>
      <w:r w:rsidR="00AC688C" w:rsidRPr="005352D3">
        <w:t>,</w:t>
      </w:r>
      <w:r w:rsidR="00C94639" w:rsidRPr="005352D3">
        <w:t xml:space="preserve"> </w:t>
      </w:r>
      <w:r w:rsidR="007524FF" w:rsidRPr="005352D3">
        <w:t xml:space="preserve">over </w:t>
      </w:r>
      <w:r w:rsidR="001C0615" w:rsidRPr="005352D3">
        <w:t>the last two decades</w:t>
      </w:r>
      <w:r w:rsidR="00C94639" w:rsidRPr="005352D3">
        <w:t xml:space="preserve">, </w:t>
      </w:r>
      <w:r w:rsidR="00B17EE4" w:rsidRPr="005352D3">
        <w:t xml:space="preserve">numerous </w:t>
      </w:r>
      <w:r w:rsidR="00C94639" w:rsidRPr="005352D3">
        <w:t xml:space="preserve">peer-reviewed publications have promised </w:t>
      </w:r>
      <w:r w:rsidR="00EC129A" w:rsidRPr="005352D3">
        <w:t xml:space="preserve">imminent </w:t>
      </w:r>
      <w:r w:rsidR="00C94639" w:rsidRPr="005352D3">
        <w:t xml:space="preserve">benefits of </w:t>
      </w:r>
      <w:r w:rsidR="00C94639" w:rsidRPr="005352D3">
        <w:rPr>
          <w:i/>
          <w:iCs/>
        </w:rPr>
        <w:t>precision medicine</w:t>
      </w:r>
      <w:r w:rsidR="00C94639" w:rsidRPr="005352D3">
        <w:t xml:space="preserve">, </w:t>
      </w:r>
      <w:r w:rsidR="00B17EE4" w:rsidRPr="005352D3">
        <w:t xml:space="preserve">with many </w:t>
      </w:r>
      <w:r w:rsidR="00C94639" w:rsidRPr="005352D3">
        <w:t xml:space="preserve">highlighting pharmacogenomic strategies as a </w:t>
      </w:r>
      <w:r w:rsidR="004B0B3C" w:rsidRPr="005352D3">
        <w:t>core</w:t>
      </w:r>
      <w:r w:rsidR="00C94639" w:rsidRPr="005352D3">
        <w:t xml:space="preserve"> component of this long awaited revolution</w:t>
      </w:r>
      <w:r w:rsidR="00AC688C" w:rsidRPr="005352D3">
        <w:t xml:space="preserve"> </w:t>
      </w:r>
      <w:r w:rsidR="008C70D7" w:rsidRPr="005352D3">
        <w:t xml:space="preserve">in healthcare </w:t>
      </w:r>
      <w:r w:rsidR="00AC688C" w:rsidRPr="005352D3">
        <w:fldChar w:fldCharType="begin"/>
      </w:r>
      <w:r w:rsidR="006F740A" w:rsidRPr="005352D3">
        <w:instrText xml:space="preserve"> ADDIN EN.CITE &lt;EndNote&gt;&lt;Cite&gt;&lt;Author&gt;Wolf&lt;/Author&gt;&lt;Year&gt;2000&lt;/Year&gt;&lt;RecNum&gt;4714&lt;/RecNum&gt;&lt;DisplayText&gt;[2]&lt;/DisplayText&gt;&lt;record&gt;&lt;rec-number&gt;4714&lt;/rec-number&gt;&lt;foreign-keys&gt;&lt;key app="EN" db-id="w5x5xp5dezdff0ewffoxef0kefvzsdf000wr" timestamp="1591099444"&gt;4714&lt;/key&gt;&lt;/foreign-keys&gt;&lt;ref-type name="Journal Article"&gt;17&lt;/ref-type&gt;&lt;contributors&gt;&lt;authors&gt;&lt;author&gt;Wolf, C. R.&lt;/author&gt;&lt;author&gt;Smith, G.&lt;/author&gt;&lt;author&gt;Smith, R. L.&lt;/author&gt;&lt;/authors&gt;&lt;/contributors&gt;&lt;auth-address&gt;Imperial Cancer Research Fund Molecular Pharmacology Unit, Ninewells Hospital and Medical School, Dundee DD1 9SY. rooney@icrf.icnet.uk&lt;/auth-address&gt;&lt;titles&gt;&lt;title&gt;Science, medicine, and the future: Pharmacogenetics&lt;/title&gt;&lt;secondary-title&gt;BMJ&lt;/secondary-title&gt;&lt;/titles&gt;&lt;periodical&gt;&lt;full-title&gt;BMJ&lt;/full-title&gt;&lt;/periodical&gt;&lt;pages&gt;987-90&lt;/pages&gt;&lt;volume&gt;320&lt;/volume&gt;&lt;number&gt;7240&lt;/number&gt;&lt;edition&gt;2001/02/07&lt;/edition&gt;&lt;keywords&gt;&lt;keyword&gt;Drug Hypersensitivity/genetics&lt;/keyword&gt;&lt;keyword&gt;Forecasting&lt;/keyword&gt;&lt;keyword&gt;Genome, Human&lt;/keyword&gt;&lt;keyword&gt;Humans&lt;/keyword&gt;&lt;keyword&gt;Pharmacogenetics/*trends&lt;/keyword&gt;&lt;keyword&gt;Polymorphism, Genetic&lt;/keyword&gt;&lt;/keywords&gt;&lt;dates&gt;&lt;year&gt;2000&lt;/year&gt;&lt;pub-dates&gt;&lt;date&gt;Apr 8&lt;/date&gt;&lt;/pub-dates&gt;&lt;/dates&gt;&lt;isbn&gt;0959-8138 (Print)&amp;#xD;0959-8138 (Linking)&lt;/isbn&gt;&lt;accession-num&gt;10753155&lt;/accession-num&gt;&lt;urls&gt;&lt;related-urls&gt;&lt;url&gt;https://www.ncbi.nlm.nih.gov/pubmed/10753155&lt;/url&gt;&lt;/related-urls&gt;&lt;/urls&gt;&lt;custom2&gt;PMC1117913&lt;/custom2&gt;&lt;electronic-resource-num&gt;10.1136/bmj.320.7240.987&lt;/electronic-resource-num&gt;&lt;/record&gt;&lt;/Cite&gt;&lt;/EndNote&gt;</w:instrText>
      </w:r>
      <w:r w:rsidR="00AC688C" w:rsidRPr="005352D3">
        <w:fldChar w:fldCharType="separate"/>
      </w:r>
      <w:r w:rsidR="006F740A" w:rsidRPr="005352D3">
        <w:rPr>
          <w:noProof/>
        </w:rPr>
        <w:t>[2]</w:t>
      </w:r>
      <w:r w:rsidR="00AC688C" w:rsidRPr="005352D3">
        <w:fldChar w:fldCharType="end"/>
      </w:r>
      <w:r w:rsidR="00C94639" w:rsidRPr="005352D3">
        <w:t xml:space="preserve">. </w:t>
      </w:r>
      <w:r w:rsidR="00B17EE4" w:rsidRPr="005352D3">
        <w:t xml:space="preserve">There is extensive literature dedicated to the clinical utility of </w:t>
      </w:r>
      <w:r w:rsidR="00633B42" w:rsidRPr="005352D3">
        <w:t>PGx</w:t>
      </w:r>
      <w:r w:rsidR="00B17EE4" w:rsidRPr="005352D3">
        <w:t xml:space="preserve">, which </w:t>
      </w:r>
      <w:r w:rsidR="00DB0DEB" w:rsidRPr="005352D3">
        <w:t xml:space="preserve">is </w:t>
      </w:r>
      <w:r w:rsidR="00B17EE4" w:rsidRPr="005352D3">
        <w:t xml:space="preserve">largely focussed on adult patients </w:t>
      </w:r>
      <w:r w:rsidR="00B17EE4" w:rsidRPr="005352D3">
        <w:fldChar w:fldCharType="begin">
          <w:fldData xml:space="preserve">PEVuZE5vdGU+PENpdGU+PEF1dGhvcj5DaGVub3dldGg8L0F1dGhvcj48WWVhcj4yMDIwPC9ZZWFy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</w:fldData>
        </w:fldChar>
      </w:r>
      <w:r w:rsidR="006F740A" w:rsidRPr="005352D3">
        <w:instrText xml:space="preserve"> ADDIN EN.CITE </w:instrText>
      </w:r>
      <w:r w:rsidR="006F740A" w:rsidRPr="005352D3">
        <w:fldChar w:fldCharType="begin">
          <w:fldData xml:space="preserve">PEVuZE5vdGU+PENpdGU+PEF1dGhvcj5DaGVub3dldGg8L0F1dGhvcj48WWVhcj4yMDIwPC9ZZWFy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</w:fldData>
        </w:fldChar>
      </w:r>
      <w:r w:rsidR="006F740A" w:rsidRPr="005352D3">
        <w:instrText xml:space="preserve"> ADDIN EN.CITE.DATA </w:instrText>
      </w:r>
      <w:r w:rsidR="006F740A" w:rsidRPr="005352D3">
        <w:fldChar w:fldCharType="end"/>
      </w:r>
      <w:r w:rsidR="00B17EE4" w:rsidRPr="005352D3">
        <w:fldChar w:fldCharType="separate"/>
      </w:r>
      <w:r w:rsidR="006F740A" w:rsidRPr="005352D3">
        <w:rPr>
          <w:noProof/>
        </w:rPr>
        <w:t>[3-5]</w:t>
      </w:r>
      <w:r w:rsidR="00B17EE4" w:rsidRPr="005352D3">
        <w:fldChar w:fldCharType="end"/>
      </w:r>
      <w:r w:rsidR="00B17EE4" w:rsidRPr="005352D3">
        <w:t xml:space="preserve">, </w:t>
      </w:r>
      <w:r w:rsidR="00837180" w:rsidRPr="005352D3">
        <w:t>on whom the majority of PGx research is based. T</w:t>
      </w:r>
      <w:r w:rsidR="00B17EE4" w:rsidRPr="005352D3">
        <w:t xml:space="preserve">he challenges to implementation </w:t>
      </w:r>
      <w:r w:rsidR="00263FC2" w:rsidRPr="005352D3">
        <w:t xml:space="preserve">of pharmacogenomic testing </w:t>
      </w:r>
      <w:r w:rsidR="00B17EE4" w:rsidRPr="005352D3">
        <w:t xml:space="preserve">within routine healthcare are well described </w:t>
      </w:r>
      <w:r w:rsidR="00B17EE4" w:rsidRPr="005352D3">
        <w:fldChar w:fldCharType="begin">
          <w:fldData xml:space="preserve">PEVuZE5vdGU+PENpdGU+PEF1dGhvcj5TaHVsZGluZXI8L0F1dGhvcj48WWVhcj4yMDEzPC9ZZWFy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</w:fldData>
        </w:fldChar>
      </w:r>
      <w:r w:rsidR="00912877">
        <w:instrText xml:space="preserve"> ADDIN EN.CITE </w:instrText>
      </w:r>
      <w:r w:rsidR="00912877">
        <w:fldChar w:fldCharType="begin">
          <w:fldData xml:space="preserve">PEVuZE5vdGU+PENpdGU+PEF1dGhvcj5TaHVsZGluZXI8L0F1dGhvcj48WWVhcj4yMDEzPC9ZZWFy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</w:fldData>
        </w:fldChar>
      </w:r>
      <w:r w:rsidR="00912877">
        <w:instrText xml:space="preserve"> ADDIN EN.CITE.DATA </w:instrText>
      </w:r>
      <w:r w:rsidR="00912877">
        <w:fldChar w:fldCharType="end"/>
      </w:r>
      <w:r w:rsidR="00B17EE4" w:rsidRPr="005352D3">
        <w:fldChar w:fldCharType="separate"/>
      </w:r>
      <w:r w:rsidR="006F740A" w:rsidRPr="005352D3">
        <w:rPr>
          <w:noProof/>
        </w:rPr>
        <w:t>[6-9]</w:t>
      </w:r>
      <w:r w:rsidR="00B17EE4" w:rsidRPr="005352D3">
        <w:fldChar w:fldCharType="end"/>
      </w:r>
      <w:r w:rsidR="00B17EE4" w:rsidRPr="005352D3">
        <w:t xml:space="preserve">. </w:t>
      </w:r>
      <w:r w:rsidR="00837180" w:rsidRPr="005352D3">
        <w:t>T</w:t>
      </w:r>
      <w:r w:rsidR="008C70D7" w:rsidRPr="005352D3">
        <w:t xml:space="preserve">he importance of </w:t>
      </w:r>
      <w:r w:rsidR="00AC688C" w:rsidRPr="005352D3">
        <w:t xml:space="preserve">PGx has been recognised by the </w:t>
      </w:r>
      <w:r w:rsidR="008C70D7" w:rsidRPr="005352D3">
        <w:t>drug regulatory agencie</w:t>
      </w:r>
      <w:r w:rsidR="00006143" w:rsidRPr="005352D3">
        <w:t>s</w:t>
      </w:r>
      <w:r w:rsidR="008C70D7" w:rsidRPr="005352D3">
        <w:t xml:space="preserve">, with the </w:t>
      </w:r>
      <w:r w:rsidR="00AC688C" w:rsidRPr="005352D3">
        <w:t>European Medicines Agency</w:t>
      </w:r>
      <w:r w:rsidR="00B17EE4" w:rsidRPr="005352D3">
        <w:t xml:space="preserve"> (EMA)</w:t>
      </w:r>
      <w:r w:rsidR="00AC688C" w:rsidRPr="005352D3">
        <w:t xml:space="preserve"> </w:t>
      </w:r>
      <w:r w:rsidR="008C70D7" w:rsidRPr="005352D3">
        <w:t xml:space="preserve">describing PGx </w:t>
      </w:r>
      <w:r w:rsidR="00AC688C" w:rsidRPr="005352D3">
        <w:t>as an “</w:t>
      </w:r>
      <w:r w:rsidR="00AC688C" w:rsidRPr="005352D3">
        <w:rPr>
          <w:i/>
          <w:iCs/>
        </w:rPr>
        <w:t>integral part of the development and post-authorization (marketing) phase for a number of medicines, with significant impact on the management of their benefits and risks in clinical use</w:t>
      </w:r>
      <w:r w:rsidR="00AC688C" w:rsidRPr="005352D3">
        <w:t xml:space="preserve">” </w:t>
      </w:r>
      <w:r w:rsidR="00AC688C" w:rsidRPr="005352D3">
        <w:fldChar w:fldCharType="begin">
          <w:fldData xml:space="preserve">PEVuZE5vdGU+PENpdGU+PEF1dGhvcj5FaG1hbm48L0F1dGhvcj48WWVhcj4yMDE0PC9ZZWFyPjxS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</w:fldData>
        </w:fldChar>
      </w:r>
      <w:r w:rsidR="006F740A" w:rsidRPr="005352D3">
        <w:instrText xml:space="preserve"> ADDIN EN.CITE </w:instrText>
      </w:r>
      <w:r w:rsidR="006F740A" w:rsidRPr="005352D3">
        <w:fldChar w:fldCharType="begin">
          <w:fldData xml:space="preserve">PEVuZE5vdGU+PENpdGU+PEF1dGhvcj5FaG1hbm48L0F1dGhvcj48WWVhcj4yMDE0PC9ZZWFyPjxS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</w:fldData>
        </w:fldChar>
      </w:r>
      <w:r w:rsidR="006F740A" w:rsidRPr="005352D3">
        <w:instrText xml:space="preserve"> ADDIN EN.CITE.DATA </w:instrText>
      </w:r>
      <w:r w:rsidR="006F740A" w:rsidRPr="005352D3">
        <w:fldChar w:fldCharType="end"/>
      </w:r>
      <w:r w:rsidR="00AC688C" w:rsidRPr="005352D3">
        <w:fldChar w:fldCharType="separate"/>
      </w:r>
      <w:r w:rsidR="006F740A" w:rsidRPr="005352D3">
        <w:rPr>
          <w:noProof/>
        </w:rPr>
        <w:t>[10-12]</w:t>
      </w:r>
      <w:r w:rsidR="00AC688C" w:rsidRPr="005352D3">
        <w:fldChar w:fldCharType="end"/>
      </w:r>
      <w:r w:rsidR="00DB0DEB" w:rsidRPr="005352D3">
        <w:t>. However</w:t>
      </w:r>
      <w:r w:rsidR="00AC688C" w:rsidRPr="005352D3">
        <w:t xml:space="preserve">, </w:t>
      </w:r>
      <w:r w:rsidR="00263FC2" w:rsidRPr="005352D3">
        <w:t>the</w:t>
      </w:r>
      <w:r w:rsidR="00AC688C" w:rsidRPr="005352D3">
        <w:t xml:space="preserve"> </w:t>
      </w:r>
      <w:r w:rsidR="004C6C34" w:rsidRPr="005352D3">
        <w:t xml:space="preserve">perceived </w:t>
      </w:r>
      <w:r w:rsidR="00AC688C" w:rsidRPr="005352D3">
        <w:t xml:space="preserve">relevance and familiarity </w:t>
      </w:r>
      <w:r w:rsidR="00263FC2" w:rsidRPr="005352D3">
        <w:t xml:space="preserve">of PGx </w:t>
      </w:r>
      <w:r w:rsidR="00AC688C" w:rsidRPr="005352D3">
        <w:t xml:space="preserve">to </w:t>
      </w:r>
      <w:r w:rsidR="00257562" w:rsidRPr="005352D3">
        <w:t>healthcare professionals</w:t>
      </w:r>
      <w:r w:rsidR="00AC688C" w:rsidRPr="005352D3">
        <w:t xml:space="preserve"> </w:t>
      </w:r>
      <w:r w:rsidR="00EC129A" w:rsidRPr="005352D3">
        <w:t xml:space="preserve">working </w:t>
      </w:r>
      <w:r w:rsidR="004B0B3C" w:rsidRPr="005352D3">
        <w:t xml:space="preserve">in </w:t>
      </w:r>
      <w:r w:rsidR="003C157B" w:rsidRPr="005352D3">
        <w:t>paediatric</w:t>
      </w:r>
      <w:r w:rsidR="004B0B3C" w:rsidRPr="005352D3">
        <w:t>s</w:t>
      </w:r>
      <w:r w:rsidR="00263FC2" w:rsidRPr="005352D3">
        <w:t xml:space="preserve"> </w:t>
      </w:r>
      <w:r w:rsidR="00AC688C" w:rsidRPr="005352D3">
        <w:t>remain limited</w:t>
      </w:r>
      <w:r w:rsidR="00257562" w:rsidRPr="005352D3">
        <w:t xml:space="preserve"> in most settings</w:t>
      </w:r>
      <w:r w:rsidR="00DB35EB" w:rsidRPr="005352D3">
        <w:t xml:space="preserve"> </w:t>
      </w:r>
      <w:r w:rsidR="00E15603" w:rsidRPr="005352D3">
        <w:fldChar w:fldCharType="begin">
          <w:fldData xml:space="preserve">PEVuZE5vdGU+PENpdGU+PEF1dGhvcj5MaWtvPC9BdXRob3I+PFllYXI+MjAyMTwvWWVhcj48UmVj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</w:fldData>
        </w:fldChar>
      </w:r>
      <w:r w:rsidR="00E15603" w:rsidRPr="005352D3">
        <w:instrText xml:space="preserve"> ADDIN EN.CITE </w:instrText>
      </w:r>
      <w:r w:rsidR="00E15603" w:rsidRPr="005352D3">
        <w:fldChar w:fldCharType="begin">
          <w:fldData xml:space="preserve">PEVuZE5vdGU+PENpdGU+PEF1dGhvcj5MaWtvPC9BdXRob3I+PFllYXI+MjAyMTwvWWVhcj48UmVj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</w:fldData>
        </w:fldChar>
      </w:r>
      <w:r w:rsidR="00E15603" w:rsidRPr="005352D3">
        <w:instrText xml:space="preserve"> ADDIN EN.CITE.DATA </w:instrText>
      </w:r>
      <w:r w:rsidR="00E15603" w:rsidRPr="005352D3">
        <w:fldChar w:fldCharType="end"/>
      </w:r>
      <w:r w:rsidR="00E15603" w:rsidRPr="005352D3">
        <w:fldChar w:fldCharType="separate"/>
      </w:r>
      <w:r w:rsidR="00E15603" w:rsidRPr="005352D3">
        <w:rPr>
          <w:noProof/>
        </w:rPr>
        <w:t>[13]</w:t>
      </w:r>
      <w:r w:rsidR="00E15603" w:rsidRPr="005352D3">
        <w:fldChar w:fldCharType="end"/>
      </w:r>
      <w:r w:rsidR="00DB35EB" w:rsidRPr="005352D3">
        <w:t>,</w:t>
      </w:r>
      <w:r w:rsidR="00DB0DEB" w:rsidRPr="005352D3">
        <w:t xml:space="preserve"> and the implementation of pharmacogenomic testing in </w:t>
      </w:r>
      <w:r w:rsidR="003C157B" w:rsidRPr="005352D3">
        <w:t>paediatric</w:t>
      </w:r>
      <w:r w:rsidR="00DB0DEB" w:rsidRPr="005352D3">
        <w:t xml:space="preserve">s </w:t>
      </w:r>
      <w:r w:rsidR="00CC5C5C" w:rsidRPr="005352D3">
        <w:t xml:space="preserve">is </w:t>
      </w:r>
      <w:r w:rsidR="00DB0DEB" w:rsidRPr="005352D3">
        <w:t xml:space="preserve">also </w:t>
      </w:r>
      <w:r w:rsidR="00CC5C5C" w:rsidRPr="005352D3">
        <w:t>limited</w:t>
      </w:r>
      <w:r w:rsidR="00DB0DEB" w:rsidRPr="005352D3">
        <w:t xml:space="preserve"> </w:t>
      </w:r>
      <w:r w:rsidR="00263FC2" w:rsidRPr="005352D3">
        <w:fldChar w:fldCharType="begin">
          <w:fldData xml:space="preserve">PEVuZE5vdGU+PENpdGU+PEF1dGhvcj5NYWFnZGVuYmVyZzwvQXV0aG9yPjxZZWFyPjIwMTY8L1ll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</w:fldData>
        </w:fldChar>
      </w:r>
      <w:r w:rsidR="00E15603" w:rsidRPr="005352D3">
        <w:instrText xml:space="preserve"> ADDIN EN.CITE </w:instrText>
      </w:r>
      <w:r w:rsidR="00E15603" w:rsidRPr="005352D3">
        <w:fldChar w:fldCharType="begin">
          <w:fldData xml:space="preserve">PEVuZE5vdGU+PENpdGU+PEF1dGhvcj5NYWFnZGVuYmVyZzwvQXV0aG9yPjxZZWFyPjIwMTY8L1ll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</w:fldData>
        </w:fldChar>
      </w:r>
      <w:r w:rsidR="00E15603" w:rsidRPr="005352D3">
        <w:instrText xml:space="preserve"> ADDIN EN.CITE.DATA </w:instrText>
      </w:r>
      <w:r w:rsidR="00E15603" w:rsidRPr="005352D3">
        <w:fldChar w:fldCharType="end"/>
      </w:r>
      <w:r w:rsidR="00263FC2" w:rsidRPr="005352D3">
        <w:fldChar w:fldCharType="separate"/>
      </w:r>
      <w:r w:rsidR="00E15603" w:rsidRPr="005352D3">
        <w:rPr>
          <w:noProof/>
        </w:rPr>
        <w:t>[14]</w:t>
      </w:r>
      <w:r w:rsidR="00263FC2" w:rsidRPr="005352D3">
        <w:fldChar w:fldCharType="end"/>
      </w:r>
      <w:r w:rsidR="00DB0DEB" w:rsidRPr="005352D3">
        <w:t>.</w:t>
      </w:r>
    </w:p>
    <w:p w14:paraId="44D1FF82" w14:textId="77777777" w:rsidR="00723B56" w:rsidRPr="005352D3" w:rsidRDefault="00723B56" w:rsidP="00977278"/>
    <w:p w14:paraId="7E8160EF" w14:textId="4BAC6A88" w:rsidR="00257562" w:rsidRPr="005352D3" w:rsidRDefault="00723B56" w:rsidP="00977278">
      <w:r w:rsidRPr="005352D3">
        <w:t xml:space="preserve">This review </w:t>
      </w:r>
      <w:r w:rsidR="00515FAB" w:rsidRPr="005352D3">
        <w:t xml:space="preserve">paper discusses </w:t>
      </w:r>
      <w:r w:rsidRPr="005352D3">
        <w:t xml:space="preserve">the relevance </w:t>
      </w:r>
      <w:r w:rsidR="00962ADF" w:rsidRPr="005352D3">
        <w:t>of</w:t>
      </w:r>
      <w:r w:rsidRPr="005352D3">
        <w:t xml:space="preserve"> </w:t>
      </w:r>
      <w:r w:rsidR="00FB491A" w:rsidRPr="005352D3">
        <w:t>PGx</w:t>
      </w:r>
      <w:r w:rsidRPr="005352D3">
        <w:t xml:space="preserve"> to </w:t>
      </w:r>
      <w:r w:rsidR="003C157B" w:rsidRPr="005352D3">
        <w:t>paediatric</w:t>
      </w:r>
      <w:r w:rsidRPr="005352D3">
        <w:t xml:space="preserve">s and considers the </w:t>
      </w:r>
      <w:r w:rsidR="00EC129A" w:rsidRPr="005352D3">
        <w:t xml:space="preserve">pros and cons of different </w:t>
      </w:r>
      <w:r w:rsidRPr="005352D3">
        <w:t xml:space="preserve">implementation strategies from a child health perspective. </w:t>
      </w:r>
      <w:r w:rsidR="00B17EE4" w:rsidRPr="005352D3">
        <w:t>Examples are provided from Canada, the Netherlands, and the UK, with consideration of the distinct healthcare systems</w:t>
      </w:r>
      <w:r w:rsidR="00322D04">
        <w:t>,</w:t>
      </w:r>
      <w:r w:rsidR="00B17EE4" w:rsidRPr="005352D3">
        <w:t xml:space="preserve"> different approaches to implementation</w:t>
      </w:r>
      <w:r w:rsidR="00322D04">
        <w:t xml:space="preserve"> and its coordination at a national level</w:t>
      </w:r>
      <w:r w:rsidR="00B17EE4" w:rsidRPr="005352D3">
        <w:t xml:space="preserve">, followed by future recommendations based on these experiences to date. </w:t>
      </w:r>
      <w:bookmarkEnd w:id="1"/>
      <w:r w:rsidR="00257562" w:rsidRPr="005352D3">
        <w:br w:type="page"/>
      </w:r>
    </w:p>
    <w:p w14:paraId="172A9566" w14:textId="2FA0CC55" w:rsidR="003A3069" w:rsidRPr="005352D3" w:rsidRDefault="003A3069" w:rsidP="00977278">
      <w:pPr>
        <w:pStyle w:val="Heading2"/>
      </w:pPr>
      <w:bookmarkStart w:id="2" w:name="_Toc68789562"/>
      <w:r w:rsidRPr="005352D3">
        <w:lastRenderedPageBreak/>
        <w:t>Pharmacogenomic testing</w:t>
      </w:r>
      <w:r w:rsidR="004127DE" w:rsidRPr="005352D3">
        <w:t>: a</w:t>
      </w:r>
      <w:r w:rsidR="00E50215" w:rsidRPr="005352D3">
        <w:t xml:space="preserve">n </w:t>
      </w:r>
      <w:r w:rsidR="004127DE" w:rsidRPr="005352D3">
        <w:t>overview</w:t>
      </w:r>
      <w:bookmarkEnd w:id="2"/>
      <w:r w:rsidR="004127DE" w:rsidRPr="005352D3">
        <w:t xml:space="preserve"> </w:t>
      </w:r>
    </w:p>
    <w:p w14:paraId="4C8B0A51" w14:textId="4A1201AE" w:rsidR="00CC5C5C" w:rsidRPr="005352D3" w:rsidRDefault="00901600" w:rsidP="00977278">
      <w:r w:rsidRPr="005352D3">
        <w:t xml:space="preserve">The aim of a pharmacogenomic test is to improve either the safety or effectiveness of a pharmacological therapy, or both. </w:t>
      </w:r>
      <w:r w:rsidR="008245DF" w:rsidRPr="005352D3">
        <w:t xml:space="preserve">This is achieved by using a patient’s pharmacogenetic </w:t>
      </w:r>
      <w:r w:rsidR="00F026C8" w:rsidRPr="005352D3">
        <w:t>data</w:t>
      </w:r>
      <w:r w:rsidR="00466A6D" w:rsidRPr="005352D3">
        <w:t xml:space="preserve"> </w:t>
      </w:r>
      <w:r w:rsidR="008245DF" w:rsidRPr="005352D3">
        <w:t xml:space="preserve">(i.e. </w:t>
      </w:r>
      <w:r w:rsidR="0083644D" w:rsidRPr="005352D3">
        <w:t xml:space="preserve">the </w:t>
      </w:r>
      <w:r w:rsidR="00DB4A80" w:rsidRPr="005352D3">
        <w:t xml:space="preserve">elements </w:t>
      </w:r>
      <w:r w:rsidR="0083644D" w:rsidRPr="005352D3">
        <w:t xml:space="preserve">of their </w:t>
      </w:r>
      <w:r w:rsidR="008245DF" w:rsidRPr="005352D3">
        <w:t xml:space="preserve">genetic information </w:t>
      </w:r>
      <w:r w:rsidR="00DB4A80" w:rsidRPr="005352D3">
        <w:t xml:space="preserve">that are </w:t>
      </w:r>
      <w:r w:rsidR="008245DF" w:rsidRPr="005352D3">
        <w:t>of relevance to drug therapy) to inform</w:t>
      </w:r>
      <w:r w:rsidR="00515FAB" w:rsidRPr="005352D3">
        <w:t xml:space="preserve"> </w:t>
      </w:r>
      <w:r w:rsidR="008245DF" w:rsidRPr="005352D3">
        <w:t>prescription decision making</w:t>
      </w:r>
      <w:r w:rsidR="00515FAB" w:rsidRPr="005352D3">
        <w:t xml:space="preserve"> </w:t>
      </w:r>
      <w:r w:rsidR="00515FAB" w:rsidRPr="005352D3">
        <w:fldChar w:fldCharType="begin"/>
      </w:r>
      <w:r w:rsidR="00E15603" w:rsidRPr="005352D3">
        <w:instrText xml:space="preserve"> ADDIN EN.CITE &lt;EndNote&gt;&lt;Cite&gt;&lt;RecNum&gt;4797&lt;/RecNum&gt;&lt;DisplayText&gt;[15]&lt;/DisplayText&gt;&lt;record&gt;&lt;rec-number&gt;4797&lt;/rec-number&gt;&lt;foreign-keys&gt;&lt;key app="EN" db-id="w5x5xp5dezdff0ewffoxef0kefvzsdf000wr" timestamp="1591647013"&gt;4797&lt;/key&gt;&lt;/foreign-keys&gt;&lt;ref-type name="Journal Article"&gt;17&lt;/ref-type&gt;&lt;contributors&gt;&lt;/contributors&gt;&lt;titles&gt;&lt;title&gt;Rollinson V, Turner RM, Pirmohamed M. Pharmacogenomics: an overview. Clinical Pharmacist 2017; 9 (10). Online. DOI: 10.1211/CP.2017.20203640&lt;/title&gt;&lt;/titles&gt;&lt;dates&gt;&lt;/dates&gt;&lt;urls&gt;&lt;/urls&gt;&lt;/record&gt;&lt;/Cite&gt;&lt;/EndNote&gt;</w:instrText>
      </w:r>
      <w:r w:rsidR="00515FAB" w:rsidRPr="005352D3">
        <w:fldChar w:fldCharType="separate"/>
      </w:r>
      <w:r w:rsidR="00E15603" w:rsidRPr="005352D3">
        <w:rPr>
          <w:noProof/>
        </w:rPr>
        <w:t>[15]</w:t>
      </w:r>
      <w:r w:rsidR="00515FAB" w:rsidRPr="005352D3">
        <w:fldChar w:fldCharType="end"/>
      </w:r>
      <w:r w:rsidR="008245DF" w:rsidRPr="005352D3">
        <w:t>.</w:t>
      </w:r>
      <w:r w:rsidR="00515FAB" w:rsidRPr="005352D3">
        <w:t xml:space="preserve"> </w:t>
      </w:r>
      <w:r w:rsidR="00A477DC" w:rsidRPr="005352D3">
        <w:t xml:space="preserve">To be deemed relevant </w:t>
      </w:r>
      <w:r w:rsidR="0083644D" w:rsidRPr="005352D3">
        <w:t>to clinical practice, the genetic information</w:t>
      </w:r>
      <w:r w:rsidR="0031037D" w:rsidRPr="005352D3">
        <w:t xml:space="preserve"> obtained from </w:t>
      </w:r>
      <w:r w:rsidR="00905155" w:rsidRPr="005352D3">
        <w:t>a</w:t>
      </w:r>
      <w:r w:rsidR="0031037D" w:rsidRPr="005352D3">
        <w:t xml:space="preserve"> PGx test</w:t>
      </w:r>
      <w:r w:rsidR="0083644D" w:rsidRPr="005352D3">
        <w:t xml:space="preserve"> must be</w:t>
      </w:r>
      <w:r w:rsidR="0063054C" w:rsidRPr="005352D3">
        <w:t xml:space="preserve"> a</w:t>
      </w:r>
      <w:r w:rsidR="0083644D" w:rsidRPr="005352D3">
        <w:t xml:space="preserve"> robust predictor of drug response</w:t>
      </w:r>
      <w:r w:rsidR="00E9054A" w:rsidRPr="005352D3">
        <w:t xml:space="preserve"> </w:t>
      </w:r>
      <w:r w:rsidR="00E9054A" w:rsidRPr="005352D3">
        <w:fldChar w:fldCharType="begin"/>
      </w:r>
      <w:r w:rsidR="00E9054A" w:rsidRPr="005352D3">
        <w:instrText xml:space="preserve"> ADDIN EN.CITE &lt;EndNote&gt;&lt;Cite&gt;&lt;Author&gt;Alfirevic&lt;/Author&gt;&lt;Year&gt;2016&lt;/Year&gt;&lt;RecNum&gt;4717&lt;/RecNum&gt;&lt;DisplayText&gt;[1]&lt;/DisplayText&gt;&lt;record&gt;&lt;rec-number&gt;4717&lt;/rec-number&gt;&lt;foreign-keys&gt;&lt;key app="EN" db-id="w5x5xp5dezdff0ewffoxef0kefvzsdf000wr" timestamp="1591100180"&gt;4717&lt;/key&gt;&lt;/foreign-keys&gt;&lt;ref-type name="Book Section"&gt;5&lt;/ref-type&gt;&lt;contributors&gt;&lt;authors&gt;&lt;author&gt;Alfirevic, A.&lt;/author&gt;&lt;author&gt;Pirmohamed, M.&lt;/author&gt;&lt;/authors&gt;&lt;secondary-authors&gt;&lt;author&gt;Kumar, Dhavendra&lt;/author&gt;&lt;author&gt;Antonarakis, Stylianos&lt;/author&gt;&lt;/secondary-authors&gt;&lt;/contributors&gt;&lt;titles&gt;&lt;title&gt;Chapter 10 - Pharmacogenetics and Pharmacogenomics&lt;/title&gt;&lt;secondary-title&gt;Medical and Health Genomics&lt;/secondary-title&gt;&lt;/titles&gt;&lt;pages&gt;121-137&lt;/pages&gt;&lt;keywords&gt;&lt;keyword&gt;Adverse drug reaction (ADR)&lt;/keyword&gt;&lt;keyword&gt;Drug efficacy&lt;/keyword&gt;&lt;keyword&gt;Drug safety&lt;/keyword&gt;&lt;keyword&gt;Pharmacogenetics&lt;/keyword&gt;&lt;keyword&gt;Pharmacogenomics&lt;/keyword&gt;&lt;keyword&gt;Regulatory agency&lt;/keyword&gt;&lt;/keywords&gt;&lt;dates&gt;&lt;year&gt;2016&lt;/year&gt;&lt;pub-dates&gt;&lt;date&gt;2016/01/01/&lt;/date&gt;&lt;/pub-dates&gt;&lt;/dates&gt;&lt;pub-location&gt;Oxford&lt;/pub-location&gt;&lt;publisher&gt;Academic Press&lt;/publisher&gt;&lt;isbn&gt;978-0-12-420196-5&lt;/isbn&gt;&lt;urls&gt;&lt;related-urls&gt;&lt;url&gt;http://www.sciencedirect.com/science/article/pii/B9780124201965000101&lt;/url&gt;&lt;/related-urls&gt;&lt;/urls&gt;&lt;electronic-resource-num&gt;https://doi.org/10.1016/B978-0-12-420196-5.00010-1&lt;/electronic-resource-num&gt;&lt;/record&gt;&lt;/Cite&gt;&lt;/EndNote&gt;</w:instrText>
      </w:r>
      <w:r w:rsidR="00E9054A" w:rsidRPr="005352D3">
        <w:fldChar w:fldCharType="separate"/>
      </w:r>
      <w:r w:rsidR="00E9054A" w:rsidRPr="005352D3">
        <w:rPr>
          <w:noProof/>
        </w:rPr>
        <w:t>[1]</w:t>
      </w:r>
      <w:r w:rsidR="00E9054A" w:rsidRPr="005352D3">
        <w:fldChar w:fldCharType="end"/>
      </w:r>
      <w:r w:rsidR="0083644D" w:rsidRPr="005352D3">
        <w:t xml:space="preserve">; however, </w:t>
      </w:r>
      <w:r w:rsidR="0093642B" w:rsidRPr="005352D3">
        <w:t xml:space="preserve">the degree of the genetically determined variability in drug response can vary considerably (ranging from 20 – 95% depending on the drug concerned </w:t>
      </w:r>
      <w:r w:rsidR="0093642B" w:rsidRPr="005352D3">
        <w:fldChar w:fldCharType="begin">
          <w:fldData xml:space="preserve">PEVuZE5vdGU+PENpdGU+PEF1dGhvcj5Bcndvb2Q8L0F1dGhvcj48WWVhcj4yMDE2PC9ZZWFyPjxS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==
</w:fldData>
        </w:fldChar>
      </w:r>
      <w:r w:rsidR="00E15603" w:rsidRPr="005352D3">
        <w:instrText xml:space="preserve"> ADDIN EN.CITE </w:instrText>
      </w:r>
      <w:r w:rsidR="00E15603" w:rsidRPr="005352D3">
        <w:fldChar w:fldCharType="begin">
          <w:fldData xml:space="preserve">PEVuZE5vdGU+PENpdGU+PEF1dGhvcj5Bcndvb2Q8L0F1dGhvcj48WWVhcj4yMDE2PC9ZZWFyPjxS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==
</w:fldData>
        </w:fldChar>
      </w:r>
      <w:r w:rsidR="00E15603" w:rsidRPr="005352D3">
        <w:instrText xml:space="preserve"> ADDIN EN.CITE.DATA </w:instrText>
      </w:r>
      <w:r w:rsidR="00E15603" w:rsidRPr="005352D3">
        <w:fldChar w:fldCharType="end"/>
      </w:r>
      <w:r w:rsidR="0093642B" w:rsidRPr="005352D3">
        <w:fldChar w:fldCharType="separate"/>
      </w:r>
      <w:r w:rsidR="00E15603" w:rsidRPr="005352D3">
        <w:rPr>
          <w:noProof/>
        </w:rPr>
        <w:t>[16]</w:t>
      </w:r>
      <w:r w:rsidR="0093642B" w:rsidRPr="005352D3">
        <w:fldChar w:fldCharType="end"/>
      </w:r>
      <w:r w:rsidR="0093642B" w:rsidRPr="005352D3">
        <w:t>)</w:t>
      </w:r>
      <w:r w:rsidR="00CE4326">
        <w:t>.</w:t>
      </w:r>
      <w:r w:rsidR="0093642B" w:rsidRPr="005352D3">
        <w:t xml:space="preserve">. </w:t>
      </w:r>
      <w:r w:rsidR="00485A5F" w:rsidRPr="005352D3">
        <w:t>In complex disease genetics (</w:t>
      </w:r>
      <w:r w:rsidR="002F4FFF" w:rsidRPr="005352D3">
        <w:t xml:space="preserve">e.g. </w:t>
      </w:r>
      <w:r w:rsidR="00485A5F" w:rsidRPr="005352D3">
        <w:t>hypertension, type 2 diabetes, schizophrenia), there are multiple genes of interest, each producing small individual effects. However, exposure of the body to medication is a new event</w:t>
      </w:r>
      <w:r w:rsidR="002F4FFF" w:rsidRPr="005352D3">
        <w:t>,</w:t>
      </w:r>
      <w:r w:rsidR="00485A5F" w:rsidRPr="005352D3">
        <w:t xml:space="preserve"> in evolutionary terms, and there is evidence that </w:t>
      </w:r>
      <w:r w:rsidR="00485A5F" w:rsidRPr="005352D3">
        <w:rPr>
          <w:color w:val="000000"/>
          <w:shd w:val="clear" w:color="auto" w:fill="FFFFFF"/>
        </w:rPr>
        <w:t>genetic variants affecting medicines have, overall, larger effect sizes aiding their potential clinical utility</w:t>
      </w:r>
      <w:r w:rsidR="004C5886" w:rsidRPr="005352D3">
        <w:rPr>
          <w:color w:val="000000"/>
          <w:shd w:val="clear" w:color="auto" w:fill="FFFFFF"/>
        </w:rPr>
        <w:t xml:space="preserve"> </w:t>
      </w:r>
      <w:r w:rsidR="004E5561" w:rsidRPr="005352D3">
        <w:rPr>
          <w:color w:val="000000"/>
          <w:shd w:val="clear" w:color="auto" w:fill="FFFFFF"/>
        </w:rPr>
        <w:fldChar w:fldCharType="begin"/>
      </w:r>
      <w:r w:rsidR="00E15603" w:rsidRPr="005352D3">
        <w:rPr>
          <w:color w:val="000000"/>
          <w:shd w:val="clear" w:color="auto" w:fill="FFFFFF"/>
        </w:rPr>
        <w:instrText xml:space="preserve"> ADDIN EN.CITE &lt;EndNote&gt;&lt;Cite&gt;&lt;Author&gt;Maranville&lt;/Author&gt;&lt;Year&gt;2016&lt;/Year&gt;&lt;RecNum&gt;5111&lt;/RecNum&gt;&lt;DisplayText&gt;[17]&lt;/DisplayText&gt;&lt;record&gt;&lt;rec-number&gt;5111&lt;/rec-number&gt;&lt;foreign-keys&gt;&lt;key app="EN" db-id="w5x5xp5dezdff0ewffoxef0kefvzsdf000wr" timestamp="1617881982"&gt;5111&lt;/key&gt;&lt;/foreign-keys&gt;&lt;ref-type name="Journal Article"&gt;17&lt;/ref-type&gt;&lt;contributors&gt;&lt;authors&gt;&lt;author&gt;Maranville, J. C.&lt;/author&gt;&lt;author&gt;Cox, N. J.&lt;/author&gt;&lt;/authors&gt;&lt;/contributors&gt;&lt;auth-address&gt;Committee on Clinical Pharmacology and Pharmacogenomics, The University of Chicago, Chicago, IL, USA.&amp;#xD;Department of Medicine, The University of Chicago, Chicago, IL, USA.&lt;/auth-address&gt;&lt;titles&gt;&lt;title&gt;Pharmacogenomic variants have larger effect sizes than genetic variants associated with other dichotomous complex traits&lt;/title&gt;&lt;secondary-title&gt;Pharmacogenomics J&lt;/secondary-title&gt;&lt;/titles&gt;&lt;periodical&gt;&lt;full-title&gt;Pharmacogenomics Journal&lt;/full-title&gt;&lt;abbr-1&gt;Pharmacogenomics J.&lt;/abbr-1&gt;&lt;abbr-2&gt;Pharmacogenomics J&lt;/abbr-2&gt;&lt;/periodical&gt;&lt;pages&gt;388-92&lt;/pages&gt;&lt;volume&gt;16&lt;/volume&gt;&lt;number&gt;4&lt;/number&gt;&lt;edition&gt;2015/07/08&lt;/edition&gt;&lt;keywords&gt;&lt;keyword&gt;Databases, Genetic&lt;/keyword&gt;&lt;keyword&gt;Drug-Related Side Effects and Adverse Reactions/*genetics&lt;/keyword&gt;&lt;keyword&gt;Endophenotypes&lt;/keyword&gt;&lt;keyword&gt;Genetic Linkage&lt;/keyword&gt;&lt;keyword&gt;*Genetic Predisposition to Disease&lt;/keyword&gt;&lt;keyword&gt;Genome-Wide Association Study&lt;/keyword&gt;&lt;keyword&gt;Genotype&lt;/keyword&gt;&lt;keyword&gt;Heredity&lt;/keyword&gt;&lt;keyword&gt;Humans&lt;/keyword&gt;&lt;keyword&gt;Pharmacogenomic Variants/*genetics&lt;/keyword&gt;&lt;keyword&gt;Phenotype&lt;/keyword&gt;&lt;keyword&gt;*Quantitative Trait, Heritable&lt;/keyword&gt;&lt;/keywords&gt;&lt;dates&gt;&lt;year&gt;2016&lt;/year&gt;&lt;pub-dates&gt;&lt;date&gt;Aug&lt;/date&gt;&lt;/pub-dates&gt;&lt;/dates&gt;&lt;isbn&gt;1470-269X (Print)&amp;#xD;1470-269x&lt;/isbn&gt;&lt;accession-num&gt;26149738&lt;/accession-num&gt;&lt;urls&gt;&lt;/urls&gt;&lt;custom2&gt;PMC4704992&lt;/custom2&gt;&lt;custom6&gt;NIHMS693715&lt;/custom6&gt;&lt;electronic-resource-num&gt;10.1038/tpj.2015.47&lt;/electronic-resource-num&gt;&lt;remote-database-provider&gt;NLM&lt;/remote-database-provider&gt;&lt;language&gt;eng&lt;/language&gt;&lt;/record&gt;&lt;/Cite&gt;&lt;/EndNote&gt;</w:instrText>
      </w:r>
      <w:r w:rsidR="004E5561" w:rsidRPr="005352D3">
        <w:rPr>
          <w:color w:val="000000"/>
          <w:shd w:val="clear" w:color="auto" w:fill="FFFFFF"/>
        </w:rPr>
        <w:fldChar w:fldCharType="separate"/>
      </w:r>
      <w:r w:rsidR="00E15603" w:rsidRPr="005352D3">
        <w:rPr>
          <w:noProof/>
          <w:color w:val="000000"/>
          <w:shd w:val="clear" w:color="auto" w:fill="FFFFFF"/>
        </w:rPr>
        <w:t>[17]</w:t>
      </w:r>
      <w:r w:rsidR="004E5561" w:rsidRPr="005352D3">
        <w:rPr>
          <w:color w:val="000000"/>
          <w:shd w:val="clear" w:color="auto" w:fill="FFFFFF"/>
        </w:rPr>
        <w:fldChar w:fldCharType="end"/>
      </w:r>
      <w:r w:rsidR="004C5886" w:rsidRPr="005352D3">
        <w:rPr>
          <w:color w:val="000000"/>
          <w:shd w:val="clear" w:color="auto" w:fill="FFFFFF"/>
        </w:rPr>
        <w:t>.</w:t>
      </w:r>
    </w:p>
    <w:p w14:paraId="1FA84A1C" w14:textId="1C0F1931" w:rsidR="00A86757" w:rsidRPr="005352D3" w:rsidRDefault="00DA6256" w:rsidP="00977278">
      <w:r w:rsidRPr="005352D3">
        <w:t xml:space="preserve">A </w:t>
      </w:r>
      <w:r w:rsidR="0083644D" w:rsidRPr="005352D3">
        <w:t xml:space="preserve">PGx test result may </w:t>
      </w:r>
      <w:r w:rsidR="0031037D" w:rsidRPr="005352D3">
        <w:t xml:space="preserve">detect </w:t>
      </w:r>
      <w:r w:rsidR="0083644D" w:rsidRPr="005352D3">
        <w:t>a genetic predisposition to a</w:t>
      </w:r>
      <w:r w:rsidR="002F4FFF" w:rsidRPr="005352D3">
        <w:t>n</w:t>
      </w:r>
      <w:r w:rsidR="0083644D" w:rsidRPr="005352D3">
        <w:t xml:space="preserve"> adverse drug reaction (ADR), or differentiate between drug responders and drug non-responders, or it may indicate that a different dose of the drug – or in some cases a different class of drug </w:t>
      </w:r>
      <w:r w:rsidR="0063054C" w:rsidRPr="005352D3">
        <w:t xml:space="preserve">altogether </w:t>
      </w:r>
      <w:r w:rsidR="0083644D" w:rsidRPr="005352D3">
        <w:t>– is required</w:t>
      </w:r>
      <w:r w:rsidR="00461AF8" w:rsidRPr="005352D3">
        <w:t xml:space="preserve"> (Table 1)</w:t>
      </w:r>
      <w:r w:rsidR="00466A6D" w:rsidRPr="005352D3">
        <w:t xml:space="preserve"> </w:t>
      </w:r>
      <w:r w:rsidR="00910F72" w:rsidRPr="005352D3">
        <w:fldChar w:fldCharType="begin"/>
      </w:r>
      <w:r w:rsidR="00910F72" w:rsidRPr="005352D3">
        <w:instrText xml:space="preserve"> ADDIN EN.CITE &lt;EndNote&gt;&lt;Cite&gt;&lt;Author&gt;Alfirevic&lt;/Author&gt;&lt;Year&gt;2016&lt;/Year&gt;&lt;RecNum&gt;4717&lt;/RecNum&gt;&lt;DisplayText&gt;[1]&lt;/DisplayText&gt;&lt;record&gt;&lt;rec-number&gt;4717&lt;/rec-number&gt;&lt;foreign-keys&gt;&lt;key app="EN" db-id="w5x5xp5dezdff0ewffoxef0kefvzsdf000wr" timestamp="1591100180"&gt;4717&lt;/key&gt;&lt;/foreign-keys&gt;&lt;ref-type name="Book Section"&gt;5&lt;/ref-type&gt;&lt;contributors&gt;&lt;authors&gt;&lt;author&gt;Alfirevic, A.&lt;/author&gt;&lt;author&gt;Pirmohamed, M.&lt;/author&gt;&lt;/authors&gt;&lt;secondary-authors&gt;&lt;author&gt;Kumar, Dhavendra&lt;/author&gt;&lt;author&gt;Antonarakis, Stylianos&lt;/author&gt;&lt;/secondary-authors&gt;&lt;/contributors&gt;&lt;titles&gt;&lt;title&gt;Chapter 10 - Pharmacogenetics and Pharmacogenomics&lt;/title&gt;&lt;secondary-title&gt;Medical and Health Genomics&lt;/secondary-title&gt;&lt;/titles&gt;&lt;pages&gt;121-137&lt;/pages&gt;&lt;keywords&gt;&lt;keyword&gt;Adverse drug reaction (ADR)&lt;/keyword&gt;&lt;keyword&gt;Drug efficacy&lt;/keyword&gt;&lt;keyword&gt;Drug safety&lt;/keyword&gt;&lt;keyword&gt;Pharmacogenetics&lt;/keyword&gt;&lt;keyword&gt;Pharmacogenomics&lt;/keyword&gt;&lt;keyword&gt;Regulatory agency&lt;/keyword&gt;&lt;/keywords&gt;&lt;dates&gt;&lt;year&gt;2016&lt;/year&gt;&lt;pub-dates&gt;&lt;date&gt;2016/01/01/&lt;/date&gt;&lt;/pub-dates&gt;&lt;/dates&gt;&lt;pub-location&gt;Oxford&lt;/pub-location&gt;&lt;publisher&gt;Academic Press&lt;/publisher&gt;&lt;isbn&gt;978-0-12-420196-5&lt;/isbn&gt;&lt;urls&gt;&lt;related-urls&gt;&lt;url&gt;http://www.sciencedirect.com/science/article/pii/B9780124201965000101&lt;/url&gt;&lt;/related-urls&gt;&lt;/urls&gt;&lt;electronic-resource-num&gt;https://doi.org/10.1016/B978-0-12-420196-5.00010-1&lt;/electronic-resource-num&gt;&lt;/record&gt;&lt;/Cite&gt;&lt;/EndNote&gt;</w:instrText>
      </w:r>
      <w:r w:rsidR="00910F72" w:rsidRPr="005352D3">
        <w:fldChar w:fldCharType="separate"/>
      </w:r>
      <w:r w:rsidR="00910F72" w:rsidRPr="005352D3">
        <w:rPr>
          <w:noProof/>
        </w:rPr>
        <w:t>[1]</w:t>
      </w:r>
      <w:r w:rsidR="00910F72" w:rsidRPr="005352D3">
        <w:fldChar w:fldCharType="end"/>
      </w:r>
      <w:r w:rsidR="0083644D" w:rsidRPr="005352D3">
        <w:t xml:space="preserve">. </w:t>
      </w:r>
      <w:r w:rsidR="000C6B4F" w:rsidRPr="005352D3">
        <w:t>Actionable PGx results are those which would alter the choices made by the prescriber, and which would significantly alter the balance of benefit to harm for the individual patient</w:t>
      </w:r>
      <w:r w:rsidR="00A477DC" w:rsidRPr="005352D3">
        <w:t xml:space="preserve"> </w:t>
      </w:r>
      <w:r w:rsidR="00A477DC" w:rsidRPr="005352D3">
        <w:fldChar w:fldCharType="begin"/>
      </w:r>
      <w:r w:rsidR="00E15603" w:rsidRPr="005352D3">
        <w:instrText xml:space="preserve"> ADDIN EN.CITE &lt;EndNote&gt;&lt;Cite&gt;&lt;Author&gt;Aronson&lt;/Author&gt;&lt;Year&gt;2005&lt;/Year&gt;&lt;RecNum&gt;1169&lt;/RecNum&gt;&lt;DisplayText&gt;[18]&lt;/DisplayText&gt;&lt;record&gt;&lt;rec-number&gt;1169&lt;/rec-number&gt;&lt;foreign-keys&gt;&lt;key app="EN" db-id="w5x5xp5dezdff0ewffoxef0kefvzsdf000wr" timestamp="1429796566"&gt;1169&lt;/key&gt;&lt;/foreign-keys&gt;&lt;ref-type name="Journal Article"&gt;17&lt;/ref-type&gt;&lt;contributors&gt;&lt;authors&gt;&lt;author&gt;Aronson, J. K.&lt;/author&gt;&lt;/authors&gt;&lt;/contributors&gt;&lt;auth-address&gt;Oxford Radcliffe Hospitals Trust.&lt;/auth-address&gt;&lt;titles&gt;&lt;title&gt;Adjusting therapeutic dosage regimens to optimise the balance of benefit to harm&lt;/title&gt;&lt;secondary-title&gt;Clin Med&lt;/secondary-title&gt;&lt;/titles&gt;&lt;periodical&gt;&lt;full-title&gt;Clinical Medicine&lt;/full-title&gt;&lt;abbr-1&gt;Clin. Med.&lt;/abbr-1&gt;&lt;abbr-2&gt;Clin Med&lt;/abbr-2&gt;&lt;/periodical&gt;&lt;pages&gt;16-9&lt;/pages&gt;&lt;volume&gt;5&lt;/volume&gt;&lt;number&gt;1&lt;/number&gt;&lt;edition&gt;2005/03/05&lt;/edition&gt;&lt;keywords&gt;&lt;keyword&gt;Drug Interactions&lt;/keyword&gt;&lt;keyword&gt;*Drug Therapy&lt;/keyword&gt;&lt;keyword&gt;Humans&lt;/keyword&gt;&lt;keyword&gt;Monitoring, Physiologic&lt;/keyword&gt;&lt;keyword&gt;Pharmaceutical Preparations/administration &amp;amp;amp&lt;/keyword&gt;&lt;keyword&gt;dosage&lt;/keyword&gt;&lt;keyword&gt;Pharmacokinetics&lt;/keyword&gt;&lt;keyword&gt;*Risk Assessment&lt;/keyword&gt;&lt;/keywords&gt;&lt;dates&gt;&lt;year&gt;2005&lt;/year&gt;&lt;pub-dates&gt;&lt;date&gt;Jan-Feb&lt;/date&gt;&lt;/pub-dates&gt;&lt;/dates&gt;&lt;isbn&gt;1470-2118 (Print)&amp;#xD;1470-2118 (Linking)&lt;/isbn&gt;&lt;accession-num&gt;15745191&lt;/accession-num&gt;&lt;urls&gt;&lt;related-urls&gt;&lt;url&gt;http://www.ncbi.nlm.nih.gov/pubmed/15745191&lt;/url&gt;&lt;/related-urls&gt;&lt;/urls&gt;&lt;language&gt;eng&lt;/language&gt;&lt;/record&gt;&lt;/Cite&gt;&lt;/EndNote&gt;</w:instrText>
      </w:r>
      <w:r w:rsidR="00A477DC" w:rsidRPr="005352D3">
        <w:fldChar w:fldCharType="separate"/>
      </w:r>
      <w:r w:rsidR="00E15603" w:rsidRPr="005352D3">
        <w:rPr>
          <w:noProof/>
        </w:rPr>
        <w:t>[18]</w:t>
      </w:r>
      <w:r w:rsidR="00A477DC" w:rsidRPr="005352D3">
        <w:fldChar w:fldCharType="end"/>
      </w:r>
      <w:r w:rsidR="00A477DC" w:rsidRPr="005352D3">
        <w:t xml:space="preserve">. </w:t>
      </w:r>
      <w:r w:rsidR="009F5A8F" w:rsidRPr="005352D3">
        <w:t xml:space="preserve">In </w:t>
      </w:r>
      <w:r w:rsidR="002F4FFF" w:rsidRPr="005352D3">
        <w:t>many</w:t>
      </w:r>
      <w:r w:rsidR="009F5A8F" w:rsidRPr="005352D3">
        <w:t xml:space="preserve"> adult PGx </w:t>
      </w:r>
      <w:r w:rsidR="004C5886" w:rsidRPr="005352D3">
        <w:t xml:space="preserve">panel-based </w:t>
      </w:r>
      <w:r w:rsidR="009F5A8F" w:rsidRPr="005352D3">
        <w:t xml:space="preserve">studies, actionable PGx variants </w:t>
      </w:r>
      <w:r w:rsidR="002F4FFF" w:rsidRPr="005352D3">
        <w:t xml:space="preserve">have been </w:t>
      </w:r>
      <w:r w:rsidR="009F5A8F" w:rsidRPr="005352D3">
        <w:t xml:space="preserve">identified in &gt;90% of patients </w:t>
      </w:r>
      <w:r w:rsidR="009F5A8F" w:rsidRPr="005352D3">
        <w:fldChar w:fldCharType="begin">
          <w:fldData xml:space="preserve">PEVuZE5vdGU+PENpdGU+PEF1dGhvcj5WYW4gRHJpZXN0PC9BdXRob3I+PFllYXI+MjAxNDwvWWVh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</w:fldData>
        </w:fldChar>
      </w:r>
      <w:r w:rsidR="00E15603" w:rsidRPr="005352D3">
        <w:instrText xml:space="preserve"> ADDIN EN.CITE </w:instrText>
      </w:r>
      <w:r w:rsidR="00E15603" w:rsidRPr="005352D3">
        <w:fldChar w:fldCharType="begin">
          <w:fldData xml:space="preserve">PEVuZE5vdGU+PENpdGU+PEF1dGhvcj5WYW4gRHJpZXN0PC9BdXRob3I+PFllYXI+MjAxNDwvWWVh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</w:fldData>
        </w:fldChar>
      </w:r>
      <w:r w:rsidR="00E15603" w:rsidRPr="005352D3">
        <w:instrText xml:space="preserve"> ADDIN EN.CITE.DATA </w:instrText>
      </w:r>
      <w:r w:rsidR="00E15603" w:rsidRPr="005352D3">
        <w:fldChar w:fldCharType="end"/>
      </w:r>
      <w:r w:rsidR="009F5A8F" w:rsidRPr="005352D3">
        <w:fldChar w:fldCharType="separate"/>
      </w:r>
      <w:r w:rsidR="00E15603" w:rsidRPr="005352D3">
        <w:rPr>
          <w:noProof/>
        </w:rPr>
        <w:t>[19, 20]</w:t>
      </w:r>
      <w:r w:rsidR="009F5A8F" w:rsidRPr="005352D3">
        <w:fldChar w:fldCharType="end"/>
      </w:r>
      <w:r w:rsidR="009F5A8F" w:rsidRPr="005352D3">
        <w:t>.</w:t>
      </w:r>
      <w:r w:rsidR="00D84CFE" w:rsidRPr="005352D3">
        <w:t xml:space="preserve"> Evidence-based classifications of actionability of drug/gene pairs are available from</w:t>
      </w:r>
      <w:r w:rsidR="00F803EF" w:rsidRPr="005352D3">
        <w:t xml:space="preserve"> PGx practice guidelines consortia</w:t>
      </w:r>
      <w:r w:rsidR="00D84CFE" w:rsidRPr="005352D3">
        <w:t xml:space="preserve">, which </w:t>
      </w:r>
      <w:r w:rsidR="00F803EF" w:rsidRPr="005352D3">
        <w:t>are</w:t>
      </w:r>
      <w:r w:rsidR="00D84CFE" w:rsidRPr="005352D3">
        <w:t xml:space="preserve"> discussed further below. </w:t>
      </w:r>
    </w:p>
    <w:p w14:paraId="419A7902" w14:textId="4EB25AD3" w:rsidR="00D75842" w:rsidRDefault="00D75842">
      <w:pPr>
        <w:spacing w:after="160" w:line="259" w:lineRule="auto"/>
        <w:jc w:val="left"/>
      </w:pPr>
      <w:r>
        <w:br w:type="page"/>
      </w:r>
    </w:p>
    <w:p w14:paraId="2B53362F" w14:textId="77777777" w:rsidR="00905155" w:rsidRPr="005352D3" w:rsidRDefault="00905155" w:rsidP="00977278"/>
    <w:p w14:paraId="3954D3C9" w14:textId="591431AC" w:rsidR="0080182D" w:rsidRPr="005352D3" w:rsidRDefault="00181B8B" w:rsidP="00977278">
      <w:r w:rsidRPr="005352D3">
        <w:t>PGx testing can be either reactive or pre-emptive.</w:t>
      </w:r>
      <w:moveToRangeStart w:id="3" w:author="Author" w:name="move51538261"/>
      <w:r w:rsidRPr="005352D3">
        <w:t xml:space="preserve"> Reactive testing occurs at (or close to) the point of prescription of a drug paired with a known pharmacogene (i.e. </w:t>
      </w:r>
      <w:moveToRangeEnd w:id="3"/>
      <w:r w:rsidRPr="005352D3">
        <w:t xml:space="preserve">the gene of relevance to the clinical pharmacology of that particular compound). This process requires a prompt turnaround time to ensure the result is available in time to inform the relevant prescription </w:t>
      </w:r>
      <w:r w:rsidRPr="005352D3">
        <w:fldChar w:fldCharType="begin">
          <w:fldData xml:space="preserve">PEVuZE5vdGU+PENpdGU+PEF1dGhvcj5Sb2RlbjwvQXV0aG9yPjxZZWFyPjIwMTg8L1llYXI+PFJl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</w:fldData>
        </w:fldChar>
      </w:r>
      <w:r w:rsidR="00587185">
        <w:instrText xml:space="preserve"> ADDIN EN.CITE </w:instrText>
      </w:r>
      <w:r w:rsidR="00587185">
        <w:fldChar w:fldCharType="begin">
          <w:fldData xml:space="preserve">PEVuZE5vdGU+PENpdGU+PEF1dGhvcj5Sb2RlbjwvQXV0aG9yPjxZZWFyPjIwMTg8L1llYXI+PFJl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</w:fldData>
        </w:fldChar>
      </w:r>
      <w:r w:rsidR="00587185">
        <w:instrText xml:space="preserve"> ADDIN EN.CITE.DATA </w:instrText>
      </w:r>
      <w:r w:rsidR="00587185">
        <w:fldChar w:fldCharType="end"/>
      </w:r>
      <w:r w:rsidRPr="005352D3">
        <w:fldChar w:fldCharType="separate"/>
      </w:r>
      <w:r w:rsidR="00587185">
        <w:rPr>
          <w:noProof/>
        </w:rPr>
        <w:t>[21]</w:t>
      </w:r>
      <w:r w:rsidRPr="005352D3">
        <w:fldChar w:fldCharType="end"/>
      </w:r>
      <w:r w:rsidRPr="005352D3">
        <w:t xml:space="preserve">. In contrast, pre-emptive testing involves prospective PGx testing, before prescription of the relevant drug(s) is required. Here, results must be accessible within the </w:t>
      </w:r>
      <w:r w:rsidR="007218AA">
        <w:t>electronic health record (her)</w:t>
      </w:r>
      <w:r w:rsidRPr="005352D3">
        <w:t xml:space="preserve">, and </w:t>
      </w:r>
      <w:r w:rsidR="0080182D" w:rsidRPr="005352D3">
        <w:t xml:space="preserve">future </w:t>
      </w:r>
      <w:r w:rsidRPr="005352D3">
        <w:t xml:space="preserve">prescribers need to be aware of the existence of actionable PGx results, and </w:t>
      </w:r>
      <w:r w:rsidR="00B97248" w:rsidRPr="005352D3">
        <w:t xml:space="preserve">know </w:t>
      </w:r>
      <w:r w:rsidRPr="005352D3">
        <w:t xml:space="preserve">what action to take </w:t>
      </w:r>
      <w:r w:rsidRPr="005352D3">
        <w:fldChar w:fldCharType="begin">
          <w:fldData xml:space="preserve">PEVuZE5vdGU+PENpdGU+PEF1dGhvcj5Sb2RlbjwvQXV0aG9yPjxZZWFyPjIwMTg8L1llYXI+PFJl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</w:fldData>
        </w:fldChar>
      </w:r>
      <w:r w:rsidR="00587185">
        <w:instrText xml:space="preserve"> ADDIN EN.CITE </w:instrText>
      </w:r>
      <w:r w:rsidR="00587185">
        <w:fldChar w:fldCharType="begin">
          <w:fldData xml:space="preserve">PEVuZE5vdGU+PENpdGU+PEF1dGhvcj5Sb2RlbjwvQXV0aG9yPjxZZWFyPjIwMTg8L1llYXI+PFJl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</w:fldData>
        </w:fldChar>
      </w:r>
      <w:r w:rsidR="00587185">
        <w:instrText xml:space="preserve"> ADDIN EN.CITE.DATA </w:instrText>
      </w:r>
      <w:r w:rsidR="00587185">
        <w:fldChar w:fldCharType="end"/>
      </w:r>
      <w:r w:rsidRPr="005352D3">
        <w:fldChar w:fldCharType="separate"/>
      </w:r>
      <w:r w:rsidR="00587185">
        <w:rPr>
          <w:noProof/>
        </w:rPr>
        <w:t>[21]</w:t>
      </w:r>
      <w:r w:rsidRPr="005352D3">
        <w:fldChar w:fldCharType="end"/>
      </w:r>
      <w:r w:rsidRPr="005352D3">
        <w:t>.</w:t>
      </w:r>
      <w:r w:rsidR="00426BA0">
        <w:t xml:space="preserve"> In addition, </w:t>
      </w:r>
      <w:r w:rsidR="003436B3">
        <w:t xml:space="preserve">when </w:t>
      </w:r>
      <w:r w:rsidR="00604061">
        <w:t xml:space="preserve">utilising an EHR, </w:t>
      </w:r>
      <w:r w:rsidR="007218AA">
        <w:t xml:space="preserve">clinical decision support (CDS) systems are often also used. </w:t>
      </w:r>
      <w:r w:rsidR="0045779E">
        <w:t xml:space="preserve">At least </w:t>
      </w:r>
      <w:r w:rsidR="00A01F93">
        <w:t>20</w:t>
      </w:r>
      <w:r w:rsidR="0045779E">
        <w:t xml:space="preserve"> different pharmacogenomic CDS systems</w:t>
      </w:r>
      <w:r w:rsidR="00A01F93">
        <w:t xml:space="preserve"> have</w:t>
      </w:r>
      <w:r w:rsidR="005C34BB">
        <w:t xml:space="preserve"> or are</w:t>
      </w:r>
      <w:r w:rsidR="00A01F93">
        <w:t xml:space="preserve"> be</w:t>
      </w:r>
      <w:r w:rsidR="005C34BB">
        <w:t>ing</w:t>
      </w:r>
      <w:r w:rsidR="00A01F93">
        <w:t xml:space="preserve"> developed, </w:t>
      </w:r>
      <w:r w:rsidR="00F4724A">
        <w:t xml:space="preserve">with the majority embedded within EHR systems </w:t>
      </w:r>
      <w:r w:rsidR="005C34BB">
        <w:fldChar w:fldCharType="begin"/>
      </w:r>
      <w:r w:rsidR="00587185">
        <w:instrText xml:space="preserve"> ADDIN EN.CITE &lt;EndNote&gt;&lt;Cite&gt;&lt;Author&gt;Hinderer&lt;/Author&gt;&lt;Year&gt;2017&lt;/Year&gt;&lt;RecNum&gt;61&lt;/RecNum&gt;&lt;DisplayText&gt;[22]&lt;/DisplayText&gt;&lt;record&gt;&lt;rec-number&gt;61&lt;/rec-number&gt;&lt;foreign-keys&gt;&lt;key app="EN" db-id="5000s2sd9vtsa5e5rtr5dfv6vat9swf509w2" timestamp="1634907967"&gt;61&lt;/key&gt;&lt;/foreign-keys&gt;&lt;ref-type name="Journal Article"&gt;17&lt;/ref-type&gt;&lt;contributors&gt;&lt;authors&gt;&lt;author&gt;Hinderer, Marc&lt;/author&gt;&lt;author&gt;Boeker, Martin&lt;/author&gt;&lt;author&gt;Wagner, Sebastian A.&lt;/author&gt;&lt;author&gt;Lablans, Martin&lt;/author&gt;&lt;author&gt;Newe, Stephanie&lt;/author&gt;&lt;author&gt;Hülsemann, Jan L.&lt;/author&gt;&lt;author&gt;Neumaier, Michael&lt;/author&gt;&lt;author&gt;Binder, Harald&lt;/author&gt;&lt;author&gt;Renz, Harald&lt;/author&gt;&lt;author&gt;Acker, Till&lt;/author&gt;&lt;author&gt;Prokosch, Hans-Ulrich&lt;/author&gt;&lt;author&gt;Sedlmayr, Martin&lt;/author&gt;&lt;/authors&gt;&lt;/contributors&gt;&lt;titles&gt;&lt;title&gt;Integrating clinical decision support systems for pharmacogenomic testing into clinical routine - a scoping review of designs of user-system interactions in recent system development&lt;/title&gt;&lt;secondary-title&gt;BMC Medical Informatics and Decision Making&lt;/secondary-title&gt;&lt;/titles&gt;&lt;periodical&gt;&lt;full-title&gt;BMC Medical Informatics and Decision Making&lt;/full-title&gt;&lt;/periodical&gt;&lt;pages&gt;81&lt;/pages&gt;&lt;volume&gt;17&lt;/volume&gt;&lt;number&gt;1&lt;/number&gt;&lt;dates&gt;&lt;year&gt;2017&lt;/year&gt;&lt;pub-dates&gt;&lt;date&gt;2017/06/06&lt;/date&gt;&lt;/pub-dates&gt;&lt;/dates&gt;&lt;isbn&gt;1472-6947&lt;/isbn&gt;&lt;urls&gt;&lt;related-urls&gt;&lt;url&gt;https://doi.org/10.1186/s12911-017-0480-y&lt;/url&gt;&lt;/related-urls&gt;&lt;/urls&gt;&lt;electronic-resource-num&gt;10.1186/s12911-017-0480-y&lt;/electronic-resource-num&gt;&lt;/record&gt;&lt;/Cite&gt;&lt;/EndNote&gt;</w:instrText>
      </w:r>
      <w:r w:rsidR="005C34BB">
        <w:fldChar w:fldCharType="separate"/>
      </w:r>
      <w:r w:rsidR="00587185">
        <w:rPr>
          <w:noProof/>
        </w:rPr>
        <w:t>[22]</w:t>
      </w:r>
      <w:r w:rsidR="005C34BB">
        <w:fldChar w:fldCharType="end"/>
      </w:r>
      <w:r w:rsidR="00F4724A">
        <w:t>.</w:t>
      </w:r>
      <w:r w:rsidR="0045779E">
        <w:t xml:space="preserve"> </w:t>
      </w:r>
      <w:r w:rsidR="004D5A37">
        <w:t xml:space="preserve">An ideal CDS will inform the clinician of the clinically relevant PGx </w:t>
      </w:r>
      <w:r w:rsidR="00AE2437">
        <w:t xml:space="preserve">finding before they prescribe, </w:t>
      </w:r>
      <w:r w:rsidR="00244FD4">
        <w:t xml:space="preserve">including drug drug interactions, while at the same time being sophisticated </w:t>
      </w:r>
      <w:r w:rsidR="00BC7B30">
        <w:t>enough to work with dose range checking processes (as PG may require dose alteration to achieve clinical efficacy</w:t>
      </w:r>
      <w:r w:rsidR="00945E1F">
        <w:t xml:space="preserve">, while </w:t>
      </w:r>
      <w:r w:rsidR="00AE2437">
        <w:t>avoid</w:t>
      </w:r>
      <w:r w:rsidR="00945E1F">
        <w:t>ing</w:t>
      </w:r>
      <w:r w:rsidR="00AE2437">
        <w:t xml:space="preserve"> alert fatigue in the users,</w:t>
      </w:r>
      <w:r w:rsidR="0040278E">
        <w:t xml:space="preserve"> </w:t>
      </w:r>
      <w:r w:rsidR="00E10E63">
        <w:t>Some e</w:t>
      </w:r>
      <w:r w:rsidR="0040278E">
        <w:t xml:space="preserve">valuation of CDS for pharmacogenomics </w:t>
      </w:r>
      <w:r w:rsidR="00F40419">
        <w:t xml:space="preserve">has been presented, </w:t>
      </w:r>
      <w:r w:rsidR="00B06460">
        <w:t xml:space="preserve">but </w:t>
      </w:r>
      <w:r w:rsidR="00E10E63">
        <w:t xml:space="preserve">more </w:t>
      </w:r>
      <w:r w:rsidR="00D94C5B">
        <w:t xml:space="preserve">will be required </w:t>
      </w:r>
      <w:r w:rsidR="00D94C5B">
        <w:fldChar w:fldCharType="begin"/>
      </w:r>
      <w:r w:rsidR="00587185">
        <w:instrText xml:space="preserve"> ADDIN EN.CITE &lt;EndNote&gt;&lt;Cite&gt;&lt;Author&gt;Hinderer&lt;/Author&gt;&lt;Year&gt;2017&lt;/Year&gt;&lt;RecNum&gt;61&lt;/RecNum&gt;&lt;DisplayText&gt;[22]&lt;/DisplayText&gt;&lt;record&gt;&lt;rec-number&gt;61&lt;/rec-number&gt;&lt;foreign-keys&gt;&lt;key app="EN" db-id="5000s2sd9vtsa5e5rtr5dfv6vat9swf509w2" timestamp="1634907967"&gt;61&lt;/key&gt;&lt;/foreign-keys&gt;&lt;ref-type name="Journal Article"&gt;17&lt;/ref-type&gt;&lt;contributors&gt;&lt;authors&gt;&lt;author&gt;Hinderer, Marc&lt;/author&gt;&lt;author&gt;Boeker, Martin&lt;/author&gt;&lt;author&gt;Wagner, Sebastian A.&lt;/author&gt;&lt;author&gt;Lablans, Martin&lt;/author&gt;&lt;author&gt;Newe, Stephanie&lt;/author&gt;&lt;author&gt;Hülsemann, Jan L.&lt;/author&gt;&lt;author&gt;Neumaier, Michael&lt;/author&gt;&lt;author&gt;Binder, Harald&lt;/author&gt;&lt;author&gt;Renz, Harald&lt;/author&gt;&lt;author&gt;Acker, Till&lt;/author&gt;&lt;author&gt;Prokosch, Hans-Ulrich&lt;/author&gt;&lt;author&gt;Sedlmayr, Martin&lt;/author&gt;&lt;/authors&gt;&lt;/contributors&gt;&lt;titles&gt;&lt;title&gt;Integrating clinical decision support systems for pharmacogenomic testing into clinical routine - a scoping review of designs of user-system interactions in recent system development&lt;/title&gt;&lt;secondary-title&gt;BMC Medical Informatics and Decision Making&lt;/secondary-title&gt;&lt;/titles&gt;&lt;periodical&gt;&lt;full-title&gt;BMC Medical Informatics and Decision Making&lt;/full-title&gt;&lt;/periodical&gt;&lt;pages&gt;81&lt;/pages&gt;&lt;volume&gt;17&lt;/volume&gt;&lt;number&gt;1&lt;/number&gt;&lt;dates&gt;&lt;year&gt;2017&lt;/year&gt;&lt;pub-dates&gt;&lt;date&gt;2017/06/06&lt;/date&gt;&lt;/pub-dates&gt;&lt;/dates&gt;&lt;isbn&gt;1472-6947&lt;/isbn&gt;&lt;urls&gt;&lt;related-urls&gt;&lt;url&gt;https://doi.org/10.1186/s12911-017-0480-y&lt;/url&gt;&lt;/related-urls&gt;&lt;/urls&gt;&lt;electronic-resource-num&gt;10.1186/s12911-017-0480-y&lt;/electronic-resource-num&gt;&lt;/record&gt;&lt;/Cite&gt;&lt;/EndNote&gt;</w:instrText>
      </w:r>
      <w:r w:rsidR="00D94C5B">
        <w:fldChar w:fldCharType="separate"/>
      </w:r>
      <w:r w:rsidR="00587185">
        <w:rPr>
          <w:noProof/>
        </w:rPr>
        <w:t>[22]</w:t>
      </w:r>
      <w:r w:rsidR="00D94C5B">
        <w:fldChar w:fldCharType="end"/>
      </w:r>
      <w:r w:rsidR="00D94C5B">
        <w:t>.</w:t>
      </w:r>
    </w:p>
    <w:p w14:paraId="1F35C8C3" w14:textId="77777777" w:rsidR="00B97248" w:rsidRPr="005352D3" w:rsidRDefault="00B97248" w:rsidP="00977278"/>
    <w:p w14:paraId="5F856C2A" w14:textId="00D73700" w:rsidR="00395418" w:rsidRPr="005352D3" w:rsidRDefault="004C5886" w:rsidP="00977278">
      <w:r w:rsidRPr="005352D3">
        <w:t xml:space="preserve">The approaches for PGx testing can </w:t>
      </w:r>
      <w:r w:rsidR="00925FB6" w:rsidRPr="005352D3">
        <w:t>include t</w:t>
      </w:r>
      <w:r w:rsidR="000B22C2" w:rsidRPr="005352D3">
        <w:t>argeted genotyping technologies</w:t>
      </w:r>
      <w:r w:rsidR="00925FB6" w:rsidRPr="005352D3">
        <w:t xml:space="preserve">, which may focus on a </w:t>
      </w:r>
      <w:r w:rsidR="000B22C2" w:rsidRPr="005352D3">
        <w:t xml:space="preserve">single pharmacogene </w:t>
      </w:r>
      <w:r w:rsidR="00925FB6" w:rsidRPr="005352D3">
        <w:t xml:space="preserve">(if reactive testing is chosen) or a number of pharmacogenes within a </w:t>
      </w:r>
      <w:r w:rsidR="000B22C2" w:rsidRPr="005352D3">
        <w:t>PGx panel</w:t>
      </w:r>
      <w:r w:rsidR="008C1BDA" w:rsidRPr="005352D3">
        <w:t xml:space="preserve"> </w:t>
      </w:r>
      <w:r w:rsidR="008C1BDA" w:rsidRPr="005352D3">
        <w:fldChar w:fldCharType="begin">
          <w:fldData xml:space="preserve">PEVuZE5vdGU+PENpdGU+PEF1dGhvcj5TaGFoYW5kZWg8L0F1dGhvcj48WWVhcj4yMDE2PC9ZZWFy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</w:fldData>
        </w:fldChar>
      </w:r>
      <w:r w:rsidR="00587185">
        <w:instrText xml:space="preserve"> ADDIN EN.CITE </w:instrText>
      </w:r>
      <w:r w:rsidR="00587185">
        <w:fldChar w:fldCharType="begin">
          <w:fldData xml:space="preserve">PEVuZE5vdGU+PENpdGU+PEF1dGhvcj5TaGFoYW5kZWg8L0F1dGhvcj48WWVhcj4yMDE2PC9ZZWFy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</w:fldData>
        </w:fldChar>
      </w:r>
      <w:r w:rsidR="00587185">
        <w:instrText xml:space="preserve"> ADDIN EN.CITE.DATA </w:instrText>
      </w:r>
      <w:r w:rsidR="00587185">
        <w:fldChar w:fldCharType="end"/>
      </w:r>
      <w:r w:rsidR="008C1BDA" w:rsidRPr="005352D3">
        <w:fldChar w:fldCharType="separate"/>
      </w:r>
      <w:r w:rsidR="00587185">
        <w:rPr>
          <w:noProof/>
        </w:rPr>
        <w:t>[23]</w:t>
      </w:r>
      <w:r w:rsidR="008C1BDA" w:rsidRPr="005352D3">
        <w:fldChar w:fldCharType="end"/>
      </w:r>
      <w:r w:rsidR="008C1BDA" w:rsidRPr="005352D3">
        <w:t xml:space="preserve">, or may employ next generation sequencing </w:t>
      </w:r>
      <w:r w:rsidR="00107713" w:rsidRPr="005352D3">
        <w:t>techniques</w:t>
      </w:r>
      <w:r w:rsidR="000B22C2" w:rsidRPr="005352D3">
        <w:t xml:space="preserve"> (</w:t>
      </w:r>
      <w:r w:rsidR="008C1BDA" w:rsidRPr="005352D3">
        <w:t xml:space="preserve">e.g. </w:t>
      </w:r>
      <w:r w:rsidR="000B22C2" w:rsidRPr="005352D3">
        <w:t>whole exome</w:t>
      </w:r>
      <w:r w:rsidR="008C1BDA" w:rsidRPr="005352D3">
        <w:t xml:space="preserve"> or whole </w:t>
      </w:r>
      <w:r w:rsidR="000B22C2" w:rsidRPr="005352D3">
        <w:t>genome sequencing)</w:t>
      </w:r>
      <w:r w:rsidR="00E45C3F" w:rsidRPr="005352D3">
        <w:t>,</w:t>
      </w:r>
      <w:r w:rsidR="000B22C2" w:rsidRPr="005352D3">
        <w:t xml:space="preserve"> </w:t>
      </w:r>
      <w:r w:rsidR="008C1BDA" w:rsidRPr="005352D3">
        <w:t>w</w:t>
      </w:r>
      <w:r w:rsidR="00107713" w:rsidRPr="005352D3">
        <w:t xml:space="preserve">hich can be used with </w:t>
      </w:r>
      <w:r w:rsidR="000B22C2" w:rsidRPr="005352D3">
        <w:t xml:space="preserve">virtual </w:t>
      </w:r>
      <w:r w:rsidR="008C1BDA" w:rsidRPr="005352D3">
        <w:t xml:space="preserve">(bioinformatics-based) </w:t>
      </w:r>
      <w:r w:rsidR="000B22C2" w:rsidRPr="005352D3">
        <w:t>PGx panels</w:t>
      </w:r>
      <w:r w:rsidR="008C1BDA" w:rsidRPr="005352D3">
        <w:t xml:space="preserve"> </w:t>
      </w:r>
      <w:r w:rsidR="00107713" w:rsidRPr="005352D3">
        <w:fldChar w:fldCharType="begin">
          <w:fldData xml:space="preserve">PEVuZE5vdGU+PENpdGU+PEF1dGhvcj5NaXp6aTwvQXV0aG9yPjxZZWFyPjIwMTQ8L1llYXI+PFJl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</w:fldData>
        </w:fldChar>
      </w:r>
      <w:r w:rsidR="00587185">
        <w:instrText xml:space="preserve"> ADDIN EN.CITE </w:instrText>
      </w:r>
      <w:r w:rsidR="00587185">
        <w:fldChar w:fldCharType="begin">
          <w:fldData xml:space="preserve">PEVuZE5vdGU+PENpdGU+PEF1dGhvcj5NaXp6aTwvQXV0aG9yPjxZZWFyPjIwMTQ8L1llYXI+PFJl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</w:fldData>
        </w:fldChar>
      </w:r>
      <w:r w:rsidR="00587185">
        <w:instrText xml:space="preserve"> ADDIN EN.CITE.DATA </w:instrText>
      </w:r>
      <w:r w:rsidR="00587185">
        <w:fldChar w:fldCharType="end"/>
      </w:r>
      <w:r w:rsidR="00107713" w:rsidRPr="005352D3">
        <w:fldChar w:fldCharType="separate"/>
      </w:r>
      <w:r w:rsidR="00587185">
        <w:rPr>
          <w:noProof/>
        </w:rPr>
        <w:t>[24-29]</w:t>
      </w:r>
      <w:r w:rsidR="00107713" w:rsidRPr="005352D3">
        <w:fldChar w:fldCharType="end"/>
      </w:r>
      <w:r w:rsidR="0029467D" w:rsidRPr="005352D3">
        <w:t>,</w:t>
      </w:r>
      <w:r w:rsidR="00154469" w:rsidRPr="005352D3">
        <w:t xml:space="preserve"> although the latter is largely restricted to research contexts at present.</w:t>
      </w:r>
      <w:r w:rsidR="00466A6D" w:rsidRPr="005352D3">
        <w:t xml:space="preserve"> </w:t>
      </w:r>
    </w:p>
    <w:p w14:paraId="5811BED4" w14:textId="283A46B8" w:rsidR="00F14B15" w:rsidRPr="005352D3" w:rsidRDefault="00F14B15" w:rsidP="00977278">
      <w:pPr>
        <w:pStyle w:val="Heading2"/>
      </w:pPr>
      <w:bookmarkStart w:id="4" w:name="_Toc68789563"/>
      <w:r w:rsidRPr="005352D3">
        <w:t xml:space="preserve">PGx </w:t>
      </w:r>
      <w:r w:rsidR="00C506D3" w:rsidRPr="005352D3">
        <w:t xml:space="preserve">practice guidelines </w:t>
      </w:r>
      <w:r w:rsidRPr="005352D3">
        <w:t>consortia</w:t>
      </w:r>
      <w:bookmarkEnd w:id="4"/>
      <w:r w:rsidRPr="005352D3">
        <w:t xml:space="preserve"> </w:t>
      </w:r>
    </w:p>
    <w:p w14:paraId="6C3E8048" w14:textId="53C6326E" w:rsidR="006F26BF" w:rsidRPr="005352D3" w:rsidRDefault="00723D2E" w:rsidP="4676CD61">
      <w:pPr>
        <w:rPr>
          <w:i/>
          <w:iCs/>
        </w:rPr>
      </w:pPr>
      <w:r>
        <w:t xml:space="preserve">The gap in the use of research discoveries to guide clinical practice – the so-called “Valley of Death” – is well known.  </w:t>
      </w:r>
      <w:r w:rsidR="004E4B9B" w:rsidRPr="005352D3">
        <w:t xml:space="preserve">To </w:t>
      </w:r>
      <w:r w:rsidR="002C7195">
        <w:t xml:space="preserve">address this, and </w:t>
      </w:r>
      <w:r w:rsidR="004E4B9B" w:rsidRPr="005352D3">
        <w:t xml:space="preserve">aid the dissemination of PGx data and implementation into clinical practice, </w:t>
      </w:r>
      <w:r w:rsidR="00D67A21" w:rsidRPr="005352D3">
        <w:t xml:space="preserve">a number of </w:t>
      </w:r>
      <w:r w:rsidR="004E4B9B" w:rsidRPr="005352D3">
        <w:t xml:space="preserve">PGx consortia have </w:t>
      </w:r>
      <w:r w:rsidR="00C506D3" w:rsidRPr="005352D3">
        <w:t>evolved</w:t>
      </w:r>
      <w:r w:rsidR="004E4B9B" w:rsidRPr="005352D3">
        <w:t xml:space="preserve">. These </w:t>
      </w:r>
      <w:r w:rsidR="00B75E0D" w:rsidRPr="005352D3">
        <w:t>includ</w:t>
      </w:r>
      <w:r w:rsidR="004E4B9B" w:rsidRPr="005352D3">
        <w:t>e</w:t>
      </w:r>
      <w:r w:rsidR="00B75E0D" w:rsidRPr="005352D3">
        <w:t xml:space="preserve"> CPIC</w:t>
      </w:r>
      <w:r w:rsidR="00193C15" w:rsidRPr="005352D3">
        <w:t>, The Pharmacogenomics Knowledge Base (PharmGKB)</w:t>
      </w:r>
      <w:r w:rsidR="12CB7343" w:rsidRPr="005352D3">
        <w:t>, the Canadian Pharmacogenomics Network for Drug Safety</w:t>
      </w:r>
      <w:r w:rsidR="00D008C8" w:rsidRPr="005352D3">
        <w:t xml:space="preserve"> </w:t>
      </w:r>
      <w:r w:rsidR="00430F99" w:rsidRPr="005352D3">
        <w:t xml:space="preserve">(CPNDS) </w:t>
      </w:r>
      <w:r w:rsidR="00D008C8" w:rsidRPr="005352D3">
        <w:t>and</w:t>
      </w:r>
      <w:r w:rsidR="008D5E8A" w:rsidRPr="005352D3">
        <w:t xml:space="preserve"> the Dutch Pharmacogenetics Working Group </w:t>
      </w:r>
      <w:r w:rsidR="00D008C8" w:rsidRPr="005352D3">
        <w:fldChar w:fldCharType="begin">
          <w:fldData xml:space="preserve">PEVuZE5vdGU+PENpdGU+PEF1dGhvcj5SZWxsaW5nPC9BdXRob3I+PFllYXI+MjAxMTwvWWVhcj48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</w:fldData>
        </w:fldChar>
      </w:r>
      <w:r w:rsidR="00587185">
        <w:instrText xml:space="preserve"> ADDIN EN.CITE </w:instrText>
      </w:r>
      <w:r w:rsidR="00587185">
        <w:fldChar w:fldCharType="begin">
          <w:fldData xml:space="preserve">PEVuZE5vdGU+PENpdGU+PEF1dGhvcj5SZWxsaW5nPC9BdXRob3I+PFllYXI+MjAxMTwvWWVhcj48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</w:fldData>
        </w:fldChar>
      </w:r>
      <w:r w:rsidR="00587185">
        <w:instrText xml:space="preserve"> ADDIN EN.CITE.DATA </w:instrText>
      </w:r>
      <w:r w:rsidR="00587185">
        <w:fldChar w:fldCharType="end"/>
      </w:r>
      <w:r w:rsidR="00D008C8" w:rsidRPr="005352D3">
        <w:fldChar w:fldCharType="separate"/>
      </w:r>
      <w:r w:rsidR="00587185">
        <w:rPr>
          <w:noProof/>
        </w:rPr>
        <w:t>[30-33]</w:t>
      </w:r>
      <w:r w:rsidR="00D008C8" w:rsidRPr="005352D3">
        <w:fldChar w:fldCharType="end"/>
      </w:r>
      <w:r w:rsidR="00D008C8" w:rsidRPr="005352D3">
        <w:t>.</w:t>
      </w:r>
      <w:r w:rsidR="00B75E0D" w:rsidRPr="005352D3">
        <w:t xml:space="preserve"> </w:t>
      </w:r>
      <w:r w:rsidR="00D67A21" w:rsidRPr="005352D3">
        <w:t>Consortia members include representatives from many different disciplines, including physicians, pharmacists</w:t>
      </w:r>
      <w:r w:rsidR="00430F99" w:rsidRPr="005352D3">
        <w:t>,</w:t>
      </w:r>
      <w:r w:rsidR="00D67A21" w:rsidRPr="005352D3">
        <w:t xml:space="preserve"> and clinical scientists, with relevant expertise in </w:t>
      </w:r>
      <w:r w:rsidR="00430F99" w:rsidRPr="005352D3">
        <w:t xml:space="preserve">clinical </w:t>
      </w:r>
      <w:r w:rsidR="00D67A21" w:rsidRPr="005352D3">
        <w:t>pharmacology</w:t>
      </w:r>
      <w:r w:rsidR="00430F99" w:rsidRPr="005352D3">
        <w:t xml:space="preserve"> and therapeutics (CPT)</w:t>
      </w:r>
      <w:r w:rsidR="00D67A21" w:rsidRPr="005352D3">
        <w:t xml:space="preserve">, genetics, and numerous relevant subspecialty areas. </w:t>
      </w:r>
      <w:r w:rsidR="00826A3E" w:rsidRPr="005352D3">
        <w:t>These consortia disseminate evidence-based, peer-reviewed, updated and curated PGx practice guidelines</w:t>
      </w:r>
      <w:r w:rsidR="00C44377">
        <w:t xml:space="preserve">, which consider </w:t>
      </w:r>
      <w:r w:rsidR="009C6AF1">
        <w:t xml:space="preserve">all aspects of PGx including variation in risk according to </w:t>
      </w:r>
      <w:r w:rsidR="009C6AF1">
        <w:lastRenderedPageBreak/>
        <w:t>ethnicity</w:t>
      </w:r>
      <w:r w:rsidR="00826A3E" w:rsidRPr="005352D3">
        <w:t xml:space="preserve">. </w:t>
      </w:r>
      <w:r w:rsidR="00193C15" w:rsidRPr="005352D3">
        <w:t>Clear, well-referenced</w:t>
      </w:r>
      <w:r w:rsidR="009D0291" w:rsidRPr="005352D3">
        <w:t xml:space="preserve"> knowledge</w:t>
      </w:r>
      <w:r w:rsidR="00193C15" w:rsidRPr="005352D3">
        <w:t xml:space="preserve"> summaries are also published, for example those dedicated to so-called Very Important Pharmacogenes (VIPgenes</w:t>
      </w:r>
      <w:r w:rsidR="009F2B51" w:rsidRPr="005352D3">
        <w:t>: defined as genes with well-documented information regarding the relationship with a drug’s PKPD</w:t>
      </w:r>
      <w:r w:rsidR="00193C15" w:rsidRPr="005352D3">
        <w:t xml:space="preserve">) </w:t>
      </w:r>
      <w:r w:rsidR="00193C15" w:rsidRPr="005352D3">
        <w:fldChar w:fldCharType="begin"/>
      </w:r>
      <w:r w:rsidR="00587185">
        <w:instrText xml:space="preserve"> ADDIN EN.CITE &lt;EndNote&gt;&lt;Cite&gt;&lt;Author&gt;Thorn&lt;/Author&gt;&lt;Year&gt;2013&lt;/Year&gt;&lt;RecNum&gt;4872&lt;/RecNum&gt;&lt;DisplayText&gt;[33]&lt;/DisplayText&gt;&lt;record&gt;&lt;rec-number&gt;4872&lt;/rec-number&gt;&lt;foreign-keys&gt;&lt;key app="EN" db-id="w5x5xp5dezdff0ewffoxef0kefvzsdf000wr" timestamp="1591718205"&gt;4872&lt;/key&gt;&lt;/foreign-keys&gt;&lt;ref-type name="Journal Article"&gt;17&lt;/ref-type&gt;&lt;contributors&gt;&lt;authors&gt;&lt;author&gt;Thorn, C. F.&lt;/author&gt;&lt;author&gt;Klein, T. E.&lt;/author&gt;&lt;author&gt;Altman, R. B.&lt;/author&gt;&lt;/authors&gt;&lt;/contributors&gt;&lt;auth-address&gt;Department of Genetics, School of Medicine, Stanford University, Stanford, CA, USA.&lt;/auth-address&gt;&lt;titles&gt;&lt;title&gt;PharmGKB: the Pharmacogenomics Knowledge Base&lt;/title&gt;&lt;secondary-title&gt;Methods Mol Biol&lt;/secondary-title&gt;&lt;/titles&gt;&lt;periodical&gt;&lt;full-title&gt;Methods in Molecular Biology&lt;/full-title&gt;&lt;abbr-1&gt;Methods Mol. Biol.&lt;/abbr-1&gt;&lt;abbr-2&gt;Methods Mol Biol&lt;/abbr-2&gt;&lt;/periodical&gt;&lt;pages&gt;311-20&lt;/pages&gt;&lt;volume&gt;1015&lt;/volume&gt;&lt;edition&gt;2013/07/05&lt;/edition&gt;&lt;keywords&gt;&lt;keyword&gt;Algorithms&lt;/keyword&gt;&lt;keyword&gt;Databases, Genetic&lt;/keyword&gt;&lt;keyword&gt;Humans&lt;/keyword&gt;&lt;keyword&gt;*Internet&lt;/keyword&gt;&lt;keyword&gt;*Knowledge Bases&lt;/keyword&gt;&lt;keyword&gt;Pharmacogenetics/*methods&lt;/keyword&gt;&lt;/keywords&gt;&lt;dates&gt;&lt;year&gt;2013&lt;/year&gt;&lt;/dates&gt;&lt;isbn&gt;1940-6029 (Electronic)&amp;#xD;1064-3745 (Linking)&lt;/isbn&gt;&lt;accession-num&gt;23824865&lt;/accession-num&gt;&lt;urls&gt;&lt;related-urls&gt;&lt;url&gt;https://www.ncbi.nlm.nih.gov/pubmed/23824865&lt;/url&gt;&lt;/related-urls&gt;&lt;/urls&gt;&lt;custom2&gt;PMC4084821&lt;/custom2&gt;&lt;electronic-resource-num&gt;10.1007/978-1-62703-435-7_20&lt;/electronic-resource-num&gt;&lt;/record&gt;&lt;/Cite&gt;&lt;/EndNote&gt;</w:instrText>
      </w:r>
      <w:r w:rsidR="00193C15" w:rsidRPr="005352D3">
        <w:fldChar w:fldCharType="separate"/>
      </w:r>
      <w:r w:rsidR="00587185">
        <w:rPr>
          <w:noProof/>
        </w:rPr>
        <w:t>[33]</w:t>
      </w:r>
      <w:r w:rsidR="00193C15" w:rsidRPr="005352D3">
        <w:fldChar w:fldCharType="end"/>
      </w:r>
      <w:r w:rsidR="00193C15" w:rsidRPr="005352D3">
        <w:t xml:space="preserve">. </w:t>
      </w:r>
      <w:r w:rsidR="006F26BF" w:rsidRPr="005352D3">
        <w:t xml:space="preserve">Notably, these consortia also provide information about when a PGx test should </w:t>
      </w:r>
      <w:r w:rsidR="006F26BF" w:rsidRPr="005352D3">
        <w:rPr>
          <w:i/>
          <w:iCs/>
        </w:rPr>
        <w:t xml:space="preserve">not </w:t>
      </w:r>
      <w:r w:rsidR="006F26BF" w:rsidRPr="005352D3">
        <w:t xml:space="preserve">be used to guide prescribing (denoted, for example, by CPIC assigning actionability levels C and D, which signifies that a specified gene/drug pair is </w:t>
      </w:r>
      <w:r w:rsidR="006F26BF" w:rsidRPr="005352D3">
        <w:rPr>
          <w:i/>
          <w:iCs/>
        </w:rPr>
        <w:t xml:space="preserve">not </w:t>
      </w:r>
      <w:r w:rsidR="006F26BF" w:rsidRPr="005352D3">
        <w:t xml:space="preserve">actionable) </w:t>
      </w:r>
      <w:r w:rsidR="006F26BF" w:rsidRPr="005352D3">
        <w:fldChar w:fldCharType="begin"/>
      </w:r>
      <w:r w:rsidR="00587185">
        <w:instrText xml:space="preserve"> ADDIN EN.CITE &lt;EndNote&gt;&lt;Cite&gt;&lt;Author&gt;Relling&lt;/Author&gt;&lt;Year&gt;2020&lt;/Year&gt;&lt;RecNum&gt;4542&lt;/RecNum&gt;&lt;DisplayText&gt;[31]&lt;/DisplayText&gt;&lt;record&gt;&lt;rec-number&gt;4542&lt;/rec-number&gt;&lt;foreign-keys&gt;&lt;key app="EN" db-id="w5x5xp5dezdff0ewffoxef0kefvzsdf000wr" timestamp="1590749533"&gt;4542&lt;/key&gt;&lt;/foreign-keys&gt;&lt;ref-type name="Journal Article"&gt;17&lt;/ref-type&gt;&lt;contributors&gt;&lt;authors&gt;&lt;author&gt;Relling, M. V.&lt;/author&gt;&lt;author&gt;Klein, T. E.&lt;/author&gt;&lt;author&gt;Gammal, R. S.&lt;/author&gt;&lt;author&gt;Whirl-Carrillo, M.&lt;/author&gt;&lt;author&gt;Hoffman, J. M.&lt;/author&gt;&lt;author&gt;Caudle, K. E.&lt;/author&gt;&lt;/authors&gt;&lt;/contributors&gt;&lt;auth-address&gt;Department of Pharmaceutical Sciences, St. Jude Children&amp;apos;s Research Hospital, Memphis, Tennessee, USA.&amp;#xD;Department of Biomedical Data Science, Stanford University, Stanford, California, USA.&amp;#xD;Department of Pharmacy Practice, MCPHS University School of Pharmacy, Boston, Massachusetts, USA.&amp;#xD;Office of Quality &amp;amp; Patient Care, St. Jude Children&amp;apos;s Research Hospital, Memphis, Tennessee, USA.&lt;/auth-address&gt;&lt;titles&gt;&lt;title&gt;The Clinical Pharmacogenetics Implementation Consortium: 10 Years Later&lt;/title&gt;&lt;secondary-title&gt;Clin Pharmacol Ther&lt;/secondary-title&gt;&lt;/titles&gt;&lt;periodical&gt;&lt;full-title&gt;Clinical Pharmacology and Therapeutics&lt;/full-title&gt;&lt;abbr-1&gt;Clin. Pharmacol. Ther.&lt;/abbr-1&gt;&lt;abbr-2&gt;Clin Pharmacol Ther&lt;/abbr-2&gt;&lt;abbr-3&gt;Clinical Pharmacology &amp;amp; Therapeutics&lt;/abbr-3&gt;&lt;/periodical&gt;&lt;pages&gt;171-175&lt;/pages&gt;&lt;volume&gt;107&lt;/volume&gt;&lt;number&gt;1&lt;/number&gt;&lt;edition&gt;2019/09/29&lt;/edition&gt;&lt;dates&gt;&lt;year&gt;2020&lt;/year&gt;&lt;pub-dates&gt;&lt;date&gt;Jan&lt;/date&gt;&lt;/pub-dates&gt;&lt;/dates&gt;&lt;isbn&gt;1532-6535 (Electronic)&amp;#xD;0009-9236 (Linking)&lt;/isbn&gt;&lt;accession-num&gt;31562822&lt;/accession-num&gt;&lt;urls&gt;&lt;related-urls&gt;&lt;url&gt;https://www.ncbi.nlm.nih.gov/pubmed/31562822&lt;/url&gt;&lt;/related-urls&gt;&lt;/urls&gt;&lt;custom2&gt;PMC6925644&lt;/custom2&gt;&lt;electronic-resource-num&gt;10.1002/cpt.1651&lt;/electronic-resource-num&gt;&lt;/record&gt;&lt;/Cite&gt;&lt;/EndNote&gt;</w:instrText>
      </w:r>
      <w:r w:rsidR="006F26BF" w:rsidRPr="005352D3">
        <w:fldChar w:fldCharType="separate"/>
      </w:r>
      <w:r w:rsidR="00587185">
        <w:rPr>
          <w:noProof/>
        </w:rPr>
        <w:t>[31]</w:t>
      </w:r>
      <w:r w:rsidR="006F26BF" w:rsidRPr="005352D3">
        <w:fldChar w:fldCharType="end"/>
      </w:r>
      <w:r w:rsidR="006F26BF" w:rsidRPr="005352D3">
        <w:t xml:space="preserve">. </w:t>
      </w:r>
      <w:r w:rsidR="00430F99" w:rsidRPr="005352D3">
        <w:t>There are methodological differences in the evidence appraisal approach</w:t>
      </w:r>
      <w:r w:rsidR="00DA217E">
        <w:t>es</w:t>
      </w:r>
      <w:r w:rsidR="00430F99" w:rsidRPr="005352D3">
        <w:t xml:space="preserve"> used by different consortia, which warrant more detailed consideration when they lead to differing recommendations </w:t>
      </w:r>
      <w:r w:rsidR="00EE46E9" w:rsidRPr="005352D3">
        <w:t xml:space="preserve">regarding the actionability of PGx variants encountered in </w:t>
      </w:r>
      <w:r w:rsidR="00430F99" w:rsidRPr="005352D3">
        <w:t xml:space="preserve">clinical practice </w:t>
      </w:r>
      <w:r w:rsidR="00687BD2" w:rsidRPr="005352D3">
        <w:fldChar w:fldCharType="begin">
          <w:fldData xml:space="preserve">PEVuZE5vdGU+PENpdGU+PEF1dGhvcj5CYW5rPC9BdXRob3I+PFllYXI+MjAxODwvWWVhcj48UmVj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==
</w:fldData>
        </w:fldChar>
      </w:r>
      <w:r w:rsidR="00587185">
        <w:instrText xml:space="preserve"> ADDIN EN.CITE </w:instrText>
      </w:r>
      <w:r w:rsidR="00587185">
        <w:fldChar w:fldCharType="begin">
          <w:fldData xml:space="preserve">PEVuZE5vdGU+PENpdGU+PEF1dGhvcj5CYW5rPC9BdXRob3I+PFllYXI+MjAxODwvWWVhcj48UmVj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==
</w:fldData>
        </w:fldChar>
      </w:r>
      <w:r w:rsidR="00587185">
        <w:instrText xml:space="preserve"> ADDIN EN.CITE.DATA </w:instrText>
      </w:r>
      <w:r w:rsidR="00587185">
        <w:fldChar w:fldCharType="end"/>
      </w:r>
      <w:r w:rsidR="00687BD2" w:rsidRPr="005352D3">
        <w:fldChar w:fldCharType="separate"/>
      </w:r>
      <w:r w:rsidR="00587185">
        <w:rPr>
          <w:noProof/>
        </w:rPr>
        <w:t>[34]</w:t>
      </w:r>
      <w:r w:rsidR="00687BD2" w:rsidRPr="005352D3">
        <w:fldChar w:fldCharType="end"/>
      </w:r>
      <w:r w:rsidR="00430F99" w:rsidRPr="005352D3">
        <w:t>.</w:t>
      </w:r>
    </w:p>
    <w:p w14:paraId="79841AA5" w14:textId="77777777" w:rsidR="00693C95" w:rsidRPr="005352D3" w:rsidRDefault="00693C95" w:rsidP="00977278"/>
    <w:p w14:paraId="69E1CCC0" w14:textId="52CADB83" w:rsidR="00F026C8" w:rsidRPr="005352D3" w:rsidRDefault="00F026C8" w:rsidP="00977278">
      <w:pPr>
        <w:pStyle w:val="Heading1"/>
      </w:pPr>
      <w:bookmarkStart w:id="5" w:name="_Toc68789564"/>
      <w:r w:rsidRPr="005352D3">
        <w:t>The rationale for implementing PGx testing in children</w:t>
      </w:r>
      <w:bookmarkEnd w:id="5"/>
      <w:r w:rsidRPr="005352D3">
        <w:t xml:space="preserve"> </w:t>
      </w:r>
    </w:p>
    <w:p w14:paraId="2921C58D" w14:textId="1689C0CB" w:rsidR="00783DB5" w:rsidRPr="005352D3" w:rsidRDefault="00674D2C" w:rsidP="00783DB5">
      <w:r w:rsidRPr="005352D3">
        <w:t xml:space="preserve">While the rationale underlying PGx testing is largely equivalent for adults and children, the relevant principles are summarised here from the paediatric perspective. </w:t>
      </w:r>
      <w:r w:rsidR="00783DB5" w:rsidRPr="005352D3">
        <w:t xml:space="preserve">An actionable PGx result reported in a child should change the choices made by a paediatrician (or a physician looking after the same patient in future during adulthood) </w:t>
      </w:r>
      <w:r w:rsidR="00783DB5" w:rsidRPr="005352D3">
        <w:rPr>
          <w:i/>
          <w:iCs/>
        </w:rPr>
        <w:t>if</w:t>
      </w:r>
      <w:r w:rsidR="00783DB5" w:rsidRPr="005352D3">
        <w:t xml:space="preserve"> prescribing the relevant drug(s). Therefore, PGx information needs to be available and interpretable</w:t>
      </w:r>
      <w:r w:rsidRPr="005352D3">
        <w:t xml:space="preserve"> </w:t>
      </w:r>
      <w:r w:rsidR="00783DB5" w:rsidRPr="005352D3">
        <w:t xml:space="preserve">according to updated evidence-based paediatric PGx recommendations. While it is true that PGx will not be </w:t>
      </w:r>
      <w:r w:rsidR="00BF1D48" w:rsidRPr="005352D3">
        <w:t xml:space="preserve">directly </w:t>
      </w:r>
      <w:r w:rsidR="00783DB5" w:rsidRPr="005352D3">
        <w:t>relevant for every child, nor will it be relevant for every prescription, this</w:t>
      </w:r>
      <w:r w:rsidR="006F5D8D" w:rsidRPr="005352D3">
        <w:t>, however,</w:t>
      </w:r>
      <w:r w:rsidR="00783DB5" w:rsidRPr="005352D3">
        <w:t xml:space="preserve"> does not mean that appropriate PGx testing should not be available as part of routine care for those children for whom it is relevant. It also should not matter if the </w:t>
      </w:r>
      <w:r w:rsidR="006F5D8D" w:rsidRPr="005352D3">
        <w:t xml:space="preserve">prescribing </w:t>
      </w:r>
      <w:r w:rsidR="00783DB5" w:rsidRPr="005352D3">
        <w:t xml:space="preserve">clinician is the one who ordered the test, or is even located in the same institution, as these data should be shared to all prescribers to avoid unnecessary repetition of tests (which </w:t>
      </w:r>
      <w:r w:rsidR="003B13F6" w:rsidRPr="005352D3">
        <w:t>entails</w:t>
      </w:r>
      <w:r w:rsidR="00783DB5" w:rsidRPr="005352D3">
        <w:t xml:space="preserve"> potential harms for the child and additional financial costs). Currently, the limited availability of PGx testing and clear paediatric PGx guidelines presents a major obstacle, in addition to the need for </w:t>
      </w:r>
      <w:r w:rsidR="002C7195">
        <w:t>enhanced</w:t>
      </w:r>
      <w:r w:rsidR="002C7195" w:rsidRPr="005352D3">
        <w:t xml:space="preserve"> </w:t>
      </w:r>
      <w:r w:rsidR="00783DB5" w:rsidRPr="005352D3">
        <w:t xml:space="preserve">PGx evidence in children. </w:t>
      </w:r>
    </w:p>
    <w:p w14:paraId="0FA46EFE" w14:textId="77777777" w:rsidR="00783DB5" w:rsidRPr="005352D3" w:rsidRDefault="00783DB5" w:rsidP="00783DB5"/>
    <w:p w14:paraId="3FB46BDA" w14:textId="54A2210F" w:rsidR="00055278" w:rsidRDefault="00783DB5" w:rsidP="00977278">
      <w:r w:rsidRPr="005352D3">
        <w:t>To overcome this, scaling up of new, validated testing strategies for routine implementation within healthcare systems is required, but can present numerous challenges.</w:t>
      </w:r>
      <w:r w:rsidR="003B13F6" w:rsidRPr="005352D3">
        <w:t xml:space="preserve"> </w:t>
      </w:r>
      <w:r w:rsidR="001C2C56" w:rsidRPr="005352D3">
        <w:t xml:space="preserve">Traditionally, paediatric pharmacology research studies and implementation strategies to update drug labelling and evidence-based guidelines have often faced long delays in comparison to the equivalent timelines in adult medicine </w:t>
      </w:r>
      <w:r w:rsidR="001C2C56" w:rsidRPr="005352D3">
        <w:fldChar w:fldCharType="begin">
          <w:fldData xml:space="preserve">PEVuZE5vdGU+PENpdGU+PEF1dGhvcj5TYW1pZWUtWmFmYXJnaGFuZHk8L0F1dGhvcj48WWVhcj4y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</w:fldData>
        </w:fldChar>
      </w:r>
      <w:r w:rsidR="00587185">
        <w:instrText xml:space="preserve"> ADDIN EN.CITE </w:instrText>
      </w:r>
      <w:r w:rsidR="00587185">
        <w:fldChar w:fldCharType="begin">
          <w:fldData xml:space="preserve">PEVuZE5vdGU+PENpdGU+PEF1dGhvcj5TYW1pZWUtWmFmYXJnaGFuZHk8L0F1dGhvcj48WWVhcj4y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</w:fldData>
        </w:fldChar>
      </w:r>
      <w:r w:rsidR="00587185">
        <w:instrText xml:space="preserve"> ADDIN EN.CITE.DATA </w:instrText>
      </w:r>
      <w:r w:rsidR="00587185">
        <w:fldChar w:fldCharType="end"/>
      </w:r>
      <w:r w:rsidR="001C2C56" w:rsidRPr="005352D3">
        <w:fldChar w:fldCharType="separate"/>
      </w:r>
      <w:r w:rsidR="00587185">
        <w:rPr>
          <w:noProof/>
        </w:rPr>
        <w:t>[35]</w:t>
      </w:r>
      <w:r w:rsidR="001C2C56" w:rsidRPr="005352D3">
        <w:fldChar w:fldCharType="end"/>
      </w:r>
      <w:r w:rsidR="001C2C56" w:rsidRPr="005352D3">
        <w:t xml:space="preserve">. Typically, this delay arises due to </w:t>
      </w:r>
      <w:r w:rsidR="00D168EC" w:rsidRPr="005352D3">
        <w:t xml:space="preserve">various </w:t>
      </w:r>
      <w:r w:rsidR="001C2C56" w:rsidRPr="005352D3">
        <w:t xml:space="preserve">factors, including practical, ethical, and financial barriers to research in children, many of which are </w:t>
      </w:r>
      <w:r w:rsidR="001C2C56" w:rsidRPr="005352D3">
        <w:lastRenderedPageBreak/>
        <w:t xml:space="preserve">now largely historical, thanks to coordinated global efforts to improve the pace of paediatric medicines research </w:t>
      </w:r>
      <w:r w:rsidR="001C2C56" w:rsidRPr="005352D3">
        <w:fldChar w:fldCharType="begin">
          <w:fldData xml:space="preserve">PEVuZE5vdGU+PENpdGU+PEF1dGhvcj5UdXJuZXI8L0F1dGhvcj48WWVhcj4yMDE0PC9ZZWFyPjxS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</w:fldData>
        </w:fldChar>
      </w:r>
      <w:r w:rsidR="00587185">
        <w:instrText xml:space="preserve"> ADDIN EN.CITE </w:instrText>
      </w:r>
      <w:r w:rsidR="00587185">
        <w:fldChar w:fldCharType="begin">
          <w:fldData xml:space="preserve">PEVuZE5vdGU+PENpdGU+PEF1dGhvcj5UdXJuZXI8L0F1dGhvcj48WWVhcj4yMDE0PC9ZZWFyPjxS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</w:fldData>
        </w:fldChar>
      </w:r>
      <w:r w:rsidR="00587185">
        <w:instrText xml:space="preserve"> ADDIN EN.CITE.DATA </w:instrText>
      </w:r>
      <w:r w:rsidR="00587185">
        <w:fldChar w:fldCharType="end"/>
      </w:r>
      <w:r w:rsidR="001C2C56" w:rsidRPr="005352D3">
        <w:fldChar w:fldCharType="separate"/>
      </w:r>
      <w:r w:rsidR="00587185">
        <w:rPr>
          <w:noProof/>
        </w:rPr>
        <w:t>[36]</w:t>
      </w:r>
      <w:r w:rsidR="001C2C56" w:rsidRPr="005352D3">
        <w:fldChar w:fldCharType="end"/>
      </w:r>
      <w:r w:rsidR="001C2C56" w:rsidRPr="005352D3">
        <w:t>.</w:t>
      </w:r>
    </w:p>
    <w:p w14:paraId="791F4AC7" w14:textId="77777777" w:rsidR="00DA217E" w:rsidRPr="005352D3" w:rsidRDefault="00DA217E" w:rsidP="00977278"/>
    <w:p w14:paraId="7F80F8C6" w14:textId="38FFE62D" w:rsidR="005716E2" w:rsidRPr="005352D3" w:rsidRDefault="002C7195" w:rsidP="000E6BA2">
      <w:r>
        <w:t>The majority</w:t>
      </w:r>
      <w:r w:rsidR="003B6738" w:rsidRPr="005352D3">
        <w:t xml:space="preserve"> of prescriptions for children </w:t>
      </w:r>
      <w:r w:rsidR="00335998">
        <w:t>are prescribed</w:t>
      </w:r>
      <w:r w:rsidR="00335998" w:rsidRPr="005352D3">
        <w:t xml:space="preserve"> </w:t>
      </w:r>
      <w:r w:rsidR="003B6738" w:rsidRPr="005352D3">
        <w:t xml:space="preserve">in the community </w:t>
      </w:r>
      <w:r w:rsidR="003B6738" w:rsidRPr="005352D3">
        <w:fldChar w:fldCharType="begin">
          <w:fldData xml:space="preserve">PEVuZE5vdGU+PENpdGU+PEF1dGhvcj5IZWxtczwvQXV0aG9yPjxZZWFyPjIwMDU8L1llYXI+PFJl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</w:fldData>
        </w:fldChar>
      </w:r>
      <w:r w:rsidR="00587185">
        <w:instrText xml:space="preserve"> ADDIN EN.CITE </w:instrText>
      </w:r>
      <w:r w:rsidR="00587185">
        <w:fldChar w:fldCharType="begin">
          <w:fldData xml:space="preserve">PEVuZE5vdGU+PENpdGU+PEF1dGhvcj5IZWxtczwvQXV0aG9yPjxZZWFyPjIwMDU8L1llYXI+PFJl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</w:fldData>
        </w:fldChar>
      </w:r>
      <w:r w:rsidR="00587185">
        <w:instrText xml:space="preserve"> ADDIN EN.CITE.DATA </w:instrText>
      </w:r>
      <w:r w:rsidR="00587185">
        <w:fldChar w:fldCharType="end"/>
      </w:r>
      <w:r w:rsidR="003B6738" w:rsidRPr="005352D3">
        <w:fldChar w:fldCharType="separate"/>
      </w:r>
      <w:r w:rsidR="00587185">
        <w:rPr>
          <w:noProof/>
        </w:rPr>
        <w:t>[37]</w:t>
      </w:r>
      <w:r w:rsidR="003B6738" w:rsidRPr="005352D3">
        <w:fldChar w:fldCharType="end"/>
      </w:r>
      <w:r w:rsidR="003B6738" w:rsidRPr="005352D3">
        <w:t xml:space="preserve">, with medicines most commonly prescribed by a GP or Community Paediatrician. In contrast, the focus of interest for PGx </w:t>
      </w:r>
      <w:r w:rsidR="00335998">
        <w:t>at least at first is likely to be</w:t>
      </w:r>
      <w:r w:rsidR="003B6738" w:rsidRPr="005352D3">
        <w:t xml:space="preserve"> in prescriptions issued for medicines with narrow therapeutic ranges, variable efficacy, dose limiting toxicity, relatively frequent</w:t>
      </w:r>
      <w:r w:rsidR="00D67A21" w:rsidRPr="005352D3">
        <w:t xml:space="preserve"> PGx-related ADRs</w:t>
      </w:r>
      <w:r w:rsidR="003B6738" w:rsidRPr="005352D3">
        <w:t xml:space="preserve">, or intensive monitoring requirements. Therefore the majority of paediatric prescriptions for which PGx </w:t>
      </w:r>
      <w:r w:rsidR="00F56F28" w:rsidRPr="005352D3">
        <w:t xml:space="preserve">is relevant will, at least initially, be in hospitals. In keeping this with, </w:t>
      </w:r>
      <w:r w:rsidR="00F52814" w:rsidRPr="005352D3">
        <w:t>select</w:t>
      </w:r>
      <w:r w:rsidR="008C0CD9" w:rsidRPr="005352D3">
        <w:t>ed</w:t>
      </w:r>
      <w:r w:rsidR="00F52814" w:rsidRPr="005352D3">
        <w:t xml:space="preserve"> PGx </w:t>
      </w:r>
      <w:r w:rsidR="008C0CD9" w:rsidRPr="005352D3">
        <w:t xml:space="preserve">testing </w:t>
      </w:r>
      <w:r w:rsidR="00E21083" w:rsidRPr="005352D3">
        <w:t xml:space="preserve">is already </w:t>
      </w:r>
      <w:r w:rsidR="00F52814" w:rsidRPr="005352D3">
        <w:t>routinely available in certain specialist settings, such as</w:t>
      </w:r>
      <w:r w:rsidR="00055278" w:rsidRPr="005352D3">
        <w:t xml:space="preserve"> in paediatric </w:t>
      </w:r>
      <w:r w:rsidR="00D30190" w:rsidRPr="005352D3">
        <w:t>haemato-</w:t>
      </w:r>
      <w:r w:rsidR="00055278" w:rsidRPr="005352D3">
        <w:t>oncology where</w:t>
      </w:r>
      <w:r w:rsidR="00F52814" w:rsidRPr="005352D3">
        <w:t xml:space="preserve"> </w:t>
      </w:r>
      <w:r w:rsidR="00055278" w:rsidRPr="005352D3">
        <w:t>thiopurine S-methyltransferase (</w:t>
      </w:r>
      <w:r w:rsidR="00F52814" w:rsidRPr="005352D3">
        <w:t>TPMT</w:t>
      </w:r>
      <w:r w:rsidR="00055278" w:rsidRPr="005352D3">
        <w:t>) testing is routine (</w:t>
      </w:r>
      <w:r w:rsidR="00D168EC" w:rsidRPr="005352D3">
        <w:t>or</w:t>
      </w:r>
      <w:r w:rsidR="00055278" w:rsidRPr="005352D3">
        <w:t xml:space="preserve"> mandatory) for patients due to receive </w:t>
      </w:r>
      <w:r w:rsidR="35062A2C" w:rsidRPr="005352D3">
        <w:t>6-</w:t>
      </w:r>
      <w:r w:rsidR="00055278" w:rsidRPr="005352D3">
        <w:t>mercaptopurine</w:t>
      </w:r>
      <w:r w:rsidR="000B41B6" w:rsidRPr="005352D3">
        <w:t xml:space="preserve"> therapy</w:t>
      </w:r>
      <w:r w:rsidR="00055278" w:rsidRPr="005352D3">
        <w:t xml:space="preserve"> </w:t>
      </w:r>
      <w:r w:rsidR="00CD3377" w:rsidRPr="005352D3">
        <w:fldChar w:fldCharType="begin"/>
      </w:r>
      <w:r w:rsidR="00587185">
        <w:instrText xml:space="preserve"> ADDIN EN.CITE &lt;EndNote&gt;&lt;Cite&gt;&lt;Author&gt;Lennard&lt;/Author&gt;&lt;Year&gt;2014&lt;/Year&gt;&lt;RecNum&gt;4920&lt;/RecNum&gt;&lt;DisplayText&gt;[38]&lt;/DisplayText&gt;&lt;record&gt;&lt;rec-number&gt;4920&lt;/rec-number&gt;&lt;foreign-keys&gt;&lt;key app="EN" db-id="w5x5xp5dezdff0ewffoxef0kefvzsdf000wr" timestamp="1591826339"&gt;4920&lt;/key&gt;&lt;/foreign-keys&gt;&lt;ref-type name="Journal Article"&gt;17&lt;/ref-type&gt;&lt;contributors&gt;&lt;authors&gt;&lt;author&gt;Lennard, Lynne&lt;/author&gt;&lt;/authors&gt;&lt;/contributors&gt;&lt;titles&gt;&lt;title&gt;Implementation of TPMT testing&lt;/title&gt;&lt;secondary-title&gt;British Journal of Clinical Pharmacology&lt;/secondary-title&gt;&lt;/titles&gt;&lt;periodical&gt;&lt;full-title&gt;British Journal of Clinical Pharmacology&lt;/full-title&gt;&lt;abbr-1&gt;Br. J. Clin. Pharmacol.&lt;/abbr-1&gt;&lt;abbr-2&gt;Br J Clin Pharmacol&lt;/abbr-2&gt;&lt;/periodical&gt;&lt;pages&gt;704-714&lt;/pages&gt;&lt;volume&gt;77&lt;/volume&gt;&lt;number&gt;4&lt;/number&gt;&lt;dates&gt;&lt;year&gt;2014&lt;/year&gt;&lt;/dates&gt;&lt;isbn&gt;0306-5251&lt;/isbn&gt;&lt;urls&gt;&lt;related-urls&gt;&lt;url&gt;https://bpspubs.onlinelibrary.wiley.com/doi/abs/10.1111/bcp.12226&lt;/url&gt;&lt;/related-urls&gt;&lt;/urls&gt;&lt;electronic-resource-num&gt;10.1111/bcp.12226&lt;/electronic-resource-num&gt;&lt;/record&gt;&lt;/Cite&gt;&lt;/EndNote&gt;</w:instrText>
      </w:r>
      <w:r w:rsidR="00CD3377" w:rsidRPr="005352D3">
        <w:fldChar w:fldCharType="separate"/>
      </w:r>
      <w:r w:rsidR="00587185">
        <w:rPr>
          <w:noProof/>
        </w:rPr>
        <w:t>[38]</w:t>
      </w:r>
      <w:r w:rsidR="00CD3377" w:rsidRPr="005352D3">
        <w:fldChar w:fldCharType="end"/>
      </w:r>
      <w:r w:rsidR="00E21083" w:rsidRPr="005352D3">
        <w:t xml:space="preserve">. </w:t>
      </w:r>
      <w:r w:rsidR="00320CAC" w:rsidRPr="005352D3">
        <w:t>R</w:t>
      </w:r>
      <w:r w:rsidR="00CD3377" w:rsidRPr="005352D3">
        <w:t xml:space="preserve">elevant stakeholders </w:t>
      </w:r>
      <w:r w:rsidR="008C0CD9" w:rsidRPr="005352D3">
        <w:t xml:space="preserve">from </w:t>
      </w:r>
      <w:r w:rsidR="00BF2834" w:rsidRPr="005352D3">
        <w:t>both primary and secondary care</w:t>
      </w:r>
      <w:r w:rsidR="00CD3377" w:rsidRPr="005352D3">
        <w:t xml:space="preserve"> </w:t>
      </w:r>
      <w:r w:rsidR="008C0CD9" w:rsidRPr="005352D3">
        <w:t xml:space="preserve">settings </w:t>
      </w:r>
      <w:r w:rsidR="00CD3377" w:rsidRPr="005352D3">
        <w:t>need to be prospectively involved in implementation planning</w:t>
      </w:r>
      <w:r w:rsidR="00A42D67" w:rsidRPr="005352D3">
        <w:t xml:space="preserve">, as </w:t>
      </w:r>
      <w:r w:rsidR="00CD3377" w:rsidRPr="005352D3">
        <w:t xml:space="preserve">discussed further below. </w:t>
      </w:r>
    </w:p>
    <w:p w14:paraId="298C48A6" w14:textId="77777777" w:rsidR="005716E2" w:rsidRPr="005352D3" w:rsidRDefault="005716E2" w:rsidP="00977278"/>
    <w:p w14:paraId="65EDC981" w14:textId="52C0F998" w:rsidR="00836BAA" w:rsidRPr="005352D3" w:rsidRDefault="00F5225C" w:rsidP="00977278">
      <w:r w:rsidRPr="005352D3">
        <w:t xml:space="preserve">With </w:t>
      </w:r>
      <w:r w:rsidR="00080BA5" w:rsidRPr="005352D3">
        <w:t>t</w:t>
      </w:r>
      <w:r w:rsidR="005716E2" w:rsidRPr="005352D3">
        <w:t xml:space="preserve">he mainstreaming of genomic medicine </w:t>
      </w:r>
      <w:r w:rsidR="008602FA" w:rsidRPr="005352D3">
        <w:t xml:space="preserve">rapidly </w:t>
      </w:r>
      <w:r w:rsidR="005716E2" w:rsidRPr="005352D3">
        <w:t xml:space="preserve">changing the </w:t>
      </w:r>
      <w:r w:rsidRPr="005352D3">
        <w:t xml:space="preserve">healthcare </w:t>
      </w:r>
      <w:r w:rsidR="005716E2" w:rsidRPr="005352D3">
        <w:t xml:space="preserve">landscape </w:t>
      </w:r>
      <w:r w:rsidR="005716E2" w:rsidRPr="005352D3">
        <w:fldChar w:fldCharType="begin"/>
      </w:r>
      <w:r w:rsidR="00587185">
        <w:instrText xml:space="preserve"> ADDIN EN.CITE &lt;EndNote&gt;&lt;Cite&gt;&lt;Author&gt;Scherer&lt;/Author&gt;&lt;Year&gt;2016&lt;/Year&gt;&lt;RecNum&gt;4781&lt;/RecNum&gt;&lt;DisplayText&gt;[39]&lt;/DisplayText&gt;&lt;record&gt;&lt;rec-number&gt;4781&lt;/rec-number&gt;&lt;foreign-keys&gt;&lt;key app="EN" db-id="w5x5xp5dezdff0ewffoxef0kefvzsdf000wr" timestamp="1591303172"&gt;4781&lt;/key&gt;&lt;/foreign-keys&gt;&lt;ref-type name="Journal Article"&gt;17&lt;/ref-type&gt;&lt;contributors&gt;&lt;authors&gt;&lt;author&gt;Scherer, Stephen W.&lt;/author&gt;&lt;/authors&gt;&lt;/contributors&gt;&lt;titles&gt;&lt;title&gt;Genomic medicine goes mainstream&lt;/title&gt;&lt;secondary-title&gt;npj Genomic Medicine&lt;/secondary-title&gt;&lt;/titles&gt;&lt;periodical&gt;&lt;full-title&gt;npj Genomic Medicine&lt;/full-title&gt;&lt;/periodical&gt;&lt;pages&gt;15001&lt;/pages&gt;&lt;volume&gt;1&lt;/volume&gt;&lt;number&gt;1&lt;/number&gt;&lt;dates&gt;&lt;year&gt;2016&lt;/year&gt;&lt;pub-dates&gt;&lt;date&gt;2016/01/13&lt;/date&gt;&lt;/pub-dates&gt;&lt;/dates&gt;&lt;isbn&gt;2056-7944&lt;/isbn&gt;&lt;urls&gt;&lt;related-urls&gt;&lt;url&gt;https://doi.org/10.1038/npjgenmed.2015.1&lt;/url&gt;&lt;/related-urls&gt;&lt;/urls&gt;&lt;electronic-resource-num&gt;10.1038/npjgenmed.2015.1&lt;/electronic-resource-num&gt;&lt;/record&gt;&lt;/Cite&gt;&lt;/EndNote&gt;</w:instrText>
      </w:r>
      <w:r w:rsidR="005716E2" w:rsidRPr="005352D3">
        <w:fldChar w:fldCharType="separate"/>
      </w:r>
      <w:r w:rsidR="00587185">
        <w:rPr>
          <w:noProof/>
        </w:rPr>
        <w:t>[39]</w:t>
      </w:r>
      <w:r w:rsidR="005716E2" w:rsidRPr="005352D3">
        <w:fldChar w:fldCharType="end"/>
      </w:r>
      <w:r w:rsidR="00080BA5" w:rsidRPr="005352D3">
        <w:t>,</w:t>
      </w:r>
      <w:r w:rsidR="008602FA" w:rsidRPr="005352D3">
        <w:t xml:space="preserve"> </w:t>
      </w:r>
      <w:r w:rsidR="005716E2" w:rsidRPr="005352D3">
        <w:t xml:space="preserve">increasing numbers of children and newborns are undergoing </w:t>
      </w:r>
      <w:r w:rsidR="00F52814" w:rsidRPr="005352D3">
        <w:t xml:space="preserve">whole genome </w:t>
      </w:r>
      <w:r w:rsidR="005716E2" w:rsidRPr="005352D3">
        <w:t>sequencing (WGS)</w:t>
      </w:r>
      <w:r w:rsidR="00080BA5" w:rsidRPr="005352D3">
        <w:t xml:space="preserve"> </w:t>
      </w:r>
      <w:r w:rsidR="00080BA5" w:rsidRPr="005352D3">
        <w:fldChar w:fldCharType="begin"/>
      </w:r>
      <w:r w:rsidR="00587185">
        <w:instrText xml:space="preserve"> ADDIN EN.CITE &lt;EndNote&gt;&lt;Cite&gt;&lt;Author&gt;Peplow&lt;/Author&gt;&lt;Year&gt;2016&lt;/Year&gt;&lt;RecNum&gt;4931&lt;/RecNum&gt;&lt;DisplayText&gt;[40]&lt;/DisplayText&gt;&lt;record&gt;&lt;rec-number&gt;4931&lt;/rec-number&gt;&lt;foreign-keys&gt;&lt;key app="EN" db-id="w5x5xp5dezdff0ewffoxef0kefvzsdf000wr" timestamp="1591831768"&gt;4931&lt;/key&gt;&lt;/foreign-keys&gt;&lt;ref-type name="Journal Article"&gt;17&lt;/ref-type&gt;&lt;contributors&gt;&lt;authors&gt;&lt;author&gt;Peplow, Mark&lt;/author&gt;&lt;/authors&gt;&lt;/contributors&gt;&lt;titles&gt;&lt;title&gt;The 100 000 Genomes Project&lt;/title&gt;&lt;secondary-title&gt;BMJ&lt;/secondary-title&gt;&lt;/titles&gt;&lt;periodical&gt;&lt;full-title&gt;BMJ&lt;/full-title&gt;&lt;/periodical&gt;&lt;pages&gt;i1757&lt;/pages&gt;&lt;volume&gt;353&lt;/volume&gt;&lt;dates&gt;&lt;year&gt;2016&lt;/year&gt;&lt;/dates&gt;&lt;urls&gt;&lt;related-urls&gt;&lt;url&gt;https://www.bmj.com/content/bmj/353/bmj.i1757.full.pdf&lt;/url&gt;&lt;/related-urls&gt;&lt;/urls&gt;&lt;electronic-resource-num&gt;10.1136/bmj.i1757&lt;/electronic-resource-num&gt;&lt;/record&gt;&lt;/Cite&gt;&lt;/EndNote&gt;</w:instrText>
      </w:r>
      <w:r w:rsidR="00080BA5" w:rsidRPr="005352D3">
        <w:fldChar w:fldCharType="separate"/>
      </w:r>
      <w:r w:rsidR="00587185">
        <w:rPr>
          <w:noProof/>
        </w:rPr>
        <w:t>[40]</w:t>
      </w:r>
      <w:r w:rsidR="00080BA5" w:rsidRPr="005352D3">
        <w:fldChar w:fldCharType="end"/>
      </w:r>
      <w:r w:rsidR="00836BAA" w:rsidRPr="005352D3">
        <w:t xml:space="preserve">. </w:t>
      </w:r>
      <w:r w:rsidRPr="005352D3">
        <w:t>In particular, t</w:t>
      </w:r>
      <w:r w:rsidR="00836BAA" w:rsidRPr="005352D3">
        <w:t>he role of diagnostic WGS (or WES</w:t>
      </w:r>
      <w:r w:rsidR="001E3187" w:rsidRPr="005352D3">
        <w:t xml:space="preserve"> (whole exome sequencing)</w:t>
      </w:r>
      <w:r w:rsidR="00836BAA" w:rsidRPr="005352D3">
        <w:t>) in paediatric and neonatal intensive care settings is growing</w:t>
      </w:r>
      <w:r w:rsidRPr="005352D3">
        <w:t xml:space="preserve"> </w:t>
      </w:r>
      <w:r w:rsidRPr="005352D3">
        <w:fldChar w:fldCharType="begin">
          <w:fldData xml:space="preserve">PEVuZE5vdGU+PENpdGU+PEF1dGhvcj5GcmVuY2g8L0F1dGhvcj48WWVhcj4yMDE5PC9ZZWFyPjxS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</w:fldData>
        </w:fldChar>
      </w:r>
      <w:r w:rsidR="00587185">
        <w:instrText xml:space="preserve"> ADDIN EN.CITE </w:instrText>
      </w:r>
      <w:r w:rsidR="00587185">
        <w:fldChar w:fldCharType="begin">
          <w:fldData xml:space="preserve">PEVuZE5vdGU+PENpdGU+PEF1dGhvcj5GcmVuY2g8L0F1dGhvcj48WWVhcj4yMDE5PC9ZZWFyPjxS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</w:fldData>
        </w:fldChar>
      </w:r>
      <w:r w:rsidR="00587185">
        <w:instrText xml:space="preserve"> ADDIN EN.CITE.DATA </w:instrText>
      </w:r>
      <w:r w:rsidR="00587185">
        <w:fldChar w:fldCharType="end"/>
      </w:r>
      <w:r w:rsidRPr="005352D3">
        <w:fldChar w:fldCharType="separate"/>
      </w:r>
      <w:r w:rsidR="00587185">
        <w:rPr>
          <w:noProof/>
        </w:rPr>
        <w:t>[41, 42]</w:t>
      </w:r>
      <w:r w:rsidRPr="005352D3">
        <w:fldChar w:fldCharType="end"/>
      </w:r>
      <w:r w:rsidR="005716E2" w:rsidRPr="005352D3">
        <w:t xml:space="preserve">, </w:t>
      </w:r>
      <w:r w:rsidRPr="005352D3">
        <w:t xml:space="preserve">and </w:t>
      </w:r>
      <w:r w:rsidR="001E3187" w:rsidRPr="005352D3">
        <w:t>in addition, pre-existing WES/WGS data can be re-analysed to investigate PGx variants</w:t>
      </w:r>
      <w:r w:rsidR="00CC63F8" w:rsidRPr="005352D3">
        <w:fldChar w:fldCharType="begin">
          <w:fldData xml:space="preserve">PEVuZE5vdGU+PENpdGU+PEF1dGhvcj52YW4gZGVyIExlZTwvQXV0aG9yPjxZZWFyPjIwMjA8L1ll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</w:fldData>
        </w:fldChar>
      </w:r>
      <w:r w:rsidR="00587185">
        <w:instrText xml:space="preserve"> ADDIN EN.CITE </w:instrText>
      </w:r>
      <w:r w:rsidR="00587185">
        <w:fldChar w:fldCharType="begin">
          <w:fldData xml:space="preserve">PEVuZE5vdGU+PENpdGU+PEF1dGhvcj52YW4gZGVyIExlZTwvQXV0aG9yPjxZZWFyPjIwMjA8L1ll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</w:fldData>
        </w:fldChar>
      </w:r>
      <w:r w:rsidR="00587185">
        <w:instrText xml:space="preserve"> ADDIN EN.CITE.DATA </w:instrText>
      </w:r>
      <w:r w:rsidR="00587185">
        <w:fldChar w:fldCharType="end"/>
      </w:r>
      <w:r w:rsidR="00CC63F8" w:rsidRPr="005352D3">
        <w:fldChar w:fldCharType="separate"/>
      </w:r>
      <w:r w:rsidR="00587185">
        <w:rPr>
          <w:noProof/>
        </w:rPr>
        <w:t>[43]</w:t>
      </w:r>
      <w:r w:rsidR="00CC63F8" w:rsidRPr="005352D3">
        <w:fldChar w:fldCharType="end"/>
      </w:r>
      <w:r w:rsidR="001E3187" w:rsidRPr="005352D3">
        <w:t>. T</w:t>
      </w:r>
      <w:r w:rsidRPr="005352D3">
        <w:t xml:space="preserve">here have </w:t>
      </w:r>
      <w:r w:rsidR="001E3187" w:rsidRPr="005352D3">
        <w:t xml:space="preserve">also </w:t>
      </w:r>
      <w:r w:rsidRPr="005352D3">
        <w:t>been</w:t>
      </w:r>
      <w:r w:rsidR="005716E2" w:rsidRPr="005352D3">
        <w:t xml:space="preserve"> </w:t>
      </w:r>
      <w:r w:rsidR="001E3187" w:rsidRPr="005352D3">
        <w:t xml:space="preserve">recent </w:t>
      </w:r>
      <w:r w:rsidR="008602FA" w:rsidRPr="005352D3">
        <w:t xml:space="preserve">discussions about whether WGS </w:t>
      </w:r>
      <w:r w:rsidR="00F52814" w:rsidRPr="005352D3">
        <w:t xml:space="preserve">may be introduced </w:t>
      </w:r>
      <w:r w:rsidRPr="005352D3">
        <w:t>as part of routine</w:t>
      </w:r>
      <w:r w:rsidR="00F52814" w:rsidRPr="005352D3">
        <w:t xml:space="preserve"> newborn</w:t>
      </w:r>
      <w:r w:rsidRPr="005352D3">
        <w:t xml:space="preserve"> </w:t>
      </w:r>
      <w:r w:rsidR="00F52814" w:rsidRPr="005352D3">
        <w:t>s</w:t>
      </w:r>
      <w:r w:rsidRPr="005352D3">
        <w:t>creening</w:t>
      </w:r>
      <w:r w:rsidR="00F52814" w:rsidRPr="005352D3">
        <w:t xml:space="preserve"> </w:t>
      </w:r>
      <w:r w:rsidR="00F52814" w:rsidRPr="005352D3">
        <w:fldChar w:fldCharType="begin">
          <w:fldData xml:space="preserve">PEVuZE5vdGU+PENpdGU+PEF1dGhvcj5LaW5nc21vcmU8L0F1dGhvcj48WWVhcj4yMDE2PC9ZZWFy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</w:fldData>
        </w:fldChar>
      </w:r>
      <w:r w:rsidR="00587185">
        <w:instrText xml:space="preserve"> ADDIN EN.CITE </w:instrText>
      </w:r>
      <w:r w:rsidR="00587185">
        <w:fldChar w:fldCharType="begin">
          <w:fldData xml:space="preserve">PEVuZE5vdGU+PENpdGU+PEF1dGhvcj5LaW5nc21vcmU8L0F1dGhvcj48WWVhcj4yMDE2PC9ZZWFy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</w:fldData>
        </w:fldChar>
      </w:r>
      <w:r w:rsidR="00587185">
        <w:instrText xml:space="preserve"> ADDIN EN.CITE.DATA </w:instrText>
      </w:r>
      <w:r w:rsidR="00587185">
        <w:fldChar w:fldCharType="end"/>
      </w:r>
      <w:r w:rsidR="00F52814" w:rsidRPr="005352D3">
        <w:fldChar w:fldCharType="separate"/>
      </w:r>
      <w:r w:rsidR="00587185">
        <w:rPr>
          <w:noProof/>
        </w:rPr>
        <w:t>[44, 45]</w:t>
      </w:r>
      <w:r w:rsidR="00F52814" w:rsidRPr="005352D3">
        <w:fldChar w:fldCharType="end"/>
      </w:r>
      <w:r w:rsidR="005716E2" w:rsidRPr="005352D3">
        <w:t>. Since PGx testing c</w:t>
      </w:r>
      <w:r w:rsidR="008602FA" w:rsidRPr="005352D3">
        <w:t>an</w:t>
      </w:r>
      <w:r w:rsidR="000E1D62" w:rsidRPr="005352D3">
        <w:t xml:space="preserve"> either</w:t>
      </w:r>
      <w:r w:rsidR="008602FA" w:rsidRPr="005352D3">
        <w:t xml:space="preserve"> </w:t>
      </w:r>
      <w:r w:rsidR="005716E2" w:rsidRPr="005352D3">
        <w:t xml:space="preserve">be </w:t>
      </w:r>
      <w:r w:rsidR="00265ACC" w:rsidRPr="005352D3">
        <w:t xml:space="preserve">pre-emptively </w:t>
      </w:r>
      <w:r w:rsidR="005716E2" w:rsidRPr="005352D3">
        <w:t xml:space="preserve">integrated into </w:t>
      </w:r>
      <w:r w:rsidR="008602FA" w:rsidRPr="005352D3">
        <w:t xml:space="preserve">WGS </w:t>
      </w:r>
      <w:r w:rsidR="00836BAA" w:rsidRPr="005352D3">
        <w:t xml:space="preserve">done for diagnostic reasons </w:t>
      </w:r>
      <w:r w:rsidR="008602FA" w:rsidRPr="005352D3">
        <w:t xml:space="preserve">– or introduced as a separate ‘routine’ </w:t>
      </w:r>
      <w:r w:rsidR="00265ACC" w:rsidRPr="005352D3">
        <w:t xml:space="preserve">(or reactive) </w:t>
      </w:r>
      <w:r w:rsidR="008602FA" w:rsidRPr="005352D3">
        <w:t xml:space="preserve">test in its own right </w:t>
      </w:r>
      <w:r w:rsidR="000E1D62" w:rsidRPr="005352D3">
        <w:t>(e.g. whe</w:t>
      </w:r>
      <w:r w:rsidR="00265ACC" w:rsidRPr="005352D3">
        <w:t>n</w:t>
      </w:r>
      <w:r w:rsidR="000E1D62" w:rsidRPr="005352D3">
        <w:t xml:space="preserve"> WGS is not available/required) </w:t>
      </w:r>
      <w:r w:rsidR="008602FA" w:rsidRPr="005352D3">
        <w:t xml:space="preserve">– </w:t>
      </w:r>
      <w:r w:rsidR="005716E2" w:rsidRPr="005352D3">
        <w:t>the</w:t>
      </w:r>
      <w:r w:rsidR="0056250D" w:rsidRPr="005352D3">
        <w:t xml:space="preserve"> concepts behind the</w:t>
      </w:r>
      <w:r w:rsidR="008602FA" w:rsidRPr="005352D3">
        <w:t xml:space="preserve"> </w:t>
      </w:r>
      <w:r w:rsidR="005716E2" w:rsidRPr="005352D3">
        <w:t xml:space="preserve">development of a PGx “passport” </w:t>
      </w:r>
      <w:r w:rsidR="008602FA" w:rsidRPr="005352D3">
        <w:fldChar w:fldCharType="begin">
          <w:fldData xml:space="preserve">PEVuZE5vdGU+PENpdGU+PEF1dGhvcj52YW4gZGVyIFdvdWRlbjwvQXV0aG9yPjxZZWFyPjIwMTk8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</w:fldData>
        </w:fldChar>
      </w:r>
      <w:r w:rsidR="00587185">
        <w:instrText xml:space="preserve"> ADDIN EN.CITE </w:instrText>
      </w:r>
      <w:r w:rsidR="00587185">
        <w:fldChar w:fldCharType="begin">
          <w:fldData xml:space="preserve">PEVuZE5vdGU+PENpdGU+PEF1dGhvcj52YW4gZGVyIFdvdWRlbjwvQXV0aG9yPjxZZWFyPjIwMTk8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</w:fldData>
        </w:fldChar>
      </w:r>
      <w:r w:rsidR="00587185">
        <w:instrText xml:space="preserve"> ADDIN EN.CITE.DATA </w:instrText>
      </w:r>
      <w:r w:rsidR="00587185">
        <w:fldChar w:fldCharType="end"/>
      </w:r>
      <w:r w:rsidR="008602FA" w:rsidRPr="005352D3">
        <w:fldChar w:fldCharType="separate"/>
      </w:r>
      <w:r w:rsidR="00587185">
        <w:rPr>
          <w:noProof/>
        </w:rPr>
        <w:t>[46]</w:t>
      </w:r>
      <w:r w:rsidR="008602FA" w:rsidRPr="005352D3">
        <w:fldChar w:fldCharType="end"/>
      </w:r>
      <w:r w:rsidR="008602FA" w:rsidRPr="005352D3">
        <w:t xml:space="preserve"> with a lifelong PGx record </w:t>
      </w:r>
      <w:r w:rsidR="008602FA" w:rsidRPr="005352D3">
        <w:fldChar w:fldCharType="begin"/>
      </w:r>
      <w:r w:rsidR="00587185">
        <w:instrText xml:space="preserve"> ADDIN EN.CITE &lt;EndNote&gt;&lt;Cite&gt;&lt;Author&gt;Samwald&lt;/Author&gt;&lt;Year&gt;2013&lt;/Year&gt;&lt;RecNum&gt;4633&lt;/RecNum&gt;&lt;DisplayText&gt;[47]&lt;/DisplayText&gt;&lt;record&gt;&lt;rec-number&gt;4633&lt;/rec-number&gt;&lt;foreign-keys&gt;&lt;key app="EN" db-id="w5x5xp5dezdff0ewffoxef0kefvzsdf000wr" timestamp="1590749847"&gt;4633&lt;/key&gt;&lt;/foreign-keys&gt;&lt;ref-type name="Journal Article"&gt;17&lt;/ref-type&gt;&lt;contributors&gt;&lt;authors&gt;&lt;author&gt;Samwald, M.&lt;/author&gt;&lt;author&gt;Adlassnig, K. P.&lt;/author&gt;&lt;/authors&gt;&lt;/contributors&gt;&lt;auth-address&gt;Section for Medical Expert and Knowledge-Based Systems, Center for Medical Statistics, Informatics, and Intelligent Systems, Medical University of Vienna, Vienna, Austria. matthias.samwald@meduniwien.ac.at&lt;/auth-address&gt;&lt;titles&gt;&lt;title&gt;Pharmacogenomics in the pocket of every patient? A prototype based on quick response codes&lt;/title&gt;&lt;secondary-title&gt;J Am Med Inform Assoc&lt;/secondary-title&gt;&lt;/titles&gt;&lt;periodical&gt;&lt;full-title&gt;Journal of the American Medical Informatics Association&lt;/full-title&gt;&lt;abbr-1&gt;J. Am. Med. Inform. Assoc.&lt;/abbr-1&gt;&lt;abbr-2&gt;J Am Med Inform Assoc&lt;/abbr-2&gt;&lt;/periodical&gt;&lt;pages&gt;409-12&lt;/pages&gt;&lt;volume&gt;20&lt;/volume&gt;&lt;number&gt;3&lt;/number&gt;&lt;edition&gt;2013/01/25&lt;/edition&gt;&lt;keywords&gt;&lt;keyword&gt;Algorithms&lt;/keyword&gt;&lt;keyword&gt;Computer Security&lt;/keyword&gt;&lt;keyword&gt;Confidentiality&lt;/keyword&gt;&lt;keyword&gt;*Decision Support Techniques&lt;/keyword&gt;&lt;keyword&gt;Drug-Related Side Effects and Adverse Reactions/prevention &amp;amp; control&lt;/keyword&gt;&lt;keyword&gt;*Electronic Data Processing&lt;/keyword&gt;&lt;keyword&gt;Humans&lt;/keyword&gt;&lt;keyword&gt;*Pharmacogenetics&lt;/keyword&gt;&lt;keyword&gt;Polymorphism, Single Nucleotide&lt;/keyword&gt;&lt;/keywords&gt;&lt;dates&gt;&lt;year&gt;2013&lt;/year&gt;&lt;pub-dates&gt;&lt;date&gt;May 1&lt;/date&gt;&lt;/pub-dates&gt;&lt;/dates&gt;&lt;isbn&gt;1527-974X (Electronic)&amp;#xD;1067-5027 (Linking)&lt;/isbn&gt;&lt;accession-num&gt;23345409&lt;/accession-num&gt;&lt;urls&gt;&lt;related-urls&gt;&lt;url&gt;https://www.ncbi.nlm.nih.gov/pubmed/23345409&lt;/url&gt;&lt;/related-urls&gt;&lt;/urls&gt;&lt;custom2&gt;PMC3628061&lt;/custom2&gt;&lt;electronic-resource-num&gt;10.1136/amiajnl-2012-001275&lt;/electronic-resource-num&gt;&lt;/record&gt;&lt;/Cite&gt;&lt;/EndNote&gt;</w:instrText>
      </w:r>
      <w:r w:rsidR="008602FA" w:rsidRPr="005352D3">
        <w:fldChar w:fldCharType="separate"/>
      </w:r>
      <w:r w:rsidR="00587185">
        <w:rPr>
          <w:noProof/>
        </w:rPr>
        <w:t>[47]</w:t>
      </w:r>
      <w:r w:rsidR="008602FA" w:rsidRPr="005352D3">
        <w:fldChar w:fldCharType="end"/>
      </w:r>
      <w:r w:rsidR="008602FA" w:rsidRPr="005352D3">
        <w:t xml:space="preserve"> ha</w:t>
      </w:r>
      <w:r w:rsidR="0056250D" w:rsidRPr="005352D3">
        <w:t>ve</w:t>
      </w:r>
      <w:r w:rsidR="008602FA" w:rsidRPr="005352D3">
        <w:t xml:space="preserve"> become a reality that </w:t>
      </w:r>
      <w:r w:rsidR="0056250D" w:rsidRPr="005352D3">
        <w:t xml:space="preserve">urgently </w:t>
      </w:r>
      <w:r w:rsidR="008602FA" w:rsidRPr="005352D3">
        <w:t>needs further exploration within paediatric healthcare policy and practice.</w:t>
      </w:r>
      <w:r w:rsidR="00F52814" w:rsidRPr="005352D3">
        <w:t xml:space="preserve"> </w:t>
      </w:r>
      <w:r w:rsidR="009331F7" w:rsidRPr="005352D3">
        <w:t>With appropriate data retention policies, WGS could represent the once in a lifetime test after which i</w:t>
      </w:r>
      <w:r w:rsidRPr="005352D3">
        <w:t xml:space="preserve">t </w:t>
      </w:r>
      <w:r w:rsidR="009331F7" w:rsidRPr="005352D3">
        <w:t xml:space="preserve">would </w:t>
      </w:r>
      <w:r w:rsidR="00836BAA" w:rsidRPr="005352D3">
        <w:t xml:space="preserve">be possible to routinely </w:t>
      </w:r>
      <w:r w:rsidR="009331F7" w:rsidRPr="005352D3">
        <w:t xml:space="preserve">access the PGx data </w:t>
      </w:r>
      <w:r w:rsidR="00836BAA" w:rsidRPr="005352D3">
        <w:t>at any</w:t>
      </w:r>
      <w:r w:rsidRPr="005352D3">
        <w:t xml:space="preserve"> point in a </w:t>
      </w:r>
      <w:r w:rsidR="009331F7" w:rsidRPr="005352D3">
        <w:t xml:space="preserve">child’s </w:t>
      </w:r>
      <w:r w:rsidRPr="005352D3">
        <w:t>lifetime when they need a relevant drug prescribing</w:t>
      </w:r>
      <w:r w:rsidR="009331F7" w:rsidRPr="005352D3">
        <w:t>.</w:t>
      </w:r>
      <w:r w:rsidR="007E27F1" w:rsidRPr="005352D3">
        <w:t xml:space="preserve"> Such an approach would req</w:t>
      </w:r>
      <w:r w:rsidR="000F00C8" w:rsidRPr="005352D3">
        <w:t xml:space="preserve">uire </w:t>
      </w:r>
      <w:r w:rsidR="00674D2C" w:rsidRPr="005352D3">
        <w:t xml:space="preserve">the development of robust SOPs that incorporate </w:t>
      </w:r>
      <w:r w:rsidR="000F00C8" w:rsidRPr="005352D3">
        <w:t>prospective</w:t>
      </w:r>
      <w:r w:rsidR="00674D2C" w:rsidRPr="005352D3">
        <w:t>ly</w:t>
      </w:r>
      <w:r w:rsidR="000F00C8" w:rsidRPr="005352D3">
        <w:t xml:space="preserve"> </w:t>
      </w:r>
      <w:r w:rsidR="00827107" w:rsidRPr="005352D3">
        <w:t>plann</w:t>
      </w:r>
      <w:r w:rsidR="00674D2C" w:rsidRPr="005352D3">
        <w:t xml:space="preserve">ed </w:t>
      </w:r>
      <w:r w:rsidR="000F00C8" w:rsidRPr="005352D3">
        <w:t>periodic data re-analysis to i</w:t>
      </w:r>
      <w:r w:rsidR="00C9229C" w:rsidRPr="005352D3">
        <w:t xml:space="preserve">dentify </w:t>
      </w:r>
      <w:r w:rsidR="000E611B" w:rsidRPr="005352D3">
        <w:t xml:space="preserve">PGx </w:t>
      </w:r>
      <w:r w:rsidR="00C9229C" w:rsidRPr="005352D3">
        <w:t xml:space="preserve">variants which </w:t>
      </w:r>
      <w:r w:rsidR="00674D2C" w:rsidRPr="005352D3">
        <w:t xml:space="preserve">have since </w:t>
      </w:r>
      <w:r w:rsidR="00C9229C" w:rsidRPr="005352D3">
        <w:t xml:space="preserve">become clinically actionable </w:t>
      </w:r>
      <w:r w:rsidR="00674D2C" w:rsidRPr="005352D3">
        <w:t>(</w:t>
      </w:r>
      <w:r w:rsidR="00C9229C" w:rsidRPr="005352D3">
        <w:t xml:space="preserve">following </w:t>
      </w:r>
      <w:r w:rsidR="00674D2C" w:rsidRPr="005352D3">
        <w:t xml:space="preserve">new </w:t>
      </w:r>
      <w:r w:rsidR="00C9229C" w:rsidRPr="005352D3">
        <w:t>research findings</w:t>
      </w:r>
      <w:r w:rsidR="00674D2C" w:rsidRPr="005352D3">
        <w:t>)</w:t>
      </w:r>
      <w:r w:rsidR="00C9229C" w:rsidRPr="005352D3">
        <w:t xml:space="preserve">, </w:t>
      </w:r>
      <w:r w:rsidR="00827107" w:rsidRPr="005352D3">
        <w:t xml:space="preserve">as this information would need to be </w:t>
      </w:r>
      <w:r w:rsidR="00C9229C" w:rsidRPr="005352D3">
        <w:t>update</w:t>
      </w:r>
      <w:r w:rsidR="00827107" w:rsidRPr="005352D3">
        <w:t xml:space="preserve">d in individuals’ </w:t>
      </w:r>
      <w:r w:rsidR="00C9229C" w:rsidRPr="005352D3">
        <w:t xml:space="preserve">PGx </w:t>
      </w:r>
      <w:r w:rsidR="00827107" w:rsidRPr="005352D3">
        <w:t>records</w:t>
      </w:r>
      <w:r w:rsidR="00674D2C" w:rsidRPr="005352D3">
        <w:t xml:space="preserve"> in a timely fashion</w:t>
      </w:r>
      <w:r w:rsidR="00827107" w:rsidRPr="005352D3">
        <w:t xml:space="preserve">. </w:t>
      </w:r>
    </w:p>
    <w:p w14:paraId="10F731A2" w14:textId="77777777" w:rsidR="00C04E0A" w:rsidRPr="005352D3" w:rsidRDefault="00C04E0A" w:rsidP="00977278"/>
    <w:p w14:paraId="48B3B30A" w14:textId="0BD40D54" w:rsidR="006D7C86" w:rsidRPr="005352D3" w:rsidRDefault="006D7C86" w:rsidP="006D7C86">
      <w:r w:rsidRPr="005352D3">
        <w:lastRenderedPageBreak/>
        <w:t xml:space="preserve">Beyond the adoption of widespread genomic testing into healthcare services, there are other ways in which PGx testing for children is likely to emerge. Home PGx testing is already available to (adult) patients themselves via direct to consumer (DTC) routes </w:t>
      </w:r>
      <w:r w:rsidRPr="005352D3">
        <w:fldChar w:fldCharType="begin">
          <w:fldData xml:space="preserve">PEVuZE5vdGU+PENpdGU+PEF1dGhvcj5CbG9zczwvQXV0aG9yPjxZZWFyPjIwMTQ8L1llYXI+PFJl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</w:fldData>
        </w:fldChar>
      </w:r>
      <w:r w:rsidR="00587185">
        <w:instrText xml:space="preserve"> ADDIN EN.CITE </w:instrText>
      </w:r>
      <w:r w:rsidR="00587185">
        <w:fldChar w:fldCharType="begin">
          <w:fldData xml:space="preserve">PEVuZE5vdGU+PENpdGU+PEF1dGhvcj5CbG9zczwvQXV0aG9yPjxZZWFyPjIwMTQ8L1llYXI+PFJl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</w:fldData>
        </w:fldChar>
      </w:r>
      <w:r w:rsidR="00587185">
        <w:instrText xml:space="preserve"> ADDIN EN.CITE.DATA </w:instrText>
      </w:r>
      <w:r w:rsidR="00587185">
        <w:fldChar w:fldCharType="end"/>
      </w:r>
      <w:r w:rsidRPr="005352D3">
        <w:fldChar w:fldCharType="separate"/>
      </w:r>
      <w:r w:rsidR="00587185">
        <w:rPr>
          <w:noProof/>
        </w:rPr>
        <w:t>[48, 49]</w:t>
      </w:r>
      <w:r w:rsidRPr="005352D3">
        <w:fldChar w:fldCharType="end"/>
      </w:r>
      <w:r w:rsidRPr="005352D3">
        <w:t xml:space="preserve"> (although not all DTC results are consistent with regulatory guidelines). The utility of these services in children is not clear</w:t>
      </w:r>
      <w:r w:rsidR="009D59BB" w:rsidRPr="005352D3">
        <w:t xml:space="preserve"> and it is likely that their availability </w:t>
      </w:r>
      <w:r w:rsidR="00D57ED2" w:rsidRPr="005352D3">
        <w:t>(</w:t>
      </w:r>
      <w:r w:rsidR="009D59BB" w:rsidRPr="005352D3">
        <w:t xml:space="preserve">and </w:t>
      </w:r>
      <w:r w:rsidR="00D57ED2" w:rsidRPr="005352D3">
        <w:t xml:space="preserve">related legislation) </w:t>
      </w:r>
      <w:r w:rsidR="009D59BB" w:rsidRPr="005352D3">
        <w:t xml:space="preserve">will vary in different </w:t>
      </w:r>
      <w:r w:rsidR="00D57ED2" w:rsidRPr="005352D3">
        <w:t>jurisdictions</w:t>
      </w:r>
      <w:r w:rsidRPr="005352D3">
        <w:t xml:space="preserve">, but </w:t>
      </w:r>
      <w:r w:rsidR="00C04E0A" w:rsidRPr="005352D3">
        <w:t xml:space="preserve">it will be important to recognise that </w:t>
      </w:r>
      <w:r w:rsidRPr="005352D3">
        <w:t xml:space="preserve">parents may seek to use them </w:t>
      </w:r>
      <w:r w:rsidR="00D57ED2" w:rsidRPr="005352D3">
        <w:t>for their children</w:t>
      </w:r>
      <w:r w:rsidRPr="005352D3">
        <w:t xml:space="preserve">. </w:t>
      </w:r>
    </w:p>
    <w:p w14:paraId="07D47F4B" w14:textId="77777777" w:rsidR="006D7C86" w:rsidRPr="005352D3" w:rsidRDefault="006D7C86" w:rsidP="00977278"/>
    <w:p w14:paraId="59C00439" w14:textId="5C897031" w:rsidR="0063054C" w:rsidRPr="005352D3" w:rsidRDefault="0056250D" w:rsidP="00977278">
      <w:pPr>
        <w:pStyle w:val="Heading2"/>
      </w:pPr>
      <w:bookmarkStart w:id="6" w:name="_Toc68789565"/>
      <w:r w:rsidRPr="005352D3">
        <w:t>Assessing PGx evidence</w:t>
      </w:r>
      <w:bookmarkEnd w:id="6"/>
    </w:p>
    <w:p w14:paraId="71CA185B" w14:textId="14CEBD99" w:rsidR="00186CAD" w:rsidRPr="005352D3" w:rsidRDefault="00EE1598" w:rsidP="00977278">
      <w:r w:rsidRPr="005352D3">
        <w:t>E</w:t>
      </w:r>
      <w:r w:rsidR="0056250D" w:rsidRPr="005352D3">
        <w:t xml:space="preserve">xpert PGx consortia have researched and summarised </w:t>
      </w:r>
      <w:r w:rsidR="00457471" w:rsidRPr="005352D3">
        <w:t xml:space="preserve">much of the </w:t>
      </w:r>
      <w:r w:rsidR="0056250D" w:rsidRPr="005352D3">
        <w:t xml:space="preserve">PGx evidence that is available to date </w:t>
      </w:r>
      <w:r w:rsidR="0056250D" w:rsidRPr="005352D3">
        <w:fldChar w:fldCharType="begin">
          <w:fldData xml:space="preserve">PEVuZE5vdGU+PENpdGU+PEF1dGhvcj5DYXVkbGU8L0F1dGhvcj48WWVhcj4yMDE2PC9ZZWFyPjxS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</w:fldData>
        </w:fldChar>
      </w:r>
      <w:r w:rsidR="00587185">
        <w:instrText xml:space="preserve"> ADDIN EN.CITE </w:instrText>
      </w:r>
      <w:r w:rsidR="00587185">
        <w:fldChar w:fldCharType="begin">
          <w:fldData xml:space="preserve">PEVuZE5vdGU+PENpdGU+PEF1dGhvcj5DYXVkbGU8L0F1dGhvcj48WWVhcj4yMDE2PC9ZZWFyPjxS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</w:fldData>
        </w:fldChar>
      </w:r>
      <w:r w:rsidR="00587185">
        <w:instrText xml:space="preserve"> ADDIN EN.CITE.DATA </w:instrText>
      </w:r>
      <w:r w:rsidR="00587185">
        <w:fldChar w:fldCharType="end"/>
      </w:r>
      <w:r w:rsidR="0056250D" w:rsidRPr="005352D3">
        <w:fldChar w:fldCharType="separate"/>
      </w:r>
      <w:r w:rsidR="00587185">
        <w:rPr>
          <w:noProof/>
        </w:rPr>
        <w:t>[50, 51]</w:t>
      </w:r>
      <w:r w:rsidR="0056250D" w:rsidRPr="005352D3">
        <w:fldChar w:fldCharType="end"/>
      </w:r>
      <w:r w:rsidR="00182AA9" w:rsidRPr="005352D3">
        <w:t>, considering data from the numerous previous RCTs in (mainly adult)</w:t>
      </w:r>
      <w:r w:rsidR="005352D3" w:rsidRPr="005352D3">
        <w:t xml:space="preserve"> </w:t>
      </w:r>
      <w:r w:rsidR="00182AA9" w:rsidRPr="005352D3">
        <w:t>patients that have demonstrated the clinical utility of PGx testing</w:t>
      </w:r>
      <w:r w:rsidR="0056250D" w:rsidRPr="005352D3">
        <w:t xml:space="preserve">. As implementation initiatives progress, it will be important to </w:t>
      </w:r>
      <w:r w:rsidR="00251F9C" w:rsidRPr="005352D3">
        <w:t xml:space="preserve">synthesise and </w:t>
      </w:r>
      <w:r w:rsidR="0056250D" w:rsidRPr="005352D3">
        <w:t xml:space="preserve">analyse the cumulative evidence from PGx studies involving children, which will require consideration of </w:t>
      </w:r>
      <w:r w:rsidR="00C354D2" w:rsidRPr="005352D3">
        <w:t xml:space="preserve">both </w:t>
      </w:r>
      <w:r w:rsidR="0056250D" w:rsidRPr="005352D3">
        <w:t>the quantity and quality of evidence available</w:t>
      </w:r>
      <w:r w:rsidR="00674D2C" w:rsidRPr="005352D3">
        <w:t>.</w:t>
      </w:r>
      <w:r w:rsidR="00076601" w:rsidRPr="005352D3">
        <w:t xml:space="preserve"> </w:t>
      </w:r>
      <w:r w:rsidR="00C354D2" w:rsidRPr="005352D3">
        <w:t>R</w:t>
      </w:r>
      <w:r w:rsidR="00076601" w:rsidRPr="005352D3">
        <w:t xml:space="preserve">equiring </w:t>
      </w:r>
      <w:r w:rsidR="00182AA9" w:rsidRPr="005352D3">
        <w:t xml:space="preserve">separate paediatric (or adult) </w:t>
      </w:r>
      <w:r w:rsidR="00076601" w:rsidRPr="005352D3">
        <w:t xml:space="preserve">RCTs to establish the clinical relevance of every </w:t>
      </w:r>
      <w:r w:rsidR="00182AA9" w:rsidRPr="005352D3">
        <w:t xml:space="preserve">single </w:t>
      </w:r>
      <w:r w:rsidR="00076601" w:rsidRPr="005352D3">
        <w:t xml:space="preserve">PGx gene/drug pair would prove impractical and unethical, as well as being unnecessary </w:t>
      </w:r>
      <w:r w:rsidR="00076601" w:rsidRPr="005352D3">
        <w:fldChar w:fldCharType="begin"/>
      </w:r>
      <w:r w:rsidR="00587185">
        <w:instrText xml:space="preserve"> ADDIN EN.CITE &lt;EndNote&gt;&lt;Cite&gt;&lt;Author&gt;Gammal&lt;/Author&gt;&lt;Year&gt;2019&lt;/Year&gt;&lt;RecNum&gt;4560&lt;/RecNum&gt;&lt;DisplayText&gt;[52]&lt;/DisplayText&gt;&lt;record&gt;&lt;rec-number&gt;4560&lt;/rec-number&gt;&lt;foreign-keys&gt;&lt;key app="EN" db-id="w5x5xp5dezdff0ewffoxef0kefvzsdf000wr" timestamp="1590749591"&gt;4560&lt;/key&gt;&lt;/foreign-keys&gt;&lt;ref-type name="Journal Article"&gt;17&lt;/ref-type&gt;&lt;contributors&gt;&lt;authors&gt;&lt;author&gt;Gammal, R. S.&lt;/author&gt;&lt;author&gt;Caudle, K. E.&lt;/author&gt;&lt;author&gt;Klein, T. E.&lt;/author&gt;&lt;author&gt;Relling, M. V.&lt;/author&gt;&lt;/authors&gt;&lt;/contributors&gt;&lt;auth-address&gt;Department of Pharmacy Practice, MCPHS University School of Pharmacy, Boston, MA, USA. roseann.gammal@mcphs.edu.&amp;#xD;Department of Pharmaceutical Sciences, St. Jude Children&amp;apos;s Research Hospital, Memphis, TN, USA. roseann.gammal@mcphs.edu.&amp;#xD;Department of Pharmaceutical Sciences, St. Jude Children&amp;apos;s Research Hospital, Memphis, TN, USA.&amp;#xD;Department of Biomedical Data Science, Stanford University, Stanford, CA, USA.&lt;/auth-address&gt;&lt;titles&gt;&lt;title&gt;Considerations for pharmacogenomic testing in a health system&lt;/title&gt;&lt;secondary-title&gt;Genet Med&lt;/secondary-title&gt;&lt;/titles&gt;&lt;periodical&gt;&lt;full-title&gt;Genetics in Medicine&lt;/full-title&gt;&lt;abbr-1&gt;Genet. Med.&lt;/abbr-1&gt;&lt;abbr-2&gt;Genet Med&lt;/abbr-2&gt;&lt;/periodical&gt;&lt;pages&gt;1886-1887&lt;/pages&gt;&lt;volume&gt;21&lt;/volume&gt;&lt;number&gt;8&lt;/number&gt;&lt;edition&gt;2019/01/12&lt;/edition&gt;&lt;keywords&gt;&lt;keyword&gt;*Pharmacogenetics&lt;/keyword&gt;&lt;keyword&gt;*Pharmacogenomic Testing&lt;/keyword&gt;&lt;keyword&gt;Precision Medicine&lt;/keyword&gt;&lt;keyword&gt;United States Department of Veterans Affairs&lt;/keyword&gt;&lt;keyword&gt;Veterans Health&lt;/keyword&gt;&lt;/keywords&gt;&lt;dates&gt;&lt;year&gt;2019&lt;/year&gt;&lt;pub-dates&gt;&lt;date&gt;Aug&lt;/date&gt;&lt;/pub-dates&gt;&lt;/dates&gt;&lt;isbn&gt;1530-0366 (Electronic)&amp;#xD;1098-3600 (Linking)&lt;/isbn&gt;&lt;accession-num&gt;30631112&lt;/accession-num&gt;&lt;urls&gt;&lt;related-urls&gt;&lt;url&gt;https://www.ncbi.nlm.nih.gov/pubmed/30631112&lt;/url&gt;&lt;/related-urls&gt;&lt;/urls&gt;&lt;electronic-resource-num&gt;10.1038/s41436-018-0421-x&lt;/electronic-resource-num&gt;&lt;/record&gt;&lt;/Cite&gt;&lt;/EndNote&gt;</w:instrText>
      </w:r>
      <w:r w:rsidR="00076601" w:rsidRPr="005352D3">
        <w:fldChar w:fldCharType="separate"/>
      </w:r>
      <w:r w:rsidR="00587185">
        <w:rPr>
          <w:noProof/>
        </w:rPr>
        <w:t>[52]</w:t>
      </w:r>
      <w:r w:rsidR="00076601" w:rsidRPr="005352D3">
        <w:fldChar w:fldCharType="end"/>
      </w:r>
      <w:r w:rsidR="00076601" w:rsidRPr="005352D3">
        <w:t>.</w:t>
      </w:r>
      <w:r w:rsidR="00182AA9" w:rsidRPr="005352D3">
        <w:t xml:space="preserve"> It also ignore</w:t>
      </w:r>
      <w:r w:rsidR="005F298B">
        <w:t>s</w:t>
      </w:r>
      <w:r w:rsidR="00182AA9" w:rsidRPr="005352D3">
        <w:t xml:space="preserve"> the potential benefits of using either PGx panel or NGS-based approaches. </w:t>
      </w:r>
      <w:r w:rsidR="00A21AF2" w:rsidRPr="005352D3">
        <w:t>I</w:t>
      </w:r>
      <w:r w:rsidR="00076601" w:rsidRPr="005352D3">
        <w:t xml:space="preserve">t would be logical to approach PGx information (using data from either drug development or post-marketing studies) on the basis of sound pharmacological principles, to include appropriate prescribing actions according to specified </w:t>
      </w:r>
      <w:r w:rsidR="00F917BD" w:rsidRPr="005352D3">
        <w:t>PGx</w:t>
      </w:r>
      <w:r w:rsidR="00076601" w:rsidRPr="005352D3">
        <w:t xml:space="preserve"> results, in the same way that drug dose recommendations are often adjusted for patients with renal or hepatic dysfunction, where necessary, without separate trials in these special populations</w:t>
      </w:r>
      <w:r w:rsidR="009C5F9F" w:rsidRPr="005352D3">
        <w:t xml:space="preserve"> </w:t>
      </w:r>
      <w:r w:rsidR="009C5F9F" w:rsidRPr="005352D3">
        <w:fldChar w:fldCharType="begin"/>
      </w:r>
      <w:r w:rsidR="00587185">
        <w:instrText xml:space="preserve"> ADDIN EN.CITE &lt;EndNote&gt;&lt;Cite&gt;&lt;Author&gt;Gammal&lt;/Author&gt;&lt;Year&gt;2019&lt;/Year&gt;&lt;RecNum&gt;4560&lt;/RecNum&gt;&lt;DisplayText&gt;[52]&lt;/DisplayText&gt;&lt;record&gt;&lt;rec-number&gt;4560&lt;/rec-number&gt;&lt;foreign-keys&gt;&lt;key app="EN" db-id="w5x5xp5dezdff0ewffoxef0kefvzsdf000wr" timestamp="1590749591"&gt;4560&lt;/key&gt;&lt;/foreign-keys&gt;&lt;ref-type name="Journal Article"&gt;17&lt;/ref-type&gt;&lt;contributors&gt;&lt;authors&gt;&lt;author&gt;Gammal, R. S.&lt;/author&gt;&lt;author&gt;Caudle, K. E.&lt;/author&gt;&lt;author&gt;Klein, T. E.&lt;/author&gt;&lt;author&gt;Relling, M. V.&lt;/author&gt;&lt;/authors&gt;&lt;/contributors&gt;&lt;auth-address&gt;Department of Pharmacy Practice, MCPHS University School of Pharmacy, Boston, MA, USA. roseann.gammal@mcphs.edu.&amp;#xD;Department of Pharmaceutical Sciences, St. Jude Children&amp;apos;s Research Hospital, Memphis, TN, USA. roseann.gammal@mcphs.edu.&amp;#xD;Department of Pharmaceutical Sciences, St. Jude Children&amp;apos;s Research Hospital, Memphis, TN, USA.&amp;#xD;Department of Biomedical Data Science, Stanford University, Stanford, CA, USA.&lt;/auth-address&gt;&lt;titles&gt;&lt;title&gt;Considerations for pharmacogenomic testing in a health system&lt;/title&gt;&lt;secondary-title&gt;Genet Med&lt;/secondary-title&gt;&lt;/titles&gt;&lt;periodical&gt;&lt;full-title&gt;Genetics in Medicine&lt;/full-title&gt;&lt;abbr-1&gt;Genet. Med.&lt;/abbr-1&gt;&lt;abbr-2&gt;Genet Med&lt;/abbr-2&gt;&lt;/periodical&gt;&lt;pages&gt;1886-1887&lt;/pages&gt;&lt;volume&gt;21&lt;/volume&gt;&lt;number&gt;8&lt;/number&gt;&lt;edition&gt;2019/01/12&lt;/edition&gt;&lt;keywords&gt;&lt;keyword&gt;*Pharmacogenetics&lt;/keyword&gt;&lt;keyword&gt;*Pharmacogenomic Testing&lt;/keyword&gt;&lt;keyword&gt;Precision Medicine&lt;/keyword&gt;&lt;keyword&gt;United States Department of Veterans Affairs&lt;/keyword&gt;&lt;keyword&gt;Veterans Health&lt;/keyword&gt;&lt;/keywords&gt;&lt;dates&gt;&lt;year&gt;2019&lt;/year&gt;&lt;pub-dates&gt;&lt;date&gt;Aug&lt;/date&gt;&lt;/pub-dates&gt;&lt;/dates&gt;&lt;isbn&gt;1530-0366 (Electronic)&amp;#xD;1098-3600 (Linking)&lt;/isbn&gt;&lt;accession-num&gt;30631112&lt;/accession-num&gt;&lt;urls&gt;&lt;related-urls&gt;&lt;url&gt;https://www.ncbi.nlm.nih.gov/pubmed/30631112&lt;/url&gt;&lt;/related-urls&gt;&lt;/urls&gt;&lt;electronic-resource-num&gt;10.1038/s41436-018-0421-x&lt;/electronic-resource-num&gt;&lt;/record&gt;&lt;/Cite&gt;&lt;/EndNote&gt;</w:instrText>
      </w:r>
      <w:r w:rsidR="009C5F9F" w:rsidRPr="005352D3">
        <w:fldChar w:fldCharType="separate"/>
      </w:r>
      <w:r w:rsidR="00587185">
        <w:rPr>
          <w:noProof/>
        </w:rPr>
        <w:t>[52]</w:t>
      </w:r>
      <w:r w:rsidR="009C5F9F" w:rsidRPr="005352D3">
        <w:fldChar w:fldCharType="end"/>
      </w:r>
      <w:r w:rsidR="00076601" w:rsidRPr="005352D3">
        <w:t xml:space="preserve">. </w:t>
      </w:r>
      <w:r w:rsidR="00186CAD" w:rsidRPr="005352D3">
        <w:t xml:space="preserve">Aronson </w:t>
      </w:r>
      <w:r w:rsidR="00186CAD" w:rsidRPr="005352D3">
        <w:rPr>
          <w:i/>
          <w:iCs/>
        </w:rPr>
        <w:t xml:space="preserve">et al. </w:t>
      </w:r>
      <w:r w:rsidR="00186CAD" w:rsidRPr="005352D3">
        <w:t>recently highlighted the inadequate appreciation and utilisation of mechanistic evidence in drug approval processes</w:t>
      </w:r>
      <w:r w:rsidR="00B73774" w:rsidRPr="005352D3">
        <w:t xml:space="preserve"> (where mechani</w:t>
      </w:r>
      <w:r w:rsidR="000E1D62" w:rsidRPr="005352D3">
        <w:t xml:space="preserve">stic evidence refers to evidence of different types e.g. </w:t>
      </w:r>
      <w:r w:rsidR="000E1D62" w:rsidRPr="005352D3">
        <w:rPr>
          <w:i/>
          <w:iCs/>
        </w:rPr>
        <w:t xml:space="preserve">in vivo, ex vivo, in vitro, </w:t>
      </w:r>
      <w:r w:rsidR="000E1D62" w:rsidRPr="005352D3">
        <w:t xml:space="preserve">clinical, observational or simulation studies that supports the existence </w:t>
      </w:r>
      <w:r w:rsidR="000E1D62" w:rsidRPr="005352D3">
        <w:rPr>
          <w:i/>
          <w:iCs/>
        </w:rPr>
        <w:t xml:space="preserve">or </w:t>
      </w:r>
      <w:r w:rsidR="000E1D62" w:rsidRPr="005352D3">
        <w:t>details of a particular pharmacological mechanism)</w:t>
      </w:r>
      <w:r w:rsidR="00186CAD" w:rsidRPr="005352D3">
        <w:t>, in association with an overemphatic focus on the results of clinical studies/trials</w:t>
      </w:r>
      <w:r w:rsidR="0056250D" w:rsidRPr="005352D3">
        <w:t xml:space="preserve"> </w:t>
      </w:r>
      <w:r w:rsidR="0056250D" w:rsidRPr="005352D3">
        <w:fldChar w:fldCharType="begin">
          <w:fldData xml:space="preserve">PEVuZE5vdGU+PENpdGU+PEF1dGhvcj5Bcm9uc29uPC9BdXRob3I+PFllYXI+MjAxODwvWWVhcj48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==
</w:fldData>
        </w:fldChar>
      </w:r>
      <w:r w:rsidR="00587185">
        <w:instrText xml:space="preserve"> ADDIN EN.CITE </w:instrText>
      </w:r>
      <w:r w:rsidR="00587185">
        <w:fldChar w:fldCharType="begin">
          <w:fldData xml:space="preserve">PEVuZE5vdGU+PENpdGU+PEF1dGhvcj5Bcm9uc29uPC9BdXRob3I+PFllYXI+MjAxODwvWWVhcj48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==
</w:fldData>
        </w:fldChar>
      </w:r>
      <w:r w:rsidR="00587185">
        <w:instrText xml:space="preserve"> ADDIN EN.CITE.DATA </w:instrText>
      </w:r>
      <w:r w:rsidR="00587185">
        <w:fldChar w:fldCharType="end"/>
      </w:r>
      <w:r w:rsidR="0056250D" w:rsidRPr="005352D3">
        <w:fldChar w:fldCharType="separate"/>
      </w:r>
      <w:r w:rsidR="00587185">
        <w:rPr>
          <w:noProof/>
        </w:rPr>
        <w:t>[53]</w:t>
      </w:r>
      <w:r w:rsidR="0056250D" w:rsidRPr="005352D3">
        <w:fldChar w:fldCharType="end"/>
      </w:r>
      <w:r w:rsidR="00186CAD" w:rsidRPr="005352D3">
        <w:t xml:space="preserve">; within a pharmacogenomic context, there is a risk that this same phenomenon exacerbates the </w:t>
      </w:r>
      <w:r w:rsidR="00AF5A82" w:rsidRPr="005352D3">
        <w:t xml:space="preserve">ongoing </w:t>
      </w:r>
      <w:r w:rsidR="00186CAD" w:rsidRPr="005352D3">
        <w:t>delays in PGx implementation</w:t>
      </w:r>
      <w:r w:rsidR="0056250D" w:rsidRPr="005352D3">
        <w:t xml:space="preserve"> </w:t>
      </w:r>
      <w:r w:rsidR="00457471" w:rsidRPr="005352D3">
        <w:fldChar w:fldCharType="begin">
          <w:fldData xml:space="preserve">PEVuZE5vdGU+PENpdGU+PEF1dGhvcj5LcmViczwvQXV0aG9yPjxZZWFyPjIwMTk8L1llYXI+PFJl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</w:fldData>
        </w:fldChar>
      </w:r>
      <w:r w:rsidR="00587185">
        <w:instrText xml:space="preserve"> ADDIN EN.CITE </w:instrText>
      </w:r>
      <w:r w:rsidR="00587185">
        <w:fldChar w:fldCharType="begin">
          <w:fldData xml:space="preserve">PEVuZE5vdGU+PENpdGU+PEF1dGhvcj5LcmViczwvQXV0aG9yPjxZZWFyPjIwMTk8L1llYXI+PFJl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</w:fldData>
        </w:fldChar>
      </w:r>
      <w:r w:rsidR="00587185">
        <w:instrText xml:space="preserve"> ADDIN EN.CITE.DATA </w:instrText>
      </w:r>
      <w:r w:rsidR="00587185">
        <w:fldChar w:fldCharType="end"/>
      </w:r>
      <w:r w:rsidR="00457471" w:rsidRPr="005352D3">
        <w:fldChar w:fldCharType="separate"/>
      </w:r>
      <w:r w:rsidR="00587185">
        <w:rPr>
          <w:noProof/>
        </w:rPr>
        <w:t>[54]</w:t>
      </w:r>
      <w:r w:rsidR="00457471" w:rsidRPr="005352D3">
        <w:fldChar w:fldCharType="end"/>
      </w:r>
      <w:r w:rsidR="00186CAD" w:rsidRPr="005352D3">
        <w:t xml:space="preserve">. </w:t>
      </w:r>
    </w:p>
    <w:p w14:paraId="39CB18A7" w14:textId="77777777" w:rsidR="00B861C3" w:rsidRPr="005352D3" w:rsidRDefault="00B861C3" w:rsidP="00977278"/>
    <w:p w14:paraId="7B9E5551" w14:textId="1D2477DC" w:rsidR="00696157" w:rsidRPr="005352D3" w:rsidRDefault="0056250D" w:rsidP="00977278">
      <w:pPr>
        <w:pStyle w:val="Heading2"/>
      </w:pPr>
      <w:bookmarkStart w:id="7" w:name="_Toc68789566"/>
      <w:r w:rsidRPr="005352D3">
        <w:lastRenderedPageBreak/>
        <w:t>The need for</w:t>
      </w:r>
      <w:r w:rsidR="00DD15A0" w:rsidRPr="005352D3">
        <w:t xml:space="preserve"> </w:t>
      </w:r>
      <w:r w:rsidR="003B45FD" w:rsidRPr="005352D3">
        <w:t>separate paediatric</w:t>
      </w:r>
      <w:r w:rsidR="00D23899" w:rsidRPr="005352D3">
        <w:t xml:space="preserve"> </w:t>
      </w:r>
      <w:r w:rsidR="00DD15A0" w:rsidRPr="005352D3">
        <w:t xml:space="preserve">PGx </w:t>
      </w:r>
      <w:r w:rsidR="0070572E" w:rsidRPr="005352D3">
        <w:t>evidence</w:t>
      </w:r>
      <w:bookmarkEnd w:id="7"/>
      <w:r w:rsidRPr="005352D3">
        <w:t xml:space="preserve"> </w:t>
      </w:r>
    </w:p>
    <w:p w14:paraId="107A4B8F" w14:textId="64236E26" w:rsidR="00457471" w:rsidRPr="005352D3" w:rsidRDefault="00D93F9D" w:rsidP="00977278">
      <w:r w:rsidRPr="005352D3">
        <w:t xml:space="preserve">When </w:t>
      </w:r>
      <w:r w:rsidR="007509A8" w:rsidRPr="005352D3">
        <w:t xml:space="preserve">reflecting on the </w:t>
      </w:r>
      <w:r w:rsidRPr="005352D3">
        <w:t xml:space="preserve">need for </w:t>
      </w:r>
      <w:r w:rsidR="007509A8" w:rsidRPr="005352D3">
        <w:t xml:space="preserve">more paediatric </w:t>
      </w:r>
      <w:r w:rsidR="00914C41" w:rsidRPr="005352D3">
        <w:t xml:space="preserve">data </w:t>
      </w:r>
      <w:r w:rsidRPr="005352D3">
        <w:t xml:space="preserve">in order to implement </w:t>
      </w:r>
      <w:r w:rsidR="00914C41" w:rsidRPr="005352D3">
        <w:t xml:space="preserve">evidence-based </w:t>
      </w:r>
      <w:r w:rsidRPr="005352D3">
        <w:t>PGx testing in children, it is important to consider</w:t>
      </w:r>
      <w:r w:rsidR="00914C41" w:rsidRPr="005352D3">
        <w:t xml:space="preserve"> two fundamental questions: firstly, i</w:t>
      </w:r>
      <w:r w:rsidRPr="005352D3">
        <w:t xml:space="preserve">s separate </w:t>
      </w:r>
      <w:r w:rsidR="003C157B" w:rsidRPr="005352D3">
        <w:t>paediatric</w:t>
      </w:r>
      <w:r w:rsidRPr="005352D3">
        <w:t xml:space="preserve"> PGx </w:t>
      </w:r>
      <w:r w:rsidR="00914C41" w:rsidRPr="005352D3">
        <w:t xml:space="preserve">evidence </w:t>
      </w:r>
      <w:r w:rsidRPr="005352D3">
        <w:t xml:space="preserve">always needed? </w:t>
      </w:r>
      <w:r w:rsidR="00914C41" w:rsidRPr="005352D3">
        <w:t xml:space="preserve">Secondly, if separate paediatric </w:t>
      </w:r>
      <w:r w:rsidR="00DD1DA6" w:rsidRPr="005352D3">
        <w:t xml:space="preserve">PGx </w:t>
      </w:r>
      <w:r w:rsidR="00914C41" w:rsidRPr="005352D3">
        <w:t>studies are not always essential, w</w:t>
      </w:r>
      <w:r w:rsidRPr="005352D3">
        <w:t xml:space="preserve">hen is </w:t>
      </w:r>
      <w:r w:rsidR="00914C41" w:rsidRPr="005352D3">
        <w:t xml:space="preserve">it appropriate to </w:t>
      </w:r>
      <w:r w:rsidRPr="005352D3">
        <w:t>extrapolat</w:t>
      </w:r>
      <w:r w:rsidR="00914C41" w:rsidRPr="005352D3">
        <w:t xml:space="preserve">e adult pharmacogenomic data to </w:t>
      </w:r>
      <w:r w:rsidR="007509A8" w:rsidRPr="005352D3">
        <w:t>adolescents</w:t>
      </w:r>
      <w:r w:rsidR="00914C41" w:rsidRPr="005352D3">
        <w:t>, children or even infants</w:t>
      </w:r>
      <w:r w:rsidRPr="005352D3">
        <w:t xml:space="preserve">? </w:t>
      </w:r>
      <w:r w:rsidR="004127DE" w:rsidRPr="005352D3">
        <w:t>In the field of paediatric clinical pharmacology, the traditional mantra ha</w:t>
      </w:r>
      <w:r w:rsidR="00C11D22" w:rsidRPr="005352D3">
        <w:t>d</w:t>
      </w:r>
      <w:r w:rsidR="004127DE" w:rsidRPr="005352D3">
        <w:t xml:space="preserve"> always been that ‘</w:t>
      </w:r>
      <w:r w:rsidR="004127DE" w:rsidRPr="005352D3">
        <w:rPr>
          <w:i/>
          <w:iCs/>
        </w:rPr>
        <w:t>children are not small adults</w:t>
      </w:r>
      <w:r w:rsidR="004127DE" w:rsidRPr="005352D3">
        <w:t xml:space="preserve">’ </w:t>
      </w:r>
      <w:r w:rsidR="004127DE" w:rsidRPr="005352D3">
        <w:fldChar w:fldCharType="begin"/>
      </w:r>
      <w:r w:rsidR="00587185">
        <w:instrText xml:space="preserve"> ADDIN EN.CITE &lt;EndNote&gt;&lt;Cite&gt;&lt;Author&gt;Stephenson&lt;/Author&gt;&lt;Year&gt;2005&lt;/Year&gt;&lt;RecNum&gt;554&lt;/RecNum&gt;&lt;DisplayText&gt;[55]&lt;/DisplayText&gt;&lt;record&gt;&lt;rec-number&gt;554&lt;/rec-number&gt;&lt;foreign-keys&gt;&lt;key app="EN" db-id="w5x5xp5dezdff0ewffoxef0kefvzsdf000wr" timestamp="1429796047"&gt;554&lt;/key&gt;&lt;/foreign-keys&gt;&lt;ref-type name="Journal Article"&gt;17&lt;/ref-type&gt;&lt;contributors&gt;&lt;authors&gt;&lt;author&gt;Stephenson, T.&lt;/author&gt;&lt;/authors&gt;&lt;/contributors&gt;&lt;auth-address&gt;University of Nottingham, Nottingham, UK. terence.stephenson@nottingham.ac.uk&lt;/auth-address&gt;&lt;titles&gt;&lt;title&gt;How children&amp;apos;s responses to drugs differ from adults&lt;/title&gt;&lt;secondary-title&gt;British Journal of Clinical Pharmacology&lt;/secondary-title&gt;&lt;/titles&gt;&lt;periodical&gt;&lt;full-title&gt;British Journal of Clinical Pharmacology&lt;/full-title&gt;&lt;abbr-1&gt;Br. J. Clin. Pharmacol.&lt;/abbr-1&gt;&lt;abbr-2&gt;Br J Clin Pharmacol&lt;/abbr-2&gt;&lt;/periodical&gt;&lt;pages&gt;670-3&lt;/pages&gt;&lt;volume&gt;59&lt;/volume&gt;&lt;number&gt;6&lt;/number&gt;&lt;edition&gt;2005/06/14&lt;/edition&gt;&lt;keywords&gt;&lt;keyword&gt;Adult&lt;/keyword&gt;&lt;keyword&gt;Aging/*metabolism&lt;/keyword&gt;&lt;keyword&gt;Bayes Theorem&lt;/keyword&gt;&lt;keyword&gt;Child&lt;/keyword&gt;&lt;keyword&gt;Clinical Trials as Topic/methods&lt;/keyword&gt;&lt;keyword&gt;Humans&lt;/keyword&gt;&lt;keyword&gt;Pharmacogenetics&lt;/keyword&gt;&lt;keyword&gt;*Pharmacokinetics&lt;/keyword&gt;&lt;keyword&gt;Research Design&lt;/keyword&gt;&lt;/keywords&gt;&lt;dates&gt;&lt;year&gt;2005&lt;/year&gt;&lt;pub-dates&gt;&lt;date&gt;Jun&lt;/date&gt;&lt;/pub-dates&gt;&lt;/dates&gt;&lt;isbn&gt;0306-5251 (Print)&amp;#xD;0306-5251 (Linking)&lt;/isbn&gt;&lt;accession-num&gt;15948930&lt;/accession-num&gt;&lt;urls&gt;&lt;related-urls&gt;&lt;url&gt;http://www.ncbi.nlm.nih.gov/pubmed/15948930&lt;/url&gt;&lt;/related-urls&gt;&lt;/urls&gt;&lt;custom2&gt;1884865&lt;/custom2&gt;&lt;electronic-resource-num&gt;BCP2445 [pii]&amp;#xD;10.1111/j.1365-2125.2005.02445.x&lt;/electronic-resource-num&gt;&lt;language&gt;eng&lt;/language&gt;&lt;/record&gt;&lt;/Cite&gt;&lt;/EndNote&gt;</w:instrText>
      </w:r>
      <w:r w:rsidR="004127DE" w:rsidRPr="005352D3">
        <w:fldChar w:fldCharType="separate"/>
      </w:r>
      <w:r w:rsidR="00587185">
        <w:rPr>
          <w:noProof/>
        </w:rPr>
        <w:t>[55]</w:t>
      </w:r>
      <w:r w:rsidR="004127DE" w:rsidRPr="005352D3">
        <w:fldChar w:fldCharType="end"/>
      </w:r>
      <w:r w:rsidR="00B861C3" w:rsidRPr="005352D3">
        <w:t xml:space="preserve"> although it has been increasingly recognised that, in terms of pharmacokinetics, it can be argued that “</w:t>
      </w:r>
      <w:r w:rsidR="00B861C3" w:rsidRPr="005352D3">
        <w:rPr>
          <w:i/>
          <w:iCs/>
        </w:rPr>
        <w:t>children are small adults, neonates are immature children</w:t>
      </w:r>
      <w:r w:rsidR="00B861C3" w:rsidRPr="005352D3">
        <w:t xml:space="preserve">” </w:t>
      </w:r>
      <w:r w:rsidR="00B861C3" w:rsidRPr="005352D3">
        <w:fldChar w:fldCharType="begin"/>
      </w:r>
      <w:r w:rsidR="00587185">
        <w:instrText xml:space="preserve"> ADDIN EN.CITE &lt;EndNote&gt;&lt;Cite&gt;&lt;Author&gt;Anderson&lt;/Author&gt;&lt;Year&gt;2013&lt;/Year&gt;&lt;RecNum&gt;2144&lt;/RecNum&gt;&lt;DisplayText&gt;[56]&lt;/DisplayText&gt;&lt;record&gt;&lt;rec-number&gt;2144&lt;/rec-number&gt;&lt;foreign-keys&gt;&lt;key app="EN" db-id="w5x5xp5dezdff0ewffoxef0kefvzsdf000wr" timestamp="1432054428"&gt;2144&lt;/key&gt;&lt;/foreign-keys&gt;&lt;ref-type name="Journal Article"&gt;17&lt;/ref-type&gt;&lt;contributors&gt;&lt;authors&gt;&lt;author&gt;Anderson, B. J.&lt;/author&gt;&lt;author&gt;Holford, N. H.&lt;/author&gt;&lt;/authors&gt;&lt;/contributors&gt;&lt;auth-address&gt;Department of Anaesthesiology, University of Auckland, Auckland, New Zealand. briana@adhb.govt.nz&lt;/auth-address&gt;&lt;titles&gt;&lt;title&gt;Understanding dosing: children are small adults, neonates are immature children&lt;/title&gt;&lt;secondary-title&gt;Arch Dis Child&lt;/secondary-title&gt;&lt;/titles&gt;&lt;periodical&gt;&lt;full-title&gt;Archives of Disease in Childhood&lt;/full-title&gt;&lt;abbr-1&gt;Arch. Dis. Child.&lt;/abbr-1&gt;&lt;abbr-2&gt;Arch Dis Child&lt;/abbr-2&gt;&lt;/periodical&gt;&lt;pages&gt;737-44&lt;/pages&gt;&lt;volume&gt;98&lt;/volume&gt;&lt;number&gt;9&lt;/number&gt;&lt;edition&gt;2013/07/09&lt;/edition&gt;&lt;keywords&gt;&lt;keyword&gt;Adult&lt;/keyword&gt;&lt;keyword&gt;Age Factors&lt;/keyword&gt;&lt;keyword&gt;Body Weight/*drug effects&lt;/keyword&gt;&lt;keyword&gt;Child&lt;/keyword&gt;&lt;keyword&gt;*Dose-Response Relationship, Drug&lt;/keyword&gt;&lt;keyword&gt;*Drug Dosage Calculations&lt;/keyword&gt;&lt;keyword&gt;Humans&lt;/keyword&gt;&lt;keyword&gt;Infant, Newborn&lt;/keyword&gt;&lt;keyword&gt;*Pharmacokinetics&lt;/keyword&gt;&lt;/keywords&gt;&lt;dates&gt;&lt;year&gt;2013&lt;/year&gt;&lt;pub-dates&gt;&lt;date&gt;Sep&lt;/date&gt;&lt;/pub-dates&gt;&lt;/dates&gt;&lt;isbn&gt;1468-2044 (Electronic)&amp;#xD;0003-9888 (Linking)&lt;/isbn&gt;&lt;accession-num&gt;23832061&lt;/accession-num&gt;&lt;urls&gt;&lt;related-urls&gt;&lt;url&gt;http://www.ncbi.nlm.nih.gov/pubmed/23832061&lt;/url&gt;&lt;/related-urls&gt;&lt;/urls&gt;&lt;electronic-resource-num&gt;10.1136/archdischild-2013-303720&amp;#xD;archdischild-2013-303720 [pii]&lt;/electronic-resource-num&gt;&lt;language&gt;eng&lt;/language&gt;&lt;/record&gt;&lt;/Cite&gt;&lt;/EndNote&gt;</w:instrText>
      </w:r>
      <w:r w:rsidR="00B861C3" w:rsidRPr="005352D3">
        <w:fldChar w:fldCharType="separate"/>
      </w:r>
      <w:r w:rsidR="00587185">
        <w:rPr>
          <w:noProof/>
        </w:rPr>
        <w:t>[56]</w:t>
      </w:r>
      <w:r w:rsidR="00B861C3" w:rsidRPr="005352D3">
        <w:fldChar w:fldCharType="end"/>
      </w:r>
      <w:r w:rsidR="00B861C3" w:rsidRPr="005352D3">
        <w:t xml:space="preserve">. For those drugs where there </w:t>
      </w:r>
      <w:r w:rsidR="00971D84" w:rsidRPr="005352D3">
        <w:t>is an actionable pharmacogene, this</w:t>
      </w:r>
      <w:r w:rsidR="00A21AF2" w:rsidRPr="005352D3">
        <w:t xml:space="preserve"> will typically </w:t>
      </w:r>
      <w:r w:rsidR="00971D84" w:rsidRPr="005352D3">
        <w:t xml:space="preserve">be because of </w:t>
      </w:r>
      <w:r w:rsidR="00A21AF2" w:rsidRPr="005352D3">
        <w:t>the</w:t>
      </w:r>
      <w:r w:rsidR="00971D84" w:rsidRPr="005352D3">
        <w:t xml:space="preserve"> </w:t>
      </w:r>
      <w:r w:rsidR="00C11D22" w:rsidRPr="005352D3">
        <w:t>pharmaco</w:t>
      </w:r>
      <w:r w:rsidR="00971D84" w:rsidRPr="005352D3">
        <w:t xml:space="preserve">genetic effect on </w:t>
      </w:r>
      <w:r w:rsidR="00184EDD" w:rsidRPr="005352D3">
        <w:t xml:space="preserve">either </w:t>
      </w:r>
      <w:r w:rsidR="00C11D22" w:rsidRPr="005352D3">
        <w:t xml:space="preserve">the </w:t>
      </w:r>
      <w:r w:rsidR="00971D84" w:rsidRPr="005352D3">
        <w:t>PK or PD</w:t>
      </w:r>
      <w:r w:rsidR="00C11D22" w:rsidRPr="005352D3">
        <w:t xml:space="preserve"> of the drug in question</w:t>
      </w:r>
      <w:r w:rsidR="00971D84" w:rsidRPr="005352D3">
        <w:t xml:space="preserve">. </w:t>
      </w:r>
    </w:p>
    <w:p w14:paraId="510C8EE7" w14:textId="77777777" w:rsidR="00D168EC" w:rsidRPr="005352D3" w:rsidRDefault="00D168EC" w:rsidP="00977278"/>
    <w:p w14:paraId="47F021E2" w14:textId="523AA177" w:rsidR="00D168EC" w:rsidRPr="005352D3" w:rsidRDefault="00B86B47" w:rsidP="00977278">
      <w:r w:rsidRPr="005352D3">
        <w:t xml:space="preserve">Given that </w:t>
      </w:r>
      <w:r w:rsidR="00457471" w:rsidRPr="005352D3">
        <w:t xml:space="preserve">most </w:t>
      </w:r>
      <w:r w:rsidRPr="005352D3">
        <w:t xml:space="preserve">PGx data </w:t>
      </w:r>
      <w:r w:rsidR="00457471" w:rsidRPr="005352D3">
        <w:t>has been</w:t>
      </w:r>
      <w:r w:rsidRPr="005352D3">
        <w:t xml:space="preserve"> generated in adult populations</w:t>
      </w:r>
      <w:r w:rsidR="00457471" w:rsidRPr="005352D3">
        <w:t xml:space="preserve"> </w:t>
      </w:r>
      <w:r w:rsidR="00457471" w:rsidRPr="005352D3">
        <w:fldChar w:fldCharType="begin">
          <w:fldData xml:space="preserve">PEVuZE5vdGU+PENpdGU+PEF1dGhvcj5NYWFnZGVuYmVyZzwvQXV0aG9yPjxZZWFyPjIwMTY8L1ll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</w:fldData>
        </w:fldChar>
      </w:r>
      <w:r w:rsidR="00587185">
        <w:instrText xml:space="preserve"> ADDIN EN.CITE </w:instrText>
      </w:r>
      <w:r w:rsidR="00587185">
        <w:fldChar w:fldCharType="begin">
          <w:fldData xml:space="preserve">PEVuZE5vdGU+PENpdGU+PEF1dGhvcj5NYWFnZGVuYmVyZzwvQXV0aG9yPjxZZWFyPjIwMTY8L1ll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</w:fldData>
        </w:fldChar>
      </w:r>
      <w:r w:rsidR="00587185">
        <w:instrText xml:space="preserve"> ADDIN EN.CITE.DATA </w:instrText>
      </w:r>
      <w:r w:rsidR="00587185">
        <w:fldChar w:fldCharType="end"/>
      </w:r>
      <w:r w:rsidR="00457471" w:rsidRPr="005352D3">
        <w:fldChar w:fldCharType="separate"/>
      </w:r>
      <w:r w:rsidR="00587185">
        <w:rPr>
          <w:noProof/>
        </w:rPr>
        <w:t>[14, 57]</w:t>
      </w:r>
      <w:r w:rsidR="00457471" w:rsidRPr="005352D3">
        <w:fldChar w:fldCharType="end"/>
      </w:r>
      <w:r w:rsidRPr="005352D3">
        <w:t xml:space="preserve">, </w:t>
      </w:r>
      <w:r w:rsidR="005B7D45" w:rsidRPr="005352D3">
        <w:t>it</w:t>
      </w:r>
      <w:r w:rsidR="00DD1DA6" w:rsidRPr="005352D3">
        <w:t xml:space="preserve"> therefore</w:t>
      </w:r>
      <w:r w:rsidR="005B7D45" w:rsidRPr="005352D3">
        <w:t xml:space="preserve"> needs to be established</w:t>
      </w:r>
      <w:r w:rsidR="00DA4AD4" w:rsidRPr="005352D3">
        <w:t xml:space="preserve">, </w:t>
      </w:r>
      <w:r w:rsidR="005B7D45" w:rsidRPr="005352D3">
        <w:t xml:space="preserve">to what extent (if any) </w:t>
      </w:r>
      <w:r w:rsidRPr="005352D3">
        <w:t>adult</w:t>
      </w:r>
      <w:r w:rsidR="00C11D22" w:rsidRPr="005352D3">
        <w:t xml:space="preserve"> PGx</w:t>
      </w:r>
      <w:r w:rsidRPr="005352D3">
        <w:t xml:space="preserve"> data can safely be extrapolated to the paediatric population</w:t>
      </w:r>
      <w:r w:rsidR="005B7D45" w:rsidRPr="005352D3">
        <w:t xml:space="preserve"> for each relevant drug/gene pair and the related prescribing indication(s)</w:t>
      </w:r>
      <w:r w:rsidRPr="005352D3">
        <w:t xml:space="preserve">. </w:t>
      </w:r>
      <w:r w:rsidR="00D93F9D" w:rsidRPr="005352D3">
        <w:t xml:space="preserve">Several factors must be considered to determine the appropriateness of extrapolation, including the natural history of the disease progression and response to the proposed therapeutic intervention, the likely </w:t>
      </w:r>
      <w:r w:rsidR="00480A1B" w:rsidRPr="005352D3">
        <w:t xml:space="preserve">(or known) </w:t>
      </w:r>
      <w:r w:rsidR="00D93F9D" w:rsidRPr="005352D3">
        <w:t xml:space="preserve">exposure-response profile, and the applicability of adult PD measures to children </w:t>
      </w:r>
      <w:r w:rsidR="00D93F9D" w:rsidRPr="005352D3">
        <w:fldChar w:fldCharType="begin">
          <w:fldData xml:space="preserve">PEVuZE5vdGU+PENpdGU+PEF1dGhvcj5HZXJtb3ZzZWs8L0F1dGhvcj48WWVhcj4yMDE4PC9ZZWFy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</w:fldData>
        </w:fldChar>
      </w:r>
      <w:r w:rsidR="00587185">
        <w:instrText xml:space="preserve"> ADDIN EN.CITE </w:instrText>
      </w:r>
      <w:r w:rsidR="00587185">
        <w:fldChar w:fldCharType="begin">
          <w:fldData xml:space="preserve">PEVuZE5vdGU+PENpdGU+PEF1dGhvcj5HZXJtb3ZzZWs8L0F1dGhvcj48WWVhcj4yMDE4PC9ZZWFy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</w:fldData>
        </w:fldChar>
      </w:r>
      <w:r w:rsidR="00587185">
        <w:instrText xml:space="preserve"> ADDIN EN.CITE.DATA </w:instrText>
      </w:r>
      <w:r w:rsidR="00587185">
        <w:fldChar w:fldCharType="end"/>
      </w:r>
      <w:r w:rsidR="00D93F9D" w:rsidRPr="005352D3">
        <w:fldChar w:fldCharType="separate"/>
      </w:r>
      <w:r w:rsidR="00587185">
        <w:rPr>
          <w:noProof/>
        </w:rPr>
        <w:t>[58, 59]</w:t>
      </w:r>
      <w:r w:rsidR="00D93F9D" w:rsidRPr="005352D3">
        <w:fldChar w:fldCharType="end"/>
      </w:r>
      <w:r w:rsidR="00D93F9D" w:rsidRPr="005352D3">
        <w:t xml:space="preserve">. </w:t>
      </w:r>
      <w:r w:rsidR="00160F7C" w:rsidRPr="005352D3">
        <w:t>The EMA has acknowledged in its reflection paper on paediatric extrapolation that “</w:t>
      </w:r>
      <w:r w:rsidR="00160F7C" w:rsidRPr="005352D3">
        <w:rPr>
          <w:i/>
          <w:iCs/>
        </w:rPr>
        <w:t>gaps in knowledge of intrinsic factors related to organ maturation and ontogeny of enzymatic and transport functions or pharmacogenetics […], particularly in the youngest age groups of the paediatric population are sources of uncertainties and can affect the reliability in the predictions”</w:t>
      </w:r>
      <w:r w:rsidR="00160F7C" w:rsidRPr="005352D3">
        <w:t xml:space="preserve"> </w:t>
      </w:r>
      <w:r w:rsidR="00160F7C" w:rsidRPr="005352D3">
        <w:fldChar w:fldCharType="begin"/>
      </w:r>
      <w:r w:rsidR="00587185">
        <w:instrText xml:space="preserve"> ADDIN EN.CITE &lt;EndNote&gt;&lt;Cite&gt;&lt;RecNum&gt;4934&lt;/RecNum&gt;&lt;DisplayText&gt;[60]&lt;/DisplayText&gt;&lt;record&gt;&lt;rec-number&gt;4934&lt;/rec-number&gt;&lt;foreign-keys&gt;&lt;key app="EN" db-id="w5x5xp5dezdff0ewffoxef0kefvzsdf000wr" timestamp="1591873161"&gt;4934&lt;/key&gt;&lt;/foreign-keys&gt;&lt;ref-type name="Journal Article"&gt;17&lt;/ref-type&gt;&lt;contributors&gt;&lt;/contributors&gt;&lt;titles&gt;&lt;title&gt;European Medicines Agency (EMA). 2018. Reflection paper on the use of extrapolation in the development of medicines for paediatrics. EMA/189724/2018. Available at: https://www.ema.europa.eu/documents/scientific-guideline/adopted-reflection-paper-use-extrapolation-development-medicines-paediatrics-revision-1_en.pdf (last accessed June 2020)&lt;/title&gt;&lt;/titles&gt;&lt;dates&gt;&lt;/dates&gt;&lt;urls&gt;&lt;/urls&gt;&lt;/record&gt;&lt;/Cite&gt;&lt;/EndNote&gt;</w:instrText>
      </w:r>
      <w:r w:rsidR="00160F7C" w:rsidRPr="005352D3">
        <w:fldChar w:fldCharType="separate"/>
      </w:r>
      <w:r w:rsidR="00587185">
        <w:rPr>
          <w:noProof/>
        </w:rPr>
        <w:t>[60]</w:t>
      </w:r>
      <w:r w:rsidR="00160F7C" w:rsidRPr="005352D3">
        <w:fldChar w:fldCharType="end"/>
      </w:r>
      <w:r w:rsidR="00160F7C" w:rsidRPr="005352D3">
        <w:t xml:space="preserve">. </w:t>
      </w:r>
      <w:r w:rsidR="00457471" w:rsidRPr="005352D3">
        <w:t>I</w:t>
      </w:r>
      <w:r w:rsidR="00DD15A0" w:rsidRPr="005352D3">
        <w:t xml:space="preserve">t will be </w:t>
      </w:r>
      <w:r w:rsidR="00457471" w:rsidRPr="005352D3">
        <w:t xml:space="preserve">essential for researchers </w:t>
      </w:r>
      <w:r w:rsidR="00DD15A0" w:rsidRPr="005352D3">
        <w:t>to</w:t>
      </w:r>
      <w:r w:rsidR="00457471" w:rsidRPr="005352D3">
        <w:t xml:space="preserve"> further characterise the role of ontogeny in relation to developmental PGx, particularly with respect to the age-related </w:t>
      </w:r>
      <w:r w:rsidR="00A21AF2" w:rsidRPr="005352D3">
        <w:t xml:space="preserve">changes in </w:t>
      </w:r>
      <w:r w:rsidR="00457471" w:rsidRPr="005352D3">
        <w:t>expression of drug-metabolizing enzymes</w:t>
      </w:r>
      <w:r w:rsidR="00DD1DA6" w:rsidRPr="005352D3">
        <w:t xml:space="preserve"> (DME)</w:t>
      </w:r>
      <w:r w:rsidR="00457471" w:rsidRPr="005352D3">
        <w:t xml:space="preserve"> and transporters,</w:t>
      </w:r>
      <w:r w:rsidR="00A21AF2" w:rsidRPr="005352D3">
        <w:t xml:space="preserve"> exploring</w:t>
      </w:r>
      <w:r w:rsidR="00457471" w:rsidRPr="005352D3">
        <w:t xml:space="preserve"> how </w:t>
      </w:r>
      <w:r w:rsidR="00A21AF2" w:rsidRPr="005352D3">
        <w:t xml:space="preserve">these dynamic processes </w:t>
      </w:r>
      <w:r w:rsidR="00457471" w:rsidRPr="005352D3">
        <w:t xml:space="preserve">influence the clinical relevance of known pharmacogenes from birth to adulthood </w:t>
      </w:r>
      <w:r w:rsidR="00457471" w:rsidRPr="005352D3">
        <w:fldChar w:fldCharType="begin">
          <w:fldData xml:space="preserve">PEVuZE5vdGU+PENpdGU+PEF1dGhvcj5OZXZpbGxlPC9BdXRob3I+PFllYXI+MjAxMTwvWWVhcj48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</w:fldData>
        </w:fldChar>
      </w:r>
      <w:r w:rsidR="00587185">
        <w:instrText xml:space="preserve"> ADDIN EN.CITE </w:instrText>
      </w:r>
      <w:r w:rsidR="00587185">
        <w:fldChar w:fldCharType="begin">
          <w:fldData xml:space="preserve">PEVuZE5vdGU+PENpdGU+PEF1dGhvcj5OZXZpbGxlPC9BdXRob3I+PFllYXI+MjAxMTwvWWVhcj48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</w:fldData>
        </w:fldChar>
      </w:r>
      <w:r w:rsidR="00587185">
        <w:instrText xml:space="preserve"> ADDIN EN.CITE.DATA </w:instrText>
      </w:r>
      <w:r w:rsidR="00587185">
        <w:fldChar w:fldCharType="end"/>
      </w:r>
      <w:r w:rsidR="00457471" w:rsidRPr="005352D3">
        <w:fldChar w:fldCharType="separate"/>
      </w:r>
      <w:r w:rsidR="00587185">
        <w:rPr>
          <w:noProof/>
        </w:rPr>
        <w:t>[61, 62]</w:t>
      </w:r>
      <w:r w:rsidR="00457471" w:rsidRPr="005352D3">
        <w:fldChar w:fldCharType="end"/>
      </w:r>
      <w:r w:rsidR="00457471" w:rsidRPr="005352D3">
        <w:t xml:space="preserve">. </w:t>
      </w:r>
      <w:r w:rsidR="00D168EC" w:rsidRPr="005352D3">
        <w:t xml:space="preserve">This research will be especially important in the youngest age groups </w:t>
      </w:r>
      <w:r w:rsidR="00DD1DA6" w:rsidRPr="005352D3">
        <w:t>(</w:t>
      </w:r>
      <w:r w:rsidR="00631431" w:rsidRPr="005352D3">
        <w:t>i.e.</w:t>
      </w:r>
      <w:r w:rsidR="00920E0E" w:rsidRPr="005352D3">
        <w:t xml:space="preserve"> </w:t>
      </w:r>
      <w:r w:rsidR="00DD1DA6" w:rsidRPr="005352D3">
        <w:t xml:space="preserve">patients under two years-of-age) </w:t>
      </w:r>
      <w:r w:rsidR="00D168EC" w:rsidRPr="005352D3">
        <w:t>where pharmacological variability</w:t>
      </w:r>
      <w:r w:rsidR="00631431" w:rsidRPr="005352D3">
        <w:t xml:space="preserve"> – </w:t>
      </w:r>
      <w:r w:rsidR="00DD1DA6" w:rsidRPr="005352D3">
        <w:t>particularly that derived from DME ontogeny</w:t>
      </w:r>
      <w:r w:rsidR="00631431" w:rsidRPr="005352D3">
        <w:t xml:space="preserve"> – </w:t>
      </w:r>
      <w:r w:rsidR="00D168EC" w:rsidRPr="005352D3">
        <w:t>is most pronounced</w:t>
      </w:r>
      <w:r w:rsidR="00DD1DA6" w:rsidRPr="005352D3">
        <w:t xml:space="preserve"> </w:t>
      </w:r>
      <w:r w:rsidR="00631431" w:rsidRPr="005352D3">
        <w:t>and also in those settings where the indication for a particular drug is unique to paediatrics</w:t>
      </w:r>
      <w:r w:rsidR="00466A6D" w:rsidRPr="005352D3">
        <w:t>.</w:t>
      </w:r>
      <w:r w:rsidR="00D168EC" w:rsidRPr="005352D3">
        <w:t xml:space="preserve"> </w:t>
      </w:r>
    </w:p>
    <w:p w14:paraId="4DCA0CC1" w14:textId="77777777" w:rsidR="00D168EC" w:rsidRPr="005352D3" w:rsidRDefault="00D168EC" w:rsidP="00977278"/>
    <w:p w14:paraId="7B4790EE" w14:textId="51960DA6" w:rsidR="00B71E60" w:rsidRPr="005352D3" w:rsidRDefault="00480A1B" w:rsidP="00977278">
      <w:r w:rsidRPr="005352D3">
        <w:t xml:space="preserve">Evidence should also be sought to </w:t>
      </w:r>
      <w:r w:rsidR="00AC760A" w:rsidRPr="005352D3">
        <w:t>validate known PGx assoc</w:t>
      </w:r>
      <w:r w:rsidR="007F3FE2" w:rsidRPr="005352D3">
        <w:t>i</w:t>
      </w:r>
      <w:r w:rsidR="00AC760A" w:rsidRPr="005352D3">
        <w:t xml:space="preserve">ations in children </w:t>
      </w:r>
      <w:r w:rsidR="00AC760A" w:rsidRPr="005352D3">
        <w:fldChar w:fldCharType="begin">
          <w:fldData xml:space="preserve">PEVuZE5vdGU+PENpdGU+PEF1dGhvcj5SYW1zZXk8L0F1dGhvcj48WWVhcj4yMDIwPC9ZZWFyPjxS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</w:fldData>
        </w:fldChar>
      </w:r>
      <w:r w:rsidR="00587185">
        <w:instrText xml:space="preserve"> ADDIN EN.CITE </w:instrText>
      </w:r>
      <w:r w:rsidR="00587185">
        <w:fldChar w:fldCharType="begin">
          <w:fldData xml:space="preserve">PEVuZE5vdGU+PENpdGU+PEF1dGhvcj5SYW1zZXk8L0F1dGhvcj48WWVhcj4yMDIwPC9ZZWFyPjxS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</w:fldData>
        </w:fldChar>
      </w:r>
      <w:r w:rsidR="00587185">
        <w:instrText xml:space="preserve"> ADDIN EN.CITE.DATA </w:instrText>
      </w:r>
      <w:r w:rsidR="00587185">
        <w:fldChar w:fldCharType="end"/>
      </w:r>
      <w:r w:rsidR="00AC760A" w:rsidRPr="005352D3">
        <w:fldChar w:fldCharType="separate"/>
      </w:r>
      <w:r w:rsidR="00587185">
        <w:rPr>
          <w:noProof/>
        </w:rPr>
        <w:t>[57]</w:t>
      </w:r>
      <w:r w:rsidR="00AC760A" w:rsidRPr="005352D3">
        <w:fldChar w:fldCharType="end"/>
      </w:r>
      <w:r w:rsidR="00AC760A" w:rsidRPr="005352D3">
        <w:t xml:space="preserve"> and</w:t>
      </w:r>
      <w:r w:rsidR="007357BD" w:rsidRPr="005352D3">
        <w:t>, where possible, to</w:t>
      </w:r>
      <w:r w:rsidR="00AC760A" w:rsidRPr="005352D3">
        <w:t xml:space="preserve"> </w:t>
      </w:r>
      <w:r w:rsidRPr="005352D3">
        <w:t>demonstrate the</w:t>
      </w:r>
      <w:r w:rsidR="00AC760A" w:rsidRPr="005352D3">
        <w:t xml:space="preserve"> conditions determining</w:t>
      </w:r>
      <w:r w:rsidRPr="005352D3">
        <w:t xml:space="preserve"> suitability of extrapolation using different </w:t>
      </w:r>
      <w:r w:rsidRPr="005352D3">
        <w:lastRenderedPageBreak/>
        <w:t xml:space="preserve">PGx datasets including </w:t>
      </w:r>
      <w:r w:rsidR="007357BD" w:rsidRPr="005352D3">
        <w:t xml:space="preserve">data from </w:t>
      </w:r>
      <w:r w:rsidRPr="005352D3">
        <w:t>both adults and children. Given the paediatric PGx</w:t>
      </w:r>
      <w:r w:rsidR="00457471" w:rsidRPr="005352D3">
        <w:t xml:space="preserve"> </w:t>
      </w:r>
      <w:r w:rsidRPr="005352D3">
        <w:t xml:space="preserve">data that exists and the implementation programmes that have already evolved, it would be valuable to reach consensus regarding the acceptability of </w:t>
      </w:r>
      <w:r w:rsidR="003774E8" w:rsidRPr="005352D3">
        <w:t xml:space="preserve">adopting (or adapting) </w:t>
      </w:r>
      <w:r w:rsidRPr="005352D3">
        <w:t xml:space="preserve">paediatric PGx guidelines from other countries or institutions, when there are examples already demonstrating </w:t>
      </w:r>
      <w:r w:rsidR="00A50979" w:rsidRPr="005352D3">
        <w:t xml:space="preserve">the effectiveness </w:t>
      </w:r>
      <w:r w:rsidRPr="005352D3">
        <w:t xml:space="preserve">and utility </w:t>
      </w:r>
      <w:r w:rsidR="00A50979" w:rsidRPr="005352D3">
        <w:t>of PG</w:t>
      </w:r>
      <w:r w:rsidR="00E40134" w:rsidRPr="005352D3">
        <w:t>x</w:t>
      </w:r>
      <w:r w:rsidR="00A50979" w:rsidRPr="005352D3">
        <w:t xml:space="preserve"> testing in children</w:t>
      </w:r>
      <w:r w:rsidR="00310DB7" w:rsidRPr="005352D3">
        <w:t xml:space="preserve"> </w:t>
      </w:r>
      <w:r w:rsidR="00310DB7" w:rsidRPr="005352D3">
        <w:fldChar w:fldCharType="begin">
          <w:fldData xml:space="preserve">PEVuZE5vdGU+PENpdGU+PEF1dGhvcj5SYW1zZXk8L0F1dGhvcj48WWVhcj4yMDE5PC9ZZWFyPjxS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</w:fldData>
        </w:fldChar>
      </w:r>
      <w:r w:rsidR="00587185">
        <w:instrText xml:space="preserve"> ADDIN EN.CITE </w:instrText>
      </w:r>
      <w:r w:rsidR="00587185">
        <w:fldChar w:fldCharType="begin">
          <w:fldData xml:space="preserve">PEVuZE5vdGU+PENpdGU+PEF1dGhvcj5SYW1zZXk8L0F1dGhvcj48WWVhcj4yMDE5PC9ZZWFyPjxS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</w:fldData>
        </w:fldChar>
      </w:r>
      <w:r w:rsidR="00587185">
        <w:instrText xml:space="preserve"> ADDIN EN.CITE.DATA </w:instrText>
      </w:r>
      <w:r w:rsidR="00587185">
        <w:fldChar w:fldCharType="end"/>
      </w:r>
      <w:r w:rsidR="00310DB7" w:rsidRPr="005352D3">
        <w:fldChar w:fldCharType="separate"/>
      </w:r>
      <w:r w:rsidR="00587185">
        <w:rPr>
          <w:noProof/>
        </w:rPr>
        <w:t>[63]</w:t>
      </w:r>
      <w:r w:rsidR="00310DB7" w:rsidRPr="005352D3">
        <w:fldChar w:fldCharType="end"/>
      </w:r>
      <w:r w:rsidRPr="005352D3">
        <w:t xml:space="preserve">. </w:t>
      </w:r>
      <w:r w:rsidR="008C0B94" w:rsidRPr="005352D3">
        <w:t xml:space="preserve">Progress will improve </w:t>
      </w:r>
      <w:r w:rsidR="00CC2BAD" w:rsidRPr="005352D3">
        <w:t>when</w:t>
      </w:r>
      <w:r w:rsidR="008C0B94" w:rsidRPr="005352D3">
        <w:t xml:space="preserve"> there is consensus regarding the definition of the threshold of PGx evidence needed for implementation </w:t>
      </w:r>
      <w:r w:rsidR="008C0B94" w:rsidRPr="005352D3">
        <w:fldChar w:fldCharType="begin"/>
      </w:r>
      <w:r w:rsidR="00587185">
        <w:instrText xml:space="preserve"> ADDIN EN.CITE &lt;EndNote&gt;&lt;Cite&gt;&lt;Author&gt;Van Driest&lt;/Author&gt;&lt;Year&gt;2013&lt;/Year&gt;&lt;RecNum&gt;4943&lt;/RecNum&gt;&lt;DisplayText&gt;[64]&lt;/DisplayText&gt;&lt;record&gt;&lt;rec-number&gt;4943&lt;/rec-number&gt;&lt;foreign-keys&gt;&lt;key app="EN" db-id="w5x5xp5dezdff0ewffoxef0kefvzsdf000wr" timestamp="1592216678"&gt;4943&lt;/key&gt;&lt;/foreign-keys&gt;&lt;ref-type name="Journal Article"&gt;17&lt;/ref-type&gt;&lt;contributors&gt;&lt;authors&gt;&lt;author&gt;Van Driest, S. L.&lt;/author&gt;&lt;author&gt;McGregor, T. L.&lt;/author&gt;&lt;/authors&gt;&lt;/contributors&gt;&lt;auth-address&gt;Department of Pediatrics, Vanderbilt University, 2200 Children&amp;apos;s Way, Nashville, TN 37232, USA ; The Monroe Carell Jr Children&amp;apos;s Hospital at Vanderbilt, 8232 DOT, 2200 Children&amp;apos;s Way, Nashville, TN 37232, USA.&amp;#xD;Department of Pediatrics, Vanderbilt University, 2200 Children&amp;apos;s Way, Nashville, TN 37232, USA ; The Monroe Carell Jr Children&amp;apos;s Hospital at Vanderbilt, 8232 DOT, 2200 Children&amp;apos;s Way, Nashville, TN 37232, USA ; The Center for Human Genetics Research, 519 Light Hall, 2215 Garland Avenue, Nashville, TN 37232-0700, USA.&lt;/auth-address&gt;&lt;titles&gt;&lt;title&gt;Pharmacogenetics in clinical pediatrics: challenges and strategies&lt;/title&gt;&lt;secondary-title&gt;Per Med&lt;/secondary-title&gt;&lt;/titles&gt;&lt;periodical&gt;&lt;full-title&gt;Per Med&lt;/full-title&gt;&lt;/periodical&gt;&lt;volume&gt;10&lt;/volume&gt;&lt;number&gt;7&lt;/number&gt;&lt;edition&gt;2013/12/24&lt;/edition&gt;&lt;keywords&gt;&lt;keyword&gt;clinical pharmacology&lt;/keyword&gt;&lt;keyword&gt;genomics&lt;/keyword&gt;&lt;keyword&gt;pediatrics&lt;/keyword&gt;&lt;keyword&gt;pharmacogenetics&lt;/keyword&gt;&lt;keyword&gt;pharmacogenomics&lt;/keyword&gt;&lt;/keywords&gt;&lt;dates&gt;&lt;year&gt;2013&lt;/year&gt;&lt;pub-dates&gt;&lt;date&gt;Sep&lt;/date&gt;&lt;/pub-dates&gt;&lt;/dates&gt;&lt;isbn&gt;1741-0541 (Print)&amp;#xD;1741-0541 (Linking)&lt;/isbn&gt;&lt;accession-num&gt;24363766&lt;/accession-num&gt;&lt;urls&gt;&lt;related-urls&gt;&lt;url&gt;https://www.ncbi.nlm.nih.gov/pubmed/24363766&lt;/url&gt;&lt;/related-urls&gt;&lt;/urls&gt;&lt;custom2&gt;PMC3866691&lt;/custom2&gt;&lt;electronic-resource-num&gt;10.2217/pme.13.70&lt;/electronic-resource-num&gt;&lt;/record&gt;&lt;/Cite&gt;&lt;/EndNote&gt;</w:instrText>
      </w:r>
      <w:r w:rsidR="008C0B94" w:rsidRPr="005352D3">
        <w:fldChar w:fldCharType="separate"/>
      </w:r>
      <w:r w:rsidR="00587185">
        <w:rPr>
          <w:noProof/>
        </w:rPr>
        <w:t>[64]</w:t>
      </w:r>
      <w:r w:rsidR="008C0B94" w:rsidRPr="005352D3">
        <w:fldChar w:fldCharType="end"/>
      </w:r>
      <w:r w:rsidR="008C0B94" w:rsidRPr="005352D3">
        <w:t xml:space="preserve">. </w:t>
      </w:r>
      <w:r w:rsidR="00A2530F" w:rsidRPr="005352D3">
        <w:t xml:space="preserve">This process </w:t>
      </w:r>
      <w:r w:rsidR="00E0224E" w:rsidRPr="005352D3">
        <w:t>w</w:t>
      </w:r>
      <w:r w:rsidR="00A2530F" w:rsidRPr="005352D3">
        <w:t xml:space="preserve">ould benefit from involvement </w:t>
      </w:r>
      <w:r w:rsidR="00B2252F" w:rsidRPr="005352D3">
        <w:t>of</w:t>
      </w:r>
      <w:r w:rsidR="00A2530F" w:rsidRPr="005352D3">
        <w:t xml:space="preserve"> international </w:t>
      </w:r>
      <w:r w:rsidR="00BB6E5C" w:rsidRPr="005352D3">
        <w:t xml:space="preserve">specialist </w:t>
      </w:r>
      <w:r w:rsidR="00A2530F" w:rsidRPr="005352D3">
        <w:t xml:space="preserve">paediatric, </w:t>
      </w:r>
      <w:r w:rsidR="00E0224E" w:rsidRPr="005352D3">
        <w:t xml:space="preserve">clinical </w:t>
      </w:r>
      <w:r w:rsidR="00A2530F" w:rsidRPr="005352D3">
        <w:t>genetic</w:t>
      </w:r>
      <w:r w:rsidR="00E0224E" w:rsidRPr="005352D3">
        <w:t>s</w:t>
      </w:r>
      <w:r w:rsidR="00A2530F" w:rsidRPr="005352D3">
        <w:t xml:space="preserve"> and pharmacological societies, </w:t>
      </w:r>
      <w:r w:rsidR="00BF0E82" w:rsidRPr="005352D3">
        <w:t xml:space="preserve">developing collaborative guidelines </w:t>
      </w:r>
      <w:r w:rsidR="00E0224E" w:rsidRPr="005352D3">
        <w:t>together</w:t>
      </w:r>
      <w:r w:rsidR="00A2530F" w:rsidRPr="005352D3">
        <w:t xml:space="preserve"> </w:t>
      </w:r>
      <w:r w:rsidR="00B2252F" w:rsidRPr="005352D3">
        <w:t xml:space="preserve">with associated educational materials </w:t>
      </w:r>
      <w:r w:rsidR="00A2530F" w:rsidRPr="005352D3">
        <w:t>and mutual endorse</w:t>
      </w:r>
      <w:r w:rsidR="00B2252F" w:rsidRPr="005352D3">
        <w:t>ment</w:t>
      </w:r>
      <w:r w:rsidR="00E0224E" w:rsidRPr="005352D3">
        <w:t>, in order</w:t>
      </w:r>
      <w:r w:rsidR="00A2530F" w:rsidRPr="005352D3">
        <w:t xml:space="preserve"> to help accelerate implementation processes</w:t>
      </w:r>
      <w:r w:rsidR="00B2252F" w:rsidRPr="005352D3">
        <w:t>, as has previously been achieved in other clinical areas</w:t>
      </w:r>
      <w:r w:rsidR="00BB6E5C" w:rsidRPr="005352D3">
        <w:t xml:space="preserve"> </w:t>
      </w:r>
      <w:r w:rsidR="00BB6E5C" w:rsidRPr="005352D3">
        <w:fldChar w:fldCharType="begin">
          <w:fldData xml:space="preserve">PEVuZE5vdGU+PENpdGU+PFJlY051bT41MDc4PC9SZWNOdW0+PERpc3BsYXlUZXh0Pls2NS02OV08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</w:fldData>
        </w:fldChar>
      </w:r>
      <w:r w:rsidR="00587185">
        <w:instrText xml:space="preserve"> ADDIN EN.CITE </w:instrText>
      </w:r>
      <w:r w:rsidR="00587185">
        <w:fldChar w:fldCharType="begin">
          <w:fldData xml:space="preserve">PEVuZE5vdGU+PENpdGU+PFJlY051bT41MDc4PC9SZWNOdW0+PERpc3BsYXlUZXh0Pls2NS02OV08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</w:fldData>
        </w:fldChar>
      </w:r>
      <w:r w:rsidR="00587185">
        <w:instrText xml:space="preserve"> ADDIN EN.CITE.DATA </w:instrText>
      </w:r>
      <w:r w:rsidR="00587185">
        <w:fldChar w:fldCharType="end"/>
      </w:r>
      <w:r w:rsidR="00BB6E5C" w:rsidRPr="005352D3">
        <w:fldChar w:fldCharType="separate"/>
      </w:r>
      <w:r w:rsidR="00587185">
        <w:rPr>
          <w:noProof/>
        </w:rPr>
        <w:t>[65-69]</w:t>
      </w:r>
      <w:r w:rsidR="00BB6E5C" w:rsidRPr="005352D3">
        <w:fldChar w:fldCharType="end"/>
      </w:r>
      <w:r w:rsidR="00A2530F" w:rsidRPr="005352D3">
        <w:t xml:space="preserve">. </w:t>
      </w:r>
      <w:r w:rsidRPr="005352D3">
        <w:t xml:space="preserve">Ethically, it is important to avoid unnecessary duplication of paediatric </w:t>
      </w:r>
      <w:r w:rsidR="00E40134" w:rsidRPr="005352D3">
        <w:t xml:space="preserve">PGx </w:t>
      </w:r>
      <w:r w:rsidRPr="005352D3">
        <w:t>research whenever possible</w:t>
      </w:r>
      <w:r w:rsidR="00E40134" w:rsidRPr="005352D3">
        <w:t xml:space="preserve"> </w:t>
      </w:r>
      <w:r w:rsidR="00E40134" w:rsidRPr="005352D3">
        <w:fldChar w:fldCharType="begin"/>
      </w:r>
      <w:r w:rsidR="00587185">
        <w:instrText xml:space="preserve"> ADDIN EN.CITE &lt;EndNote&gt;&lt;Cite&gt;&lt;RecNum&gt;4935&lt;/RecNum&gt;&lt;DisplayText&gt;[70]&lt;/DisplayText&gt;&lt;record&gt;&lt;rec-number&gt;4935&lt;/rec-number&gt;&lt;foreign-keys&gt;&lt;key app="EN" db-id="w5x5xp5dezdff0ewffoxef0kefvzsdf000wr" timestamp="1591873630"&gt;4935&lt;/key&gt;&lt;/foreign-keys&gt;&lt;ref-type name="Journal Article"&gt;17&lt;/ref-type&gt;&lt;contributors&gt;&lt;/contributors&gt;&lt;titles&gt;&lt;title&gt;Regulation (EC) No 1901/2006 of The European Parliament and of the Council of 12 December 2006 on medicinal products for paediatric use. Available at: http://ec.europa.eu/health/files/eudralex/vol- 1/reg_2006_1901/reg_2006_1901_en.pdf (last accessed June 2020)&lt;/title&gt;&lt;/titles&gt;&lt;dates&gt;&lt;/dates&gt;&lt;urls&gt;&lt;/urls&gt;&lt;/record&gt;&lt;/Cite&gt;&lt;/EndNote&gt;</w:instrText>
      </w:r>
      <w:r w:rsidR="00E40134" w:rsidRPr="005352D3">
        <w:fldChar w:fldCharType="separate"/>
      </w:r>
      <w:r w:rsidR="00587185">
        <w:rPr>
          <w:noProof/>
        </w:rPr>
        <w:t>[70]</w:t>
      </w:r>
      <w:r w:rsidR="00E40134" w:rsidRPr="005352D3">
        <w:fldChar w:fldCharType="end"/>
      </w:r>
      <w:r w:rsidR="00E40134" w:rsidRPr="005352D3">
        <w:t>;</w:t>
      </w:r>
      <w:r w:rsidRPr="005352D3">
        <w:t xml:space="preserve"> it is </w:t>
      </w:r>
      <w:r w:rsidR="00E40134" w:rsidRPr="005352D3">
        <w:t xml:space="preserve">therefore </w:t>
      </w:r>
      <w:r w:rsidRPr="005352D3">
        <w:t xml:space="preserve">essential to </w:t>
      </w:r>
      <w:r w:rsidR="00E40134" w:rsidRPr="005352D3">
        <w:t xml:space="preserve">synthesise existing </w:t>
      </w:r>
      <w:r w:rsidRPr="005352D3">
        <w:t xml:space="preserve">evidence from </w:t>
      </w:r>
      <w:r w:rsidR="00E40134" w:rsidRPr="005352D3">
        <w:t xml:space="preserve">PGx </w:t>
      </w:r>
      <w:r w:rsidRPr="005352D3">
        <w:t xml:space="preserve">research and implementation, so that the </w:t>
      </w:r>
      <w:r w:rsidR="004E0DBA" w:rsidRPr="005352D3">
        <w:t xml:space="preserve">lessons learned </w:t>
      </w:r>
      <w:r w:rsidRPr="005352D3">
        <w:t xml:space="preserve">can </w:t>
      </w:r>
      <w:r w:rsidR="004E0DBA" w:rsidRPr="005352D3">
        <w:t xml:space="preserve">enable </w:t>
      </w:r>
      <w:r w:rsidR="00A50979" w:rsidRPr="005352D3">
        <w:t xml:space="preserve">adoption </w:t>
      </w:r>
      <w:r w:rsidR="00F808A5" w:rsidRPr="005352D3">
        <w:t xml:space="preserve">elsewhere </w:t>
      </w:r>
      <w:r w:rsidR="004E0DBA" w:rsidRPr="005352D3">
        <w:t xml:space="preserve">to </w:t>
      </w:r>
      <w:r w:rsidR="00A50979" w:rsidRPr="005352D3">
        <w:t xml:space="preserve">be </w:t>
      </w:r>
      <w:r w:rsidR="000E5A3E" w:rsidRPr="005352D3">
        <w:t>streamlined and accelerated</w:t>
      </w:r>
      <w:r w:rsidRPr="005352D3">
        <w:t>.</w:t>
      </w:r>
      <w:r w:rsidR="00466A6D" w:rsidRPr="005352D3">
        <w:t xml:space="preserve"> </w:t>
      </w:r>
    </w:p>
    <w:p w14:paraId="1C55892A" w14:textId="3EB1EC04" w:rsidR="00852F8D" w:rsidRPr="005352D3" w:rsidRDefault="001D7DD2" w:rsidP="00977278">
      <w:pPr>
        <w:pStyle w:val="Heading1"/>
      </w:pPr>
      <w:bookmarkStart w:id="8" w:name="_Toc68789567"/>
      <w:r w:rsidRPr="005352D3">
        <w:t>I</w:t>
      </w:r>
      <w:r w:rsidR="00337BCC" w:rsidRPr="005352D3">
        <w:t xml:space="preserve">mplementing </w:t>
      </w:r>
      <w:r w:rsidR="00852F8D" w:rsidRPr="005352D3">
        <w:t>PG</w:t>
      </w:r>
      <w:r w:rsidR="00E40134" w:rsidRPr="005352D3">
        <w:t>x</w:t>
      </w:r>
      <w:r w:rsidR="00852F8D" w:rsidRPr="005352D3">
        <w:t xml:space="preserve"> testing in </w:t>
      </w:r>
      <w:r w:rsidR="006C6E5D" w:rsidRPr="005352D3">
        <w:t>paediatric</w:t>
      </w:r>
      <w:r w:rsidRPr="005352D3">
        <w:t>s: strategies and challenges</w:t>
      </w:r>
      <w:bookmarkEnd w:id="8"/>
      <w:r w:rsidR="00466A6D" w:rsidRPr="005352D3">
        <w:t xml:space="preserve"> </w:t>
      </w:r>
    </w:p>
    <w:p w14:paraId="306A1C25" w14:textId="204B7658" w:rsidR="000A1FFE" w:rsidRPr="005352D3" w:rsidRDefault="000A1FFE" w:rsidP="00977278">
      <w:r w:rsidRPr="005352D3">
        <w:t xml:space="preserve">The translation of scientific knowledge into healthcare policy and practice </w:t>
      </w:r>
      <w:r w:rsidR="0011084B" w:rsidRPr="005352D3">
        <w:t xml:space="preserve">is a </w:t>
      </w:r>
      <w:r w:rsidRPr="005352D3">
        <w:t xml:space="preserve">complex </w:t>
      </w:r>
      <w:r w:rsidR="0011084B" w:rsidRPr="005352D3">
        <w:t xml:space="preserve">process </w:t>
      </w:r>
      <w:r w:rsidRPr="005352D3">
        <w:fldChar w:fldCharType="begin"/>
      </w:r>
      <w:r w:rsidR="00587185">
        <w:instrText xml:space="preserve"> ADDIN EN.CITE &lt;EndNote&gt;&lt;Cite&gt;&lt;Author&gt;Grol&lt;/Author&gt;&lt;Year&gt;2003&lt;/Year&gt;&lt;RecNum&gt;4670&lt;/RecNum&gt;&lt;DisplayText&gt;[71]&lt;/DisplayText&gt;&lt;record&gt;&lt;rec-number&gt;4670&lt;/rec-number&gt;&lt;foreign-keys&gt;&lt;key app="EN" db-id="w5x5xp5dezdff0ewffoxef0kefvzsdf000wr" timestamp="1590750444"&gt;4670&lt;/key&gt;&lt;/foreign-keys&gt;&lt;ref-type name="Journal Article"&gt;17&lt;/ref-type&gt;&lt;contributors&gt;&lt;authors&gt;&lt;author&gt;Grol, Richard&lt;/author&gt;&lt;author&gt;Grimshaw, Jeremy&lt;/author&gt;&lt;/authors&gt;&lt;/contributors&gt;&lt;titles&gt;&lt;title&gt;From best evidence to best practice: effective implementation of change in patients&amp;apos; care&lt;/title&gt;&lt;secondary-title&gt;The Lancet&lt;/secondary-title&gt;&lt;/titles&gt;&lt;periodical&gt;&lt;full-title&gt;The Lancet&lt;/full-title&gt;&lt;/periodical&gt;&lt;pages&gt;1225-1230&lt;/pages&gt;&lt;volume&gt;362&lt;/volume&gt;&lt;number&gt;9391&lt;/number&gt;&lt;section&gt;1225&lt;/section&gt;&lt;dates&gt;&lt;year&gt;2003&lt;/year&gt;&lt;/dates&gt;&lt;isbn&gt;01406736&lt;/isbn&gt;&lt;urls&gt;&lt;/urls&gt;&lt;electronic-resource-num&gt;10.1016/s0140-6736(03)14546-1&lt;/electronic-resource-num&gt;&lt;/record&gt;&lt;/Cite&gt;&lt;/EndNote&gt;</w:instrText>
      </w:r>
      <w:r w:rsidRPr="005352D3">
        <w:fldChar w:fldCharType="separate"/>
      </w:r>
      <w:r w:rsidR="00587185">
        <w:rPr>
          <w:noProof/>
        </w:rPr>
        <w:t>[71]</w:t>
      </w:r>
      <w:r w:rsidRPr="005352D3">
        <w:fldChar w:fldCharType="end"/>
      </w:r>
      <w:r w:rsidRPr="005352D3">
        <w:t xml:space="preserve">, but strategic change is now supported by the ever growing field of implementation science </w:t>
      </w:r>
      <w:r w:rsidRPr="005352D3">
        <w:fldChar w:fldCharType="begin">
          <w:fldData xml:space="preserve">PEVuZE5vdGU+PENpdGU+PEF1dGhvcj5XZW5zaW5nPC9BdXRob3I+PFllYXI+MjAxOTwvWWVhcj48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</w:fldData>
        </w:fldChar>
      </w:r>
      <w:r w:rsidR="00587185">
        <w:instrText xml:space="preserve"> ADDIN EN.CITE </w:instrText>
      </w:r>
      <w:r w:rsidR="00587185">
        <w:fldChar w:fldCharType="begin">
          <w:fldData xml:space="preserve">PEVuZE5vdGU+PENpdGU+PEF1dGhvcj5XZW5zaW5nPC9BdXRob3I+PFllYXI+MjAxOTwvWWVhcj48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</w:fldData>
        </w:fldChar>
      </w:r>
      <w:r w:rsidR="00587185">
        <w:instrText xml:space="preserve"> ADDIN EN.CITE.DATA </w:instrText>
      </w:r>
      <w:r w:rsidR="00587185">
        <w:fldChar w:fldCharType="end"/>
      </w:r>
      <w:r w:rsidRPr="005352D3">
        <w:fldChar w:fldCharType="separate"/>
      </w:r>
      <w:r w:rsidR="00587185">
        <w:rPr>
          <w:noProof/>
        </w:rPr>
        <w:t>[72]</w:t>
      </w:r>
      <w:r w:rsidRPr="005352D3">
        <w:fldChar w:fldCharType="end"/>
      </w:r>
      <w:r w:rsidRPr="005352D3">
        <w:t xml:space="preserve">. When planning </w:t>
      </w:r>
      <w:r w:rsidR="00837879" w:rsidRPr="005352D3">
        <w:t xml:space="preserve">paediatric </w:t>
      </w:r>
      <w:r w:rsidRPr="005352D3">
        <w:t>PGx policy, healthcare leaders</w:t>
      </w:r>
      <w:r w:rsidR="00142D75" w:rsidRPr="005352D3">
        <w:t xml:space="preserve">, </w:t>
      </w:r>
      <w:r w:rsidRPr="005352D3">
        <w:t xml:space="preserve">managers </w:t>
      </w:r>
      <w:r w:rsidR="00142D75" w:rsidRPr="005352D3">
        <w:t xml:space="preserve">and PGx experts </w:t>
      </w:r>
      <w:r w:rsidRPr="005352D3">
        <w:t xml:space="preserve">must consider the issues described above in addition to viewpoints of different stakeholders, expected benefits, unintended consequences, and cost. </w:t>
      </w:r>
      <w:r w:rsidR="00142D75" w:rsidRPr="005352D3">
        <w:t xml:space="preserve">Examples of key issues that need addressing are briefly summarised in Table 2. </w:t>
      </w:r>
      <w:r w:rsidR="00837879" w:rsidRPr="005352D3">
        <w:t xml:space="preserve">Rather than describing different implementation strategies </w:t>
      </w:r>
      <w:r w:rsidR="00142D75" w:rsidRPr="005352D3">
        <w:t xml:space="preserve">and challenges </w:t>
      </w:r>
      <w:r w:rsidR="00837879" w:rsidRPr="005352D3">
        <w:t>concept</w:t>
      </w:r>
      <w:r w:rsidR="00142D75" w:rsidRPr="005352D3">
        <w:t xml:space="preserve">ually </w:t>
      </w:r>
      <w:r w:rsidR="00142D75" w:rsidRPr="005352D3">
        <w:fldChar w:fldCharType="begin"/>
      </w:r>
      <w:r w:rsidR="00587185">
        <w:instrText xml:space="preserve"> ADDIN EN.CITE &lt;EndNote&gt;&lt;Cite&gt;&lt;Author&gt;Giri&lt;/Author&gt;&lt;Year&gt;2019&lt;/Year&gt;&lt;RecNum&gt;4484&lt;/RecNum&gt;&lt;DisplayText&gt;[73]&lt;/DisplayText&gt;&lt;record&gt;&lt;rec-number&gt;4484&lt;/rec-number&gt;&lt;foreign-keys&gt;&lt;key app="EN" db-id="w5x5xp5dezdff0ewffoxef0kefvzsdf000wr" timestamp="1590749348"&gt;4484&lt;/key&gt;&lt;/foreign-keys&gt;&lt;ref-type name="Journal Article"&gt;17&lt;/ref-type&gt;&lt;contributors&gt;&lt;authors&gt;&lt;author&gt;Giri, J.&lt;/author&gt;&lt;author&gt;Moyer, A. M.&lt;/author&gt;&lt;author&gt;Bielinski, S. J.&lt;/author&gt;&lt;author&gt;Caraballo, P. J.&lt;/author&gt;&lt;/authors&gt;&lt;/contributors&gt;&lt;auth-address&gt;Center for Individualized Medicine, Mayo Clinic, Rochester, MN, USA.&amp;#xD;Department of Laboratory Medicine and Pathology, Mayo Clinic, Rochester, MN, USA.&amp;#xD;Department of Health Sciences Research, Mayo Clinic, Rochester, MN, USA.&amp;#xD;Department of Internal Medicine, Mayo Clinic, Rochester, MN, USA.&amp;#xD;Center for the Science of Health Care Delivery, Mayo Clinic, Rochester, MN, USA.&lt;/auth-address&gt;&lt;titles&gt;&lt;title&gt;Concepts Driving Pharmacogenomics Implementation Into Everyday Healthcare&lt;/title&gt;&lt;secondary-title&gt;Pharmgenomics Pers Med&lt;/secondary-title&gt;&lt;/titles&gt;&lt;periodical&gt;&lt;full-title&gt;Pharmgenomics Pers Med&lt;/full-title&gt;&lt;/periodical&gt;&lt;pages&gt;305-318&lt;/pages&gt;&lt;volume&gt;12&lt;/volume&gt;&lt;edition&gt;2019/12/06&lt;/edition&gt;&lt;keywords&gt;&lt;keyword&gt;clinical decision support&lt;/keyword&gt;&lt;keyword&gt;clinical implementation&lt;/keyword&gt;&lt;keyword&gt;delivery of health care&lt;/keyword&gt;&lt;keyword&gt;medication therapy management&lt;/keyword&gt;&lt;keyword&gt;pharmacogenomics&lt;/keyword&gt;&lt;keyword&gt;precision medicine&lt;/keyword&gt;&lt;/keywords&gt;&lt;dates&gt;&lt;year&gt;2019&lt;/year&gt;&lt;/dates&gt;&lt;isbn&gt;1178-7066 (Print)&amp;#xD;1178-7066 (Linking)&lt;/isbn&gt;&lt;accession-num&gt;31802928&lt;/accession-num&gt;&lt;urls&gt;&lt;related-urls&gt;&lt;url&gt;https://www.ncbi.nlm.nih.gov/pubmed/31802928&lt;/url&gt;&lt;/related-urls&gt;&lt;/urls&gt;&lt;custom2&gt;PMC6826176&lt;/custom2&gt;&lt;electronic-resource-num&gt;10.2147/PGPM.S193185&lt;/electronic-resource-num&gt;&lt;/record&gt;&lt;/Cite&gt;&lt;/EndNote&gt;</w:instrText>
      </w:r>
      <w:r w:rsidR="00142D75" w:rsidRPr="005352D3">
        <w:fldChar w:fldCharType="separate"/>
      </w:r>
      <w:r w:rsidR="00587185">
        <w:rPr>
          <w:noProof/>
        </w:rPr>
        <w:t>[73]</w:t>
      </w:r>
      <w:r w:rsidR="00142D75" w:rsidRPr="005352D3">
        <w:fldChar w:fldCharType="end"/>
      </w:r>
      <w:r w:rsidR="00837879" w:rsidRPr="005352D3">
        <w:t xml:space="preserve">, specific examples are given below based on the </w:t>
      </w:r>
      <w:r w:rsidR="0011084B" w:rsidRPr="005352D3">
        <w:t xml:space="preserve">paediatric PGx implementation </w:t>
      </w:r>
      <w:r w:rsidR="00837879" w:rsidRPr="005352D3">
        <w:t xml:space="preserve">experiences </w:t>
      </w:r>
      <w:r w:rsidR="0011084B" w:rsidRPr="005352D3">
        <w:t xml:space="preserve">and future plans </w:t>
      </w:r>
      <w:r w:rsidR="00837879" w:rsidRPr="005352D3">
        <w:t xml:space="preserve">from three countries. </w:t>
      </w:r>
    </w:p>
    <w:p w14:paraId="0D576017" w14:textId="5DBDB371" w:rsidR="00A5591A" w:rsidRDefault="00A5591A">
      <w:pPr>
        <w:spacing w:after="160" w:line="259" w:lineRule="auto"/>
        <w:jc w:val="left"/>
      </w:pPr>
      <w:r>
        <w:br w:type="page"/>
      </w:r>
    </w:p>
    <w:p w14:paraId="5199D210" w14:textId="77777777" w:rsidR="00142D75" w:rsidRPr="005352D3" w:rsidRDefault="00142D75" w:rsidP="00977278"/>
    <w:p w14:paraId="15D21ABF" w14:textId="73F88D98" w:rsidR="00B250CD" w:rsidRPr="005352D3" w:rsidRDefault="00B250CD" w:rsidP="00977278">
      <w:pPr>
        <w:pStyle w:val="Heading2"/>
      </w:pPr>
      <w:bookmarkStart w:id="9" w:name="_Toc68789568"/>
      <w:r w:rsidRPr="005352D3">
        <w:t>Implementation experience to date and lessons learned</w:t>
      </w:r>
      <w:bookmarkEnd w:id="9"/>
    </w:p>
    <w:p w14:paraId="3858C144" w14:textId="526C0EA4" w:rsidR="00B250CD" w:rsidRPr="005352D3" w:rsidRDefault="00B250CD" w:rsidP="00977278">
      <w:r w:rsidRPr="005352D3">
        <w:t>The next section summarise</w:t>
      </w:r>
      <w:r w:rsidR="00B85EDC" w:rsidRPr="005352D3">
        <w:t>s</w:t>
      </w:r>
      <w:r w:rsidRPr="005352D3">
        <w:t xml:space="preserve"> relevant examples of PGx implementation from different countries, with reference to the structure of </w:t>
      </w:r>
      <w:r w:rsidR="000C071C" w:rsidRPr="005352D3">
        <w:t xml:space="preserve">the </w:t>
      </w:r>
      <w:r w:rsidRPr="005352D3">
        <w:t xml:space="preserve">healthcare system where relevant, and the key lessons learned. </w:t>
      </w:r>
    </w:p>
    <w:p w14:paraId="3FFB2A2A" w14:textId="29FE56CD" w:rsidR="00B250CD" w:rsidRPr="005352D3" w:rsidRDefault="00B250CD" w:rsidP="00977278">
      <w:pPr>
        <w:pStyle w:val="Heading3"/>
      </w:pPr>
      <w:bookmarkStart w:id="10" w:name="_Toc68789569"/>
      <w:r w:rsidRPr="005352D3">
        <w:t>Canada</w:t>
      </w:r>
      <w:bookmarkEnd w:id="10"/>
      <w:r w:rsidRPr="005352D3">
        <w:t xml:space="preserve"> </w:t>
      </w:r>
    </w:p>
    <w:p w14:paraId="512E8E85" w14:textId="42A4E4B2" w:rsidR="00F47A69" w:rsidRPr="005352D3" w:rsidRDefault="00F47A69" w:rsidP="1830BA95">
      <w:r>
        <w:t>Direct provision of health care in Canada is a provincial responsibility, with Federal oversight of national issues such as drug and device approval. Thus is could be said that Canada has fourteen health care systems, and consequently implementation of PGx strategies varies between provinces, with some provinces being much more active in this space than others with the partial exception of diseases treated by national networks, for example children with cancer who are treated pursuant to national guidelines.  It should be noted that, even with these guidelines in place and despite TPMT genotyping being considered a standard of care, availability still varies between provinces. As in many places, the initial push for pharmacogenetic testing came from academic researchers, who in the case of Canada have significant federal grant support.</w:t>
      </w:r>
    </w:p>
    <w:p w14:paraId="4A23D150" w14:textId="5B63A14A" w:rsidR="1830BA95" w:rsidRPr="005352D3" w:rsidRDefault="1830BA95" w:rsidP="1830BA95"/>
    <w:p w14:paraId="0D6230A1" w14:textId="6C106E48" w:rsidR="1830BA95" w:rsidRPr="005352D3" w:rsidRDefault="1830BA95" w:rsidP="1830BA95">
      <w:pPr>
        <w:rPr>
          <w:rFonts w:eastAsia="Cambria"/>
        </w:rPr>
      </w:pPr>
    </w:p>
    <w:p w14:paraId="2911B70E" w14:textId="455FA92B" w:rsidR="0072186B" w:rsidRDefault="0072186B" w:rsidP="0072186B">
      <w:pPr>
        <w:rPr>
          <w:rFonts w:eastAsia="Cambria"/>
        </w:rPr>
      </w:pPr>
      <w:r>
        <w:t xml:space="preserve">Pharmacogenetic testing in broader clinical practice began based on discovery, replication and validation work completed by the Canadian Pharmacogenomics Network for Drug Safety (CPNDS) and with other research groups.  </w:t>
      </w:r>
      <w:r>
        <w:rPr>
          <w:rFonts w:eastAsia="Cambria"/>
        </w:rPr>
        <w:t>Clinicians wanted to know why specific genes were being tested from the range of genetic variants reported in the literature. Development of peer-reviewed, multidisciplinary pharmacogenetic clinical practice guidelines</w:t>
      </w:r>
      <w:r>
        <w:rPr>
          <w:rFonts w:eastAsia="Cambria"/>
          <w:vertAlign w:val="superscript"/>
        </w:rPr>
        <w:t xml:space="preserve"> </w:t>
      </w:r>
      <w:r>
        <w:rPr>
          <w:rFonts w:eastAsia="Cambria"/>
        </w:rPr>
        <w:t>based on systematic reviews and AGREE II</w:t>
      </w:r>
      <w:r>
        <w:rPr>
          <w:rFonts w:eastAsia="Cambria"/>
        </w:rPr>
        <w:fldChar w:fldCharType="begin"/>
      </w:r>
      <w:r w:rsidR="00587185">
        <w:rPr>
          <w:rFonts w:eastAsia="Cambria"/>
        </w:rPr>
        <w:instrText xml:space="preserve"> ADDIN EN.CITE &lt;EndNote&gt;&lt;Cite&gt;&lt;Author&gt;Brouwers&lt;/Author&gt;&lt;Year&gt;2010&lt;/Year&gt;&lt;RecNum&gt;1349&lt;/RecNum&gt;&lt;DisplayText&gt;[74]&lt;/DisplayText&gt;&lt;record&gt;&lt;rec-number&gt;1349&lt;/rec-number&gt;&lt;foreign-keys&gt;&lt;key app="EN" db-id="avzfxd5r8aa5a6exzwnxwtd35ava2dwtvt2v" timestamp="1632508900"&gt;1349&lt;/key&gt;&lt;/foreign-keys&gt;&lt;ref-type name="Journal Article"&gt;17&lt;/ref-type&gt;&lt;contributors&gt;&lt;authors&gt;&lt;author&gt;Brouwers, M. C.&lt;/author&gt;&lt;author&gt;Kho, M. E.&lt;/author&gt;&lt;author&gt;Browman, G. P.&lt;/author&gt;&lt;author&gt;Burgers, J. S.&lt;/author&gt;&lt;author&gt;Cluzeau, F.&lt;/author&gt;&lt;author&gt;Feder, G.&lt;/author&gt;&lt;author&gt;Fervers, B.&lt;/author&gt;&lt;author&gt;Graham, I. D.&lt;/author&gt;&lt;author&gt;Grimshaw, J.&lt;/author&gt;&lt;author&gt;Hanna, S. E.&lt;/author&gt;&lt;author&gt;Littlejohns, P.&lt;/author&gt;&lt;author&gt;Makarski, J.&lt;/author&gt;&lt;author&gt;Zitzelsberger, L.&lt;/author&gt;&lt;author&gt;Agree Next Steps Consortium&lt;/author&gt;&lt;/authors&gt;&lt;/contributors&gt;&lt;auth-address&gt;McMaster University, Hamilton, Ont., Canada. mbrouwer@mcmaster.ca&lt;/auth-address&gt;&lt;titles&gt;&lt;title&gt;AGREE II: advancing guideline development, reporting and evaluation in health care&lt;/title&gt;&lt;secondary-title&gt;CMAJ&lt;/secondary-title&gt;&lt;/titles&gt;&lt;periodical&gt;&lt;full-title&gt;CMAJ&lt;/full-title&gt;&lt;/periodical&gt;&lt;pages&gt;E839-42&lt;/pages&gt;&lt;volume&gt;182&lt;/volume&gt;&lt;number&gt;18&lt;/number&gt;&lt;edition&gt;2010/07/07&lt;/edition&gt;&lt;keywords&gt;&lt;keyword&gt;Delivery of Health Care/*standards&lt;/keyword&gt;&lt;keyword&gt;Humans&lt;/keyword&gt;&lt;keyword&gt;Manuals as Topic&lt;/keyword&gt;&lt;keyword&gt;*Practice Guidelines as Topic&lt;/keyword&gt;&lt;keyword&gt;Program Development/*methods&lt;/keyword&gt;&lt;/keywords&gt;&lt;dates&gt;&lt;year&gt;2010&lt;/year&gt;&lt;pub-dates&gt;&lt;date&gt;Dec 14&lt;/date&gt;&lt;/pub-dates&gt;&lt;/dates&gt;&lt;isbn&gt;1488-2329 (Electronic)&amp;#xD;0820-3946 (Linking)&lt;/isbn&gt;&lt;accession-num&gt;20603348&lt;/accession-num&gt;&lt;urls&gt;&lt;related-urls&gt;&lt;url&gt;https://www.ncbi.nlm.nih.gov/pubmed/20603348&lt;/url&gt;&lt;/related-urls&gt;&lt;/urls&gt;&lt;custom2&gt;PMC3001530&lt;/custom2&gt;&lt;electronic-resource-num&gt;10.1503/cmaj.090449&lt;/electronic-resource-num&gt;&lt;/record&gt;&lt;/Cite&gt;&lt;/EndNote&gt;</w:instrText>
      </w:r>
      <w:r>
        <w:rPr>
          <w:rFonts w:eastAsia="Cambria"/>
        </w:rPr>
        <w:fldChar w:fldCharType="separate"/>
      </w:r>
      <w:r w:rsidR="00587185">
        <w:rPr>
          <w:rFonts w:eastAsia="Cambria"/>
          <w:noProof/>
        </w:rPr>
        <w:t>[74]</w:t>
      </w:r>
      <w:r>
        <w:rPr>
          <w:rFonts w:eastAsia="Cambria"/>
        </w:rPr>
        <w:fldChar w:fldCharType="end"/>
      </w:r>
      <w:r>
        <w:rPr>
          <w:rFonts w:eastAsia="Cambria"/>
        </w:rPr>
        <w:t xml:space="preserve"> were developed for cisplatin</w:t>
      </w:r>
      <w:r>
        <w:rPr>
          <w:rFonts w:eastAsia="Cambria"/>
        </w:rPr>
        <w:fldChar w:fldCharType="begin">
          <w:fldData xml:space="preserve">PEVuZE5vdGU+PENpdGU+PEF1dGhvcj5MZWU8L0F1dGhvcj48WWVhcj4yMDE2PC9ZZWFyPjxSZWNO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=
</w:fldData>
        </w:fldChar>
      </w:r>
      <w:r w:rsidR="00587185">
        <w:rPr>
          <w:rFonts w:eastAsia="Cambria"/>
        </w:rPr>
        <w:instrText xml:space="preserve"> ADDIN EN.CITE </w:instrText>
      </w:r>
      <w:r w:rsidR="00587185">
        <w:rPr>
          <w:rFonts w:eastAsia="Cambria"/>
        </w:rPr>
        <w:fldChar w:fldCharType="begin">
          <w:fldData xml:space="preserve">PEVuZE5vdGU+PENpdGU+PEF1dGhvcj5MZWU8L0F1dGhvcj48WWVhcj4yMDE2PC9ZZWFyPjxSZWNO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=
</w:fldData>
        </w:fldChar>
      </w:r>
      <w:r w:rsidR="00587185">
        <w:rPr>
          <w:rFonts w:eastAsia="Cambria"/>
        </w:rPr>
        <w:instrText xml:space="preserve"> ADDIN EN.CITE.DATA </w:instrText>
      </w:r>
      <w:r w:rsidR="00587185">
        <w:rPr>
          <w:rFonts w:eastAsia="Cambria"/>
        </w:rPr>
      </w:r>
      <w:r w:rsidR="00587185">
        <w:rPr>
          <w:rFonts w:eastAsia="Cambria"/>
        </w:rPr>
        <w:fldChar w:fldCharType="end"/>
      </w:r>
      <w:r>
        <w:rPr>
          <w:rFonts w:eastAsia="Cambria"/>
        </w:rPr>
      </w:r>
      <w:r>
        <w:rPr>
          <w:rFonts w:eastAsia="Cambria"/>
        </w:rPr>
        <w:fldChar w:fldCharType="separate"/>
      </w:r>
      <w:r w:rsidR="00587185">
        <w:rPr>
          <w:rFonts w:eastAsia="Cambria"/>
          <w:noProof/>
        </w:rPr>
        <w:t>[75]</w:t>
      </w:r>
      <w:r>
        <w:rPr>
          <w:rFonts w:eastAsia="Cambria"/>
        </w:rPr>
        <w:fldChar w:fldCharType="end"/>
      </w:r>
      <w:r>
        <w:rPr>
          <w:rFonts w:eastAsia="Cambria"/>
        </w:rPr>
        <w:t xml:space="preserve"> and anthracyclines</w:t>
      </w:r>
      <w:r>
        <w:rPr>
          <w:rFonts w:eastAsia="Cambria"/>
        </w:rPr>
        <w:fldChar w:fldCharType="begin">
          <w:fldData xml:space="preserve">PEVuZE5vdGU+PENpdGU+PEF1dGhvcj5BbWlua2VuZzwvQXV0aG9yPjxZZWFyPjIwMTY8L1llYXI+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</w:fldData>
        </w:fldChar>
      </w:r>
      <w:r w:rsidR="00587185">
        <w:rPr>
          <w:rFonts w:eastAsia="Cambria"/>
        </w:rPr>
        <w:instrText xml:space="preserve"> ADDIN EN.CITE </w:instrText>
      </w:r>
      <w:r w:rsidR="00587185">
        <w:rPr>
          <w:rFonts w:eastAsia="Cambria"/>
        </w:rPr>
        <w:fldChar w:fldCharType="begin">
          <w:fldData xml:space="preserve">PEVuZE5vdGU+PENpdGU+PEF1dGhvcj5BbWlua2VuZzwvQXV0aG9yPjxZZWFyPjIwMTY8L1llYXI+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</w:fldData>
        </w:fldChar>
      </w:r>
      <w:r w:rsidR="00587185">
        <w:rPr>
          <w:rFonts w:eastAsia="Cambria"/>
        </w:rPr>
        <w:instrText xml:space="preserve"> ADDIN EN.CITE.DATA </w:instrText>
      </w:r>
      <w:r w:rsidR="00587185">
        <w:rPr>
          <w:rFonts w:eastAsia="Cambria"/>
        </w:rPr>
      </w:r>
      <w:r w:rsidR="00587185">
        <w:rPr>
          <w:rFonts w:eastAsia="Cambria"/>
        </w:rPr>
        <w:fldChar w:fldCharType="end"/>
      </w:r>
      <w:r>
        <w:rPr>
          <w:rFonts w:eastAsia="Cambria"/>
        </w:rPr>
      </w:r>
      <w:r>
        <w:rPr>
          <w:rFonts w:eastAsia="Cambria"/>
        </w:rPr>
        <w:fldChar w:fldCharType="separate"/>
      </w:r>
      <w:r w:rsidR="00587185">
        <w:rPr>
          <w:rFonts w:eastAsia="Cambria"/>
          <w:noProof/>
        </w:rPr>
        <w:t>[76]</w:t>
      </w:r>
      <w:r>
        <w:rPr>
          <w:rFonts w:eastAsia="Cambria"/>
        </w:rPr>
        <w:fldChar w:fldCharType="end"/>
      </w:r>
      <w:r>
        <w:rPr>
          <w:rFonts w:eastAsia="Cambria"/>
        </w:rPr>
        <w:t>, and published thiopurine guidelines were used</w:t>
      </w:r>
      <w:r>
        <w:rPr>
          <w:rFonts w:eastAsia="Cambria"/>
        </w:rPr>
        <w:fldChar w:fldCharType="begin">
          <w:fldData xml:space="preserve">PEVuZE5vdGU+PENpdGU+PEF1dGhvcj5SZWxsaW5nPC9BdXRob3I+PFllYXI+MjAxOTwvWWVhcj48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==
</w:fldData>
        </w:fldChar>
      </w:r>
      <w:r w:rsidR="00587185">
        <w:rPr>
          <w:rFonts w:eastAsia="Cambria"/>
        </w:rPr>
        <w:instrText xml:space="preserve"> ADDIN EN.CITE </w:instrText>
      </w:r>
      <w:r w:rsidR="00587185">
        <w:rPr>
          <w:rFonts w:eastAsia="Cambria"/>
        </w:rPr>
        <w:fldChar w:fldCharType="begin">
          <w:fldData xml:space="preserve">PEVuZE5vdGU+PENpdGU+PEF1dGhvcj5SZWxsaW5nPC9BdXRob3I+PFllYXI+MjAxOTwvWWVhcj48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==
</w:fldData>
        </w:fldChar>
      </w:r>
      <w:r w:rsidR="00587185">
        <w:rPr>
          <w:rFonts w:eastAsia="Cambria"/>
        </w:rPr>
        <w:instrText xml:space="preserve"> ADDIN EN.CITE.DATA </w:instrText>
      </w:r>
      <w:r w:rsidR="00587185">
        <w:rPr>
          <w:rFonts w:eastAsia="Cambria"/>
        </w:rPr>
      </w:r>
      <w:r w:rsidR="00587185">
        <w:rPr>
          <w:rFonts w:eastAsia="Cambria"/>
        </w:rPr>
        <w:fldChar w:fldCharType="end"/>
      </w:r>
      <w:r>
        <w:rPr>
          <w:rFonts w:eastAsia="Cambria"/>
        </w:rPr>
      </w:r>
      <w:r>
        <w:rPr>
          <w:rFonts w:eastAsia="Cambria"/>
        </w:rPr>
        <w:fldChar w:fldCharType="separate"/>
      </w:r>
      <w:r w:rsidR="00587185">
        <w:rPr>
          <w:rFonts w:eastAsia="Cambria"/>
          <w:noProof/>
        </w:rPr>
        <w:t>[77, 78]</w:t>
      </w:r>
      <w:r>
        <w:rPr>
          <w:rFonts w:eastAsia="Cambria"/>
        </w:rPr>
        <w:fldChar w:fldCharType="end"/>
      </w:r>
      <w:r>
        <w:rPr>
          <w:rFonts w:eastAsia="Cambria"/>
        </w:rPr>
        <w:t xml:space="preserve">. For the cisplatin and anthracycline guidelines, key questions to be answered were: (1) who should be tested? (2) which variants should be tested for? and (3) what therapeutic recommendations should be made if variants are found? </w:t>
      </w:r>
    </w:p>
    <w:p w14:paraId="4B8B50AC" w14:textId="0839C8CB" w:rsidR="006C691A" w:rsidRDefault="006C691A" w:rsidP="006C691A">
      <w:pPr>
        <w:rPr>
          <w:lang w:val="en-US"/>
        </w:rPr>
      </w:pPr>
      <w:r>
        <w:t>The CPNDS began the implementation of pharmacogenetic testing into clinical practice in 2012, focusing specifically on the implementation of tests in pediatric oncology at ten pediatric oncology centres in 7 of the 10 provinces in Canada.  TPMT variants strongly associated with hearing loss secondary to cisplatin therapy (</w:t>
      </w:r>
      <w:r>
        <w:rPr>
          <w:color w:val="000000"/>
          <w:lang w:val="en-CA"/>
        </w:rPr>
        <w:t xml:space="preserve">rs1142345, rs1800460, </w:t>
      </w:r>
      <w:r>
        <w:rPr>
          <w:lang w:val="en-US"/>
        </w:rPr>
        <w:t xml:space="preserve">rs1800462, rs56161402, </w:t>
      </w:r>
      <w:r>
        <w:rPr>
          <w:lang w:val="en-US"/>
        </w:rPr>
        <w:lastRenderedPageBreak/>
        <w:t>rs6921269</w:t>
      </w:r>
      <w:r>
        <w:t>)</w:t>
      </w:r>
      <w:r>
        <w:fldChar w:fldCharType="begin">
          <w:fldData xml:space="preserve">PEVuZE5vdGU+PENpdGU+PEF1dGhvcj5Sb3NzPC9BdXRob3I+PFllYXI+MjAwOTwvWWVhcj48UmVj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==
</w:fldData>
        </w:fldChar>
      </w:r>
      <w:r w:rsidR="00587185">
        <w:instrText xml:space="preserve"> ADDIN EN.CITE </w:instrText>
      </w:r>
      <w:r w:rsidR="00587185">
        <w:fldChar w:fldCharType="begin">
          <w:fldData xml:space="preserve">PEVuZE5vdGU+PENpdGU+PEF1dGhvcj5Sb3NzPC9BdXRob3I+PFllYXI+MjAwOTwvWWVhcj48UmVj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==
</w:fldData>
        </w:fldChar>
      </w:r>
      <w:r w:rsidR="00587185">
        <w:instrText xml:space="preserve"> ADDIN EN.CITE.DATA </w:instrText>
      </w:r>
      <w:r w:rsidR="00587185">
        <w:fldChar w:fldCharType="end"/>
      </w:r>
      <w:r>
        <w:fldChar w:fldCharType="separate"/>
      </w:r>
      <w:r w:rsidR="00587185">
        <w:rPr>
          <w:noProof/>
        </w:rPr>
        <w:t>[79, 80]</w:t>
      </w:r>
      <w:r>
        <w:fldChar w:fldCharType="end"/>
      </w:r>
      <w:r>
        <w:t xml:space="preserve"> UGT1A6, SLC28A3 and RARG variants strongly associated with anthracycline-induced cardiotoxicity (rs17863783, rs7853758 and rs2229774)</w:t>
      </w:r>
      <w:r>
        <w:fldChar w:fldCharType="begin">
          <w:fldData xml:space="preserve">PEVuZE5vdGU+PENpdGU+PEF1dGhvcj5WaXNzY2hlcjwvQXV0aG9yPjxZZWFyPjIwMTI8L1llYXI+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</w:fldData>
        </w:fldChar>
      </w:r>
      <w:r w:rsidR="00587185">
        <w:instrText xml:space="preserve"> ADDIN EN.CITE </w:instrText>
      </w:r>
      <w:r w:rsidR="00587185">
        <w:fldChar w:fldCharType="begin">
          <w:fldData xml:space="preserve">PEVuZE5vdGU+PENpdGU+PEF1dGhvcj5WaXNzY2hlcjwvQXV0aG9yPjxZZWFyPjIwMTI8L1llYXI+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</w:fldData>
        </w:fldChar>
      </w:r>
      <w:r w:rsidR="00587185">
        <w:instrText xml:space="preserve"> ADDIN EN.CITE.DATA </w:instrText>
      </w:r>
      <w:r w:rsidR="00587185">
        <w:fldChar w:fldCharType="end"/>
      </w:r>
      <w:r>
        <w:fldChar w:fldCharType="separate"/>
      </w:r>
      <w:r w:rsidR="00587185">
        <w:rPr>
          <w:noProof/>
        </w:rPr>
        <w:t>[81-83]</w:t>
      </w:r>
      <w:r>
        <w:fldChar w:fldCharType="end"/>
      </w:r>
      <w:r>
        <w:t xml:space="preserve"> and TPMT and NUDT15 variants for thiopurine-induced myelosuppression (</w:t>
      </w:r>
      <w:r>
        <w:rPr>
          <w:lang w:val="en-US"/>
        </w:rPr>
        <w:t>rs1142345, rs1800460, rs1800462, rs56161402, rs6921269, rs116855232, rs147390019, rs186364861</w:t>
      </w:r>
      <w:r>
        <w:t>)</w:t>
      </w:r>
      <w:r>
        <w:fldChar w:fldCharType="begin">
          <w:fldData xml:space="preserve">PEVuZE5vdGU+PENpdGU+PFJlY051bT4xMzA5PC9SZWNOdW0+PERpc3BsYXlUZXh0Pls3NywgNzhd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==
</w:fldData>
        </w:fldChar>
      </w:r>
      <w:r w:rsidR="00587185">
        <w:instrText xml:space="preserve"> ADDIN EN.CITE </w:instrText>
      </w:r>
      <w:r w:rsidR="00587185">
        <w:fldChar w:fldCharType="begin">
          <w:fldData xml:space="preserve">PEVuZE5vdGU+PENpdGU+PFJlY051bT4xMzA5PC9SZWNOdW0+PERpc3BsYXlUZXh0Pls3NywgNzhd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==
</w:fldData>
        </w:fldChar>
      </w:r>
      <w:r w:rsidR="00587185">
        <w:instrText xml:space="preserve"> ADDIN EN.CITE.DATA </w:instrText>
      </w:r>
      <w:r w:rsidR="00587185">
        <w:fldChar w:fldCharType="end"/>
      </w:r>
      <w:r>
        <w:fldChar w:fldCharType="separate"/>
      </w:r>
      <w:r w:rsidR="00587185">
        <w:rPr>
          <w:noProof/>
        </w:rPr>
        <w:t>[77, 78]</w:t>
      </w:r>
      <w:r>
        <w:fldChar w:fldCharType="end"/>
      </w:r>
      <w:r>
        <w:t xml:space="preserve">.  Currently, </w:t>
      </w:r>
      <w:r w:rsidRPr="006C691A">
        <w:t>827 pharmacogenetic tests</w:t>
      </w:r>
      <w:r>
        <w:t xml:space="preserve"> have been ordered and results returned in pediatric oncology across Canada.  </w:t>
      </w:r>
    </w:p>
    <w:p w14:paraId="3AA2B545" w14:textId="77777777" w:rsidR="006C691A" w:rsidRDefault="006C691A" w:rsidP="006C691A">
      <w:pPr>
        <w:rPr>
          <w:rFonts w:eastAsia="Cambria"/>
        </w:rPr>
      </w:pPr>
    </w:p>
    <w:p w14:paraId="0F10E94B" w14:textId="77777777" w:rsidR="006C691A" w:rsidRDefault="006C691A" w:rsidP="006C691A">
      <w:r>
        <w:rPr>
          <w:rFonts w:eastAsia="Cambria"/>
        </w:rPr>
        <w:t xml:space="preserve">CPNDS also established a research program to understand how best to return pharmacogenetic results for robust markers associated with drug outcomes within the three most commonly used classes of drugs:  analgesics, antibiotics and psychotropic drugs.  Robustness was defined as:  information on pharmacogenetic variants included in the drug label by a regulator (e.g. Health Canada, the US Food &amp; Drug Administration, European Medicines Agency); or published, peer-reviewed pharmacogenetic clinical practice guidelines from an established expert group (CPIC, DPWG or CPNDS); or variants with drug outcome associations with odds ratio ≥ 3 in at least three independent populations </w:t>
      </w:r>
      <w:r w:rsidRPr="006C691A">
        <w:rPr>
          <w:rFonts w:eastAsia="Cambria"/>
        </w:rPr>
        <w:t xml:space="preserve">(see Table 3).  To date, </w:t>
      </w:r>
      <w:r w:rsidRPr="006C691A">
        <w:t>222 pharmacogenetic tests</w:t>
      </w:r>
      <w:r>
        <w:t xml:space="preserve"> have been ordered and results returned for these three classes of drugs in three provinces (British Columbia, Ontario, Quebec).  Like in other countries such as the US, commercial pharmacogenetic panels are available and accessed throughout Canada by some patients.  Some private insurers are paying for pharmacogenetic testing in specific instances.  </w:t>
      </w:r>
    </w:p>
    <w:p w14:paraId="55E62EAE" w14:textId="7FC5C932" w:rsidR="1830BA95" w:rsidRPr="005352D3" w:rsidRDefault="1830BA95" w:rsidP="1830BA95">
      <w:pPr>
        <w:rPr>
          <w:rFonts w:eastAsia="Cambria"/>
        </w:rPr>
      </w:pPr>
    </w:p>
    <w:p w14:paraId="218D6CA5" w14:textId="1B9AE676" w:rsidR="00B250CD" w:rsidRPr="005352D3" w:rsidRDefault="0014705D" w:rsidP="00977278">
      <w:pPr>
        <w:pStyle w:val="Heading3"/>
      </w:pPr>
      <w:bookmarkStart w:id="11" w:name="_Toc68789570"/>
      <w:r w:rsidRPr="005352D3">
        <w:t xml:space="preserve">The </w:t>
      </w:r>
      <w:r w:rsidR="00B250CD" w:rsidRPr="005352D3">
        <w:t>Netherlands</w:t>
      </w:r>
      <w:bookmarkEnd w:id="11"/>
    </w:p>
    <w:p w14:paraId="7CCEE1EC" w14:textId="77777777" w:rsidR="00F87556" w:rsidRPr="005352D3" w:rsidRDefault="00F87556" w:rsidP="00977278"/>
    <w:p w14:paraId="232F6C5C" w14:textId="373E35C7" w:rsidR="00CC63F8" w:rsidRPr="005352D3" w:rsidRDefault="00F87556" w:rsidP="00AD1272">
      <w:r w:rsidRPr="005352D3">
        <w:t>A</w:t>
      </w:r>
      <w:r w:rsidR="00AD1272" w:rsidRPr="005352D3">
        <w:t xml:space="preserve"> landmark event </w:t>
      </w:r>
      <w:r w:rsidRPr="005352D3">
        <w:t xml:space="preserve">in the clinical implementation of pharmacogenetics in the Netherlands was made in 2005 when the Royal Dutch Pharmacist Association </w:t>
      </w:r>
      <w:r w:rsidR="00AD1272" w:rsidRPr="005352D3">
        <w:t xml:space="preserve">(KNMP) </w:t>
      </w:r>
      <w:r w:rsidRPr="005352D3">
        <w:t>founded the Dutch Pharmacogenetics Working Group</w:t>
      </w:r>
      <w:r w:rsidR="00E81BE6" w:rsidRPr="005352D3">
        <w:t xml:space="preserve"> </w:t>
      </w:r>
      <w:r w:rsidR="00CC63F8" w:rsidRPr="005352D3">
        <w:fldChar w:fldCharType="begin"/>
      </w:r>
      <w:r w:rsidR="00587185">
        <w:instrText xml:space="preserve"> ADDIN EN.CITE &lt;EndNote&gt;&lt;Cite&gt;&lt;Author&gt;Swen&lt;/Author&gt;&lt;Year&gt;2008&lt;/Year&gt;&lt;RecNum&gt;4801&lt;/RecNum&gt;&lt;DisplayText&gt;[32]&lt;/DisplayText&gt;&lt;record&gt;&lt;rec-number&gt;4801&lt;/rec-number&gt;&lt;foreign-keys&gt;&lt;key app="EN" db-id="w5x5xp5dezdff0ewffoxef0kefvzsdf000wr" timestamp="1591701271"&gt;4801&lt;/key&gt;&lt;/foreign-keys&gt;&lt;ref-type name="Journal Article"&gt;17&lt;/ref-type&gt;&lt;contributors&gt;&lt;authors&gt;&lt;author&gt;Swen, J. J.&lt;/author&gt;&lt;author&gt;Wilting, I.&lt;/author&gt;&lt;author&gt;de Goede, A. L.&lt;/author&gt;&lt;author&gt;Grandia, L.&lt;/author&gt;&lt;author&gt;Mulder, H.&lt;/author&gt;&lt;author&gt;Touw, D. J.&lt;/author&gt;&lt;author&gt;de Boer, A.&lt;/author&gt;&lt;author&gt;Conemans, J. M.&lt;/author&gt;&lt;author&gt;Egberts, T. C.&lt;/author&gt;&lt;author&gt;Klungel, O. H.&lt;/author&gt;&lt;author&gt;Koopmans, R.&lt;/author&gt;&lt;author&gt;van der Weide, J.&lt;/author&gt;&lt;author&gt;Wilffert, B.&lt;/author&gt;&lt;author&gt;Guchelaar, H. J.&lt;/author&gt;&lt;author&gt;Deneer, V. H.&lt;/author&gt;&lt;/authors&gt;&lt;/contributors&gt;&lt;auth-address&gt;Department of Clinical Pharmacy and Toxicology, Leiden University Medical Center, Leiden, The Netherlands.&lt;/auth-address&gt;&lt;titles&gt;&lt;title&gt;Pharmacogenetics: from bench to byte&lt;/title&gt;&lt;secondary-title&gt;Clin Pharmacol Ther&lt;/secondary-title&gt;&lt;/titles&gt;&lt;periodical&gt;&lt;full-title&gt;Clinical Pharmacology and Therapeutics&lt;/full-title&gt;&lt;abbr-1&gt;Clin. Pharmacol. Ther.&lt;/abbr-1&gt;&lt;abbr-2&gt;Clin Pharmacol Ther&lt;/abbr-2&gt;&lt;abbr-3&gt;Clinical Pharmacology &amp;amp; Therapeutics&lt;/abbr-3&gt;&lt;/periodical&gt;&lt;pages&gt;781-7&lt;/pages&gt;&lt;volume&gt;83&lt;/volume&gt;&lt;number&gt;5&lt;/number&gt;&lt;edition&gt;2008/02/07&lt;/edition&gt;&lt;keywords&gt;&lt;keyword&gt;Drug Prescriptions&lt;/keyword&gt;&lt;keyword&gt;Drug Therapy, Computer-Assisted/*methods&lt;/keyword&gt;&lt;keyword&gt;Humans&lt;/keyword&gt;&lt;keyword&gt;Medication Systems&lt;/keyword&gt;&lt;keyword&gt;Pharmacogenetics/*methods&lt;/keyword&gt;&lt;keyword&gt;Pharmacokinetics&lt;/keyword&gt;&lt;keyword&gt;Practice Guidelines as Topic&lt;/keyword&gt;&lt;/keywords&gt;&lt;dates&gt;&lt;year&gt;2008&lt;/year&gt;&lt;pub-dates&gt;&lt;date&gt;May&lt;/date&gt;&lt;/pub-dates&gt;&lt;/dates&gt;&lt;isbn&gt;1532-6535 (Electronic)&amp;#xD;0009-9236 (Linking)&lt;/isbn&gt;&lt;accession-num&gt;18253145&lt;/accession-num&gt;&lt;urls&gt;&lt;related-urls&gt;&lt;url&gt;https://www.ncbi.nlm.nih.gov/pubmed/18253145&lt;/url&gt;&lt;/related-urls&gt;&lt;/urls&gt;&lt;electronic-resource-num&gt;10.1038/sj.clpt.6100507&lt;/electronic-resource-num&gt;&lt;/record&gt;&lt;/Cite&gt;&lt;/EndNote&gt;</w:instrText>
      </w:r>
      <w:r w:rsidR="00CC63F8" w:rsidRPr="005352D3">
        <w:fldChar w:fldCharType="separate"/>
      </w:r>
      <w:r w:rsidR="00587185">
        <w:rPr>
          <w:noProof/>
        </w:rPr>
        <w:t>[32]</w:t>
      </w:r>
      <w:r w:rsidR="00CC63F8" w:rsidRPr="005352D3">
        <w:fldChar w:fldCharType="end"/>
      </w:r>
      <w:r w:rsidRPr="005352D3">
        <w:t xml:space="preserve">. </w:t>
      </w:r>
      <w:r w:rsidR="00525684" w:rsidRPr="005352D3">
        <w:t>T</w:t>
      </w:r>
      <w:r w:rsidRPr="005352D3">
        <w:t>his multidisciplinary working group consisting of physicians and pharmacist</w:t>
      </w:r>
      <w:r w:rsidR="0000691F" w:rsidRPr="005352D3">
        <w:t>s</w:t>
      </w:r>
      <w:r w:rsidRPr="005352D3">
        <w:t xml:space="preserve"> </w:t>
      </w:r>
      <w:r w:rsidR="00525684" w:rsidRPr="005352D3">
        <w:t xml:space="preserve">writes pharmacogenetic guidelines based on </w:t>
      </w:r>
      <w:r w:rsidRPr="005352D3">
        <w:t>systematic literature rev</w:t>
      </w:r>
      <w:r w:rsidR="00525684" w:rsidRPr="005352D3">
        <w:t xml:space="preserve">iews of drug-gene pairs. To date, more than 100 different drug-gene pairs have been assessed and guidelines are available for 47 drugs. </w:t>
      </w:r>
      <w:r w:rsidR="004126B0" w:rsidRPr="005352D3">
        <w:t>Recently, the DPWG guidelines were endorsed by the European Association of Clinical Pharmacology and Therapeutics</w:t>
      </w:r>
      <w:r w:rsidR="00F70B21" w:rsidRPr="005352D3">
        <w:t xml:space="preserve"> </w:t>
      </w:r>
      <w:r w:rsidR="00CC63F8" w:rsidRPr="005352D3">
        <w:fldChar w:fldCharType="begin"/>
      </w:r>
      <w:r w:rsidR="00587185">
        <w:instrText xml:space="preserve"> ADDIN EN.CITE &lt;EndNote&gt;&lt;Cite ExcludeAuth="1" ExcludeYear="1"&gt;&lt;RecNum&gt;5116&lt;/RecNum&gt;&lt;DisplayText&gt;[84]&lt;/DisplayText&gt;&lt;record&gt;&lt;rec-number&gt;5116&lt;/rec-number&gt;&lt;foreign-keys&gt;&lt;key app="EN" db-id="w5x5xp5dezdff0ewffoxef0kefvzsdf000wr" timestamp="1617897701"&gt;5116&lt;/key&gt;&lt;/foreign-keys&gt;&lt;ref-type name="Journal Article"&gt;17&lt;/ref-type&gt;&lt;contributors&gt;&lt;/contributors&gt;&lt;titles&gt;&lt;title&gt;European Association for Clinical Pharmacology and Therapeutics (EACPT). Website: https://www.eacpt.eu/. (Last accessed April 2021)&lt;/title&gt;&lt;/titles&gt;&lt;dates&gt;&lt;/dates&gt;&lt;urls&gt;&lt;/urls&gt;&lt;/record&gt;&lt;/Cite&gt;&lt;/EndNote&gt;</w:instrText>
      </w:r>
      <w:r w:rsidR="00CC63F8" w:rsidRPr="005352D3">
        <w:fldChar w:fldCharType="separate"/>
      </w:r>
      <w:r w:rsidR="00587185">
        <w:rPr>
          <w:noProof/>
        </w:rPr>
        <w:t>[84]</w:t>
      </w:r>
      <w:r w:rsidR="00CC63F8" w:rsidRPr="005352D3">
        <w:fldChar w:fldCharType="end"/>
      </w:r>
      <w:r w:rsidR="004126B0" w:rsidRPr="005352D3">
        <w:t xml:space="preserve"> and the European Association of Hospital Pharmacists</w:t>
      </w:r>
      <w:r w:rsidR="00F70B21" w:rsidRPr="005352D3">
        <w:t xml:space="preserve"> </w:t>
      </w:r>
      <w:r w:rsidR="00CC63F8" w:rsidRPr="005352D3">
        <w:fldChar w:fldCharType="begin"/>
      </w:r>
      <w:r w:rsidR="00587185">
        <w:instrText xml:space="preserve"> ADDIN EN.CITE &lt;EndNote&gt;&lt;Cite ExcludeAuth="1" ExcludeYear="1"&gt;&lt;RecNum&gt;5117&lt;/RecNum&gt;&lt;DisplayText&gt;[85]&lt;/DisplayText&gt;&lt;record&gt;&lt;rec-number&gt;5117&lt;/rec-number&gt;&lt;foreign-keys&gt;&lt;key app="EN" db-id="w5x5xp5dezdff0ewffoxef0kefvzsdf000wr" timestamp="1617897735"&gt;5117&lt;/key&gt;&lt;/foreign-keys&gt;&lt;ref-type name="Journal Article"&gt;17&lt;/ref-type&gt;&lt;contributors&gt;&lt;/contributors&gt;&lt;titles&gt;&lt;title&gt;European Association of Hospital Pharmacists (EAHP). Website: https://www.eahp.eu/. (Last accessed April 2021)&lt;/title&gt;&lt;/titles&gt;&lt;dates&gt;&lt;/dates&gt;&lt;urls&gt;&lt;/urls&gt;&lt;/record&gt;&lt;/Cite&gt;&lt;/EndNote&gt;</w:instrText>
      </w:r>
      <w:r w:rsidR="00CC63F8" w:rsidRPr="005352D3">
        <w:fldChar w:fldCharType="separate"/>
      </w:r>
      <w:r w:rsidR="00587185">
        <w:rPr>
          <w:noProof/>
        </w:rPr>
        <w:t>[85]</w:t>
      </w:r>
      <w:r w:rsidR="00CC63F8" w:rsidRPr="005352D3">
        <w:fldChar w:fldCharType="end"/>
      </w:r>
      <w:r w:rsidR="004126B0" w:rsidRPr="005352D3">
        <w:t>.</w:t>
      </w:r>
    </w:p>
    <w:p w14:paraId="78279B95" w14:textId="6D2AEF68" w:rsidR="004126B0" w:rsidRPr="005352D3" w:rsidRDefault="004126B0" w:rsidP="00AD1272">
      <w:r w:rsidRPr="005352D3">
        <w:t xml:space="preserve"> </w:t>
      </w:r>
    </w:p>
    <w:p w14:paraId="542C7BFC" w14:textId="041CB013" w:rsidR="00525684" w:rsidRPr="005352D3" w:rsidRDefault="008A6808" w:rsidP="00AD1272">
      <w:r w:rsidRPr="005352D3">
        <w:t xml:space="preserve">Originally </w:t>
      </w:r>
      <w:r w:rsidR="00525684" w:rsidRPr="005352D3">
        <w:t>DPWG recommendations focused on patients with a known genotype. However,</w:t>
      </w:r>
      <w:r w:rsidR="0000691F" w:rsidRPr="005352D3">
        <w:t xml:space="preserve"> DPWG has also started to recommend testing, since </w:t>
      </w:r>
      <w:r w:rsidR="00525684" w:rsidRPr="005352D3">
        <w:t xml:space="preserve">the creation of the Clinical Implication </w:t>
      </w:r>
      <w:r w:rsidR="00525684" w:rsidRPr="005352D3">
        <w:lastRenderedPageBreak/>
        <w:t xml:space="preserve">Score, a system that </w:t>
      </w:r>
      <w:r w:rsidR="0000691F" w:rsidRPr="005352D3">
        <w:t xml:space="preserve">identifies the drugs for which specific PGx </w:t>
      </w:r>
      <w:r w:rsidR="00525684" w:rsidRPr="005352D3">
        <w:t xml:space="preserve">testing </w:t>
      </w:r>
      <w:r w:rsidR="0000691F" w:rsidRPr="005352D3">
        <w:t xml:space="preserve">is needed </w:t>
      </w:r>
      <w:r w:rsidR="00525684" w:rsidRPr="005352D3">
        <w:t xml:space="preserve">prior to prescribing </w:t>
      </w:r>
      <w:r w:rsidR="00CC63F8" w:rsidRPr="005352D3">
        <w:fldChar w:fldCharType="begin">
          <w:fldData xml:space="preserve">PEVuZE5vdGU+PENpdGU+PEF1dGhvcj5Td2VuPC9BdXRob3I+PFllYXI+MjAxODwvWWVhcj48UmVj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=
</w:fldData>
        </w:fldChar>
      </w:r>
      <w:r w:rsidR="00587185">
        <w:instrText xml:space="preserve"> ADDIN EN.CITE </w:instrText>
      </w:r>
      <w:r w:rsidR="00587185">
        <w:fldChar w:fldCharType="begin">
          <w:fldData xml:space="preserve">PEVuZE5vdGU+PENpdGU+PEF1dGhvcj5Td2VuPC9BdXRob3I+PFllYXI+MjAxODwvWWVhcj48UmVj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=
</w:fldData>
        </w:fldChar>
      </w:r>
      <w:r w:rsidR="00587185">
        <w:instrText xml:space="preserve"> ADDIN EN.CITE.DATA </w:instrText>
      </w:r>
      <w:r w:rsidR="00587185">
        <w:fldChar w:fldCharType="end"/>
      </w:r>
      <w:r w:rsidR="00CC63F8" w:rsidRPr="005352D3">
        <w:fldChar w:fldCharType="separate"/>
      </w:r>
      <w:r w:rsidR="00587185">
        <w:rPr>
          <w:noProof/>
        </w:rPr>
        <w:t>[86]</w:t>
      </w:r>
      <w:r w:rsidR="00CC63F8" w:rsidRPr="005352D3">
        <w:fldChar w:fldCharType="end"/>
      </w:r>
      <w:r w:rsidR="00525684" w:rsidRPr="005352D3">
        <w:t xml:space="preserve">. The </w:t>
      </w:r>
      <w:r w:rsidR="00AD1272" w:rsidRPr="005352D3">
        <w:t xml:space="preserve">score is assigned to all actionable drug-gene pairs and has </w:t>
      </w:r>
      <w:r w:rsidR="00525684" w:rsidRPr="005352D3">
        <w:t>three‐categories for testing: “Potentially Beneficial,” “Beneficial,” and “Essential”</w:t>
      </w:r>
      <w:r w:rsidR="00AD1272" w:rsidRPr="005352D3">
        <w:t xml:space="preserve">. </w:t>
      </w:r>
      <w:r w:rsidR="00B768EA">
        <w:t>Currently the score “</w:t>
      </w:r>
      <w:r w:rsidR="00B768EA" w:rsidRPr="005352D3">
        <w:t>essential</w:t>
      </w:r>
      <w:r w:rsidR="00B768EA">
        <w:t>”</w:t>
      </w:r>
      <w:r w:rsidR="00B768EA" w:rsidRPr="005352D3">
        <w:t xml:space="preserve">  is assigned to</w:t>
      </w:r>
      <w:r w:rsidR="00B768EA">
        <w:t xml:space="preserve"> 14 drug-gene combinations comprising 11 drugs including</w:t>
      </w:r>
      <w:r w:rsidR="00B768EA" w:rsidRPr="005352D3">
        <w:t xml:space="preserve"> clopidogrel (</w:t>
      </w:r>
      <w:r w:rsidR="00B768EA" w:rsidRPr="005352D3">
        <w:rPr>
          <w:i/>
          <w:iCs/>
        </w:rPr>
        <w:t>CYP2C19</w:t>
      </w:r>
      <w:r w:rsidR="00B768EA" w:rsidRPr="005352D3">
        <w:t>), azathioprine / 6-MP (</w:t>
      </w:r>
      <w:r w:rsidR="00B768EA" w:rsidRPr="005352D3">
        <w:rPr>
          <w:i/>
          <w:iCs/>
        </w:rPr>
        <w:t>TPMT</w:t>
      </w:r>
      <w:r w:rsidR="00B768EA" w:rsidRPr="005352D3">
        <w:t>), capecitabine / 5-FU (</w:t>
      </w:r>
      <w:r w:rsidR="00B768EA" w:rsidRPr="005352D3">
        <w:rPr>
          <w:i/>
          <w:iCs/>
        </w:rPr>
        <w:t>DPYD</w:t>
      </w:r>
      <w:r w:rsidR="00B768EA" w:rsidRPr="005352D3">
        <w:t xml:space="preserve">). </w:t>
      </w:r>
      <w:r w:rsidR="00E717B8">
        <w:t>The utility of</w:t>
      </w:r>
      <w:r w:rsidR="001A355C">
        <w:t xml:space="preserve"> DPYD </w:t>
      </w:r>
      <w:r w:rsidR="00E717B8">
        <w:t xml:space="preserve">in paediatrics is </w:t>
      </w:r>
      <w:r w:rsidR="00242F6D">
        <w:t xml:space="preserve">limited </w:t>
      </w:r>
      <w:r w:rsidR="00E717B8">
        <w:t>as fluoropyrimidines are only used to treat</w:t>
      </w:r>
      <w:r w:rsidR="00242F6D">
        <w:t xml:space="preserve"> rarer solid tumours in this population (e.g. naso-pharyngeal carcino</w:t>
      </w:r>
      <w:r w:rsidR="00E717B8">
        <w:t xml:space="preserve">ma). </w:t>
      </w:r>
      <w:r w:rsidR="00AD1272" w:rsidRPr="005352D3">
        <w:t xml:space="preserve">The clinical recommendations of the DPWG are available at point of care through incorporation in &gt;90% of electronic prescribing systems and pharmacy order entry systems. </w:t>
      </w:r>
    </w:p>
    <w:p w14:paraId="7ABA48F5" w14:textId="3C8B5348" w:rsidR="00F87556" w:rsidRPr="005352D3" w:rsidRDefault="00F87556" w:rsidP="00977278"/>
    <w:p w14:paraId="306A51F1" w14:textId="2643CAC6" w:rsidR="00652EAE" w:rsidRPr="005352D3" w:rsidRDefault="00AD1272" w:rsidP="00977278">
      <w:r w:rsidRPr="005352D3">
        <w:t xml:space="preserve">The most widely adopted PGx test in the Netherlands is </w:t>
      </w:r>
      <w:r w:rsidR="004126B0" w:rsidRPr="005352D3">
        <w:t xml:space="preserve">testing for variants in </w:t>
      </w:r>
      <w:r w:rsidRPr="005352D3">
        <w:rPr>
          <w:i/>
          <w:iCs/>
        </w:rPr>
        <w:t>DPYD</w:t>
      </w:r>
      <w:r w:rsidR="004126B0" w:rsidRPr="005352D3">
        <w:t xml:space="preserve"> to prevent fluoropyrimidine toxicity</w:t>
      </w:r>
      <w:r w:rsidRPr="005352D3">
        <w:t>.</w:t>
      </w:r>
      <w:r w:rsidR="004126B0" w:rsidRPr="005352D3">
        <w:t xml:space="preserve"> A recent evaluation reported that over 85% of patients w</w:t>
      </w:r>
      <w:r w:rsidR="008A6808" w:rsidRPr="005352D3">
        <w:t>ere</w:t>
      </w:r>
      <w:r w:rsidR="004126B0" w:rsidRPr="005352D3">
        <w:t xml:space="preserve"> tested prior to start of treatment</w:t>
      </w:r>
      <w:r w:rsidR="00CC63F8" w:rsidRPr="005352D3">
        <w:t xml:space="preserve"> </w:t>
      </w:r>
      <w:r w:rsidR="00CC63F8" w:rsidRPr="005352D3">
        <w:fldChar w:fldCharType="begin">
          <w:fldData xml:space="preserve">PEVuZE5vdGU+PENpdGU+PEF1dGhvcj5MdW5lbmJ1cmc8L0F1dGhvcj48WWVhcj4yMDE2PC9ZZWFy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==
</w:fldData>
        </w:fldChar>
      </w:r>
      <w:r w:rsidR="00587185">
        <w:instrText xml:space="preserve"> ADDIN EN.CITE </w:instrText>
      </w:r>
      <w:r w:rsidR="00587185">
        <w:fldChar w:fldCharType="begin">
          <w:fldData xml:space="preserve">PEVuZE5vdGU+PENpdGU+PEF1dGhvcj5MdW5lbmJ1cmc8L0F1dGhvcj48WWVhcj4yMDE2PC9ZZWFy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==
</w:fldData>
        </w:fldChar>
      </w:r>
      <w:r w:rsidR="00587185">
        <w:instrText xml:space="preserve"> ADDIN EN.CITE.DATA </w:instrText>
      </w:r>
      <w:r w:rsidR="00587185">
        <w:fldChar w:fldCharType="end"/>
      </w:r>
      <w:r w:rsidR="00CC63F8" w:rsidRPr="005352D3">
        <w:fldChar w:fldCharType="separate"/>
      </w:r>
      <w:r w:rsidR="00587185">
        <w:rPr>
          <w:noProof/>
        </w:rPr>
        <w:t>[87]</w:t>
      </w:r>
      <w:r w:rsidR="00CC63F8" w:rsidRPr="005352D3">
        <w:fldChar w:fldCharType="end"/>
      </w:r>
      <w:r w:rsidR="00E81BE6" w:rsidRPr="005352D3">
        <w:t xml:space="preserve"> </w:t>
      </w:r>
      <w:r w:rsidR="004126B0" w:rsidRPr="005352D3">
        <w:t xml:space="preserve">. </w:t>
      </w:r>
      <w:r w:rsidR="00B52DDD" w:rsidRPr="005352D3">
        <w:t xml:space="preserve">Other PGx tests that are generally well accepted include </w:t>
      </w:r>
      <w:r w:rsidR="00B52DDD" w:rsidRPr="005352D3">
        <w:rPr>
          <w:i/>
          <w:iCs/>
        </w:rPr>
        <w:t>TPMT</w:t>
      </w:r>
      <w:r w:rsidR="00B52DDD" w:rsidRPr="005352D3">
        <w:t xml:space="preserve"> (mercaptopurine and azathioprine in paediatrics), </w:t>
      </w:r>
      <w:r w:rsidR="00B52DDD" w:rsidRPr="005352D3">
        <w:rPr>
          <w:i/>
          <w:iCs/>
        </w:rPr>
        <w:t>CYP2C19</w:t>
      </w:r>
      <w:r w:rsidR="00B52DDD" w:rsidRPr="005352D3">
        <w:t xml:space="preserve"> (clopidogrel), </w:t>
      </w:r>
      <w:r w:rsidR="00B52DDD" w:rsidRPr="005352D3">
        <w:rPr>
          <w:i/>
          <w:iCs/>
        </w:rPr>
        <w:t>UGT1A1</w:t>
      </w:r>
      <w:r w:rsidR="00B52DDD" w:rsidRPr="005352D3">
        <w:t xml:space="preserve"> (irinotecan) but the level of implementation </w:t>
      </w:r>
      <w:r w:rsidR="008A6808" w:rsidRPr="005352D3">
        <w:t xml:space="preserve">is </w:t>
      </w:r>
      <w:r w:rsidR="00B52DDD" w:rsidRPr="005352D3">
        <w:t xml:space="preserve">highly </w:t>
      </w:r>
      <w:r w:rsidR="008A6808" w:rsidRPr="005352D3">
        <w:t xml:space="preserve">variable </w:t>
      </w:r>
      <w:r w:rsidR="00B52DDD" w:rsidRPr="005352D3">
        <w:t>with specialized and academic cent</w:t>
      </w:r>
      <w:r w:rsidR="00CC63F8" w:rsidRPr="005352D3">
        <w:t>r</w:t>
      </w:r>
      <w:r w:rsidR="00B52DDD" w:rsidRPr="005352D3">
        <w:t xml:space="preserve">es having the highest adoption rates. </w:t>
      </w:r>
      <w:r w:rsidR="007E4287" w:rsidRPr="005352D3">
        <w:t>PGx test</w:t>
      </w:r>
      <w:r w:rsidR="008A6808" w:rsidRPr="005352D3">
        <w:t xml:space="preserve">ing is </w:t>
      </w:r>
      <w:r w:rsidR="007E4287" w:rsidRPr="005352D3">
        <w:t>mostly performed by 10-15 laboratories that are part of clinical chemistry, hospital pharmacy or clinical genetics departments. In recent years, the number of test</w:t>
      </w:r>
      <w:r w:rsidR="00E81BE6" w:rsidRPr="005352D3">
        <w:t>s</w:t>
      </w:r>
      <w:r w:rsidR="007E4287" w:rsidRPr="005352D3">
        <w:t xml:space="preserve"> performed in primary care has expanded and in response the Dutch College of General Practitioners has issued a point of view on pharmacogenetics</w:t>
      </w:r>
      <w:r w:rsidR="00912877">
        <w:t xml:space="preserve"> </w:t>
      </w:r>
      <w:r w:rsidR="00912877">
        <w:fldChar w:fldCharType="begin"/>
      </w:r>
      <w:r w:rsidR="00587185">
        <w:instrText xml:space="preserve"> ADDIN EN.CITE &lt;EndNote&gt;&lt;Cite&gt;&lt;Author&gt;Genootschap&lt;/Author&gt;&lt;Year&gt;2020&lt;/Year&gt;&lt;RecNum&gt;170&lt;/RecNum&gt;&lt;DisplayText&gt;[88]&lt;/DisplayText&gt;&lt;record&gt;&lt;rec-number&gt;170&lt;/rec-number&gt;&lt;foreign-keys&gt;&lt;key app="EN" db-id="vfz5x9saseddeqea0zrx2z0idp0sx02e5t9t" timestamp="1624437794"&gt;170&lt;/key&gt;&lt;/foreign-keys&gt;&lt;ref-type name="Web Page"&gt;12&lt;/ref-type&gt;&lt;contributors&gt;&lt;authors&gt;&lt;author&gt;Nederlands Huisartsen Genootschap&lt;/author&gt;&lt;/authors&gt;&lt;/contributors&gt;&lt;titles&gt;&lt;title&gt;Pharmacogenetic Research in General Practice&lt;/title&gt;&lt;/titles&gt;&lt;volume&gt;2021&lt;/volume&gt;&lt;number&gt;June 23rd &lt;/number&gt;&lt;dates&gt;&lt;year&gt;2020&lt;/year&gt;&lt;/dates&gt;&lt;urls&gt;&lt;related-urls&gt;&lt;url&gt;https://richtlijnen.nhg.org/medisch-inhoudelijke-nhg-standpunten/farmacogenetisch-onderzoek-de-huisartspraktijk&lt;/url&gt;&lt;/related-urls&gt;&lt;/urls&gt;&lt;/record&gt;&lt;/Cite&gt;&lt;/EndNote&gt;</w:instrText>
      </w:r>
      <w:r w:rsidR="00912877">
        <w:fldChar w:fldCharType="separate"/>
      </w:r>
      <w:r w:rsidR="00587185">
        <w:rPr>
          <w:noProof/>
        </w:rPr>
        <w:t>[88]</w:t>
      </w:r>
      <w:r w:rsidR="00912877">
        <w:fldChar w:fldCharType="end"/>
      </w:r>
      <w:r w:rsidR="007E4287" w:rsidRPr="005352D3">
        <w:t xml:space="preserve">. More recently also the Dutch society for Psychiatry has released a </w:t>
      </w:r>
      <w:r w:rsidR="008A6808" w:rsidRPr="005352D3">
        <w:t xml:space="preserve">PGx </w:t>
      </w:r>
      <w:r w:rsidR="007E4287" w:rsidRPr="005352D3">
        <w:t>guidance document</w:t>
      </w:r>
      <w:r w:rsidR="00912877">
        <w:t xml:space="preserve"> </w:t>
      </w:r>
      <w:r w:rsidR="00912877">
        <w:fldChar w:fldCharType="begin"/>
      </w:r>
      <w:r w:rsidR="00587185">
        <w:instrText xml:space="preserve"> ADDIN EN.CITE &lt;EndNote&gt;&lt;Cite ExcludeYear="1"&gt;&lt;Author&gt;Psychiatry&lt;/Author&gt;&lt;RecNum&gt;172&lt;/RecNum&gt;&lt;DisplayText&gt;[89]&lt;/DisplayText&gt;&lt;record&gt;&lt;rec-number&gt;172&lt;/rec-number&gt;&lt;foreign-keys&gt;&lt;key app="EN" db-id="vfz5x9saseddeqea0zrx2z0idp0sx02e5t9t" timestamp="1624438901"&gt;172&lt;/key&gt;&lt;/foreign-keys&gt;&lt;ref-type name="Web Page"&gt;12&lt;/ref-type&gt;&lt;contributors&gt;&lt;authors&gt;&lt;author&gt;Dutch Society for Psychiatry&lt;/author&gt;&lt;/authors&gt;&lt;/contributors&gt;&lt;titles&gt;&lt;title&gt;LEIDRAAD FARMACOGENETICA VOOR DE DAGELIJKSE PSYCHIATRISCHE PRAKTIJK&lt;/title&gt;&lt;/titles&gt;&lt;volume&gt;2021&lt;/volume&gt;&lt;number&gt;23rd June&lt;/number&gt;&lt;dates&gt;&lt;/dates&gt;&lt;urls&gt;&lt;related-urls&gt;&lt;url&gt;https://www.nvvp.net/stream/leidraad-farmacogenetica-voor-de-dagelijkse-psychiatrische-praktijk.pdf&lt;/url&gt;&lt;/related-urls&gt;&lt;/urls&gt;&lt;custom1&gt;2021&lt;/custom1&gt;&lt;custom2&gt;23rd June&lt;/custom2&gt;&lt;/record&gt;&lt;/Cite&gt;&lt;/EndNote&gt;</w:instrText>
      </w:r>
      <w:r w:rsidR="00912877">
        <w:fldChar w:fldCharType="separate"/>
      </w:r>
      <w:r w:rsidR="00587185">
        <w:rPr>
          <w:noProof/>
        </w:rPr>
        <w:t>[89]</w:t>
      </w:r>
      <w:r w:rsidR="00912877">
        <w:fldChar w:fldCharType="end"/>
      </w:r>
      <w:r w:rsidR="007E4287" w:rsidRPr="005352D3">
        <w:t xml:space="preserve">. </w:t>
      </w:r>
    </w:p>
    <w:p w14:paraId="1110881E" w14:textId="77777777" w:rsidR="00652EAE" w:rsidRPr="005352D3" w:rsidRDefault="00652EAE" w:rsidP="00977278"/>
    <w:p w14:paraId="21536BD7" w14:textId="31AEB8A8" w:rsidR="004545C3" w:rsidRPr="005352D3" w:rsidRDefault="004545C3" w:rsidP="004545C3">
      <w:r w:rsidRPr="005352D3">
        <w:t>Most PGx testing</w:t>
      </w:r>
      <w:r w:rsidR="008A6808" w:rsidRPr="005352D3">
        <w:t xml:space="preserve"> in the Netherlands</w:t>
      </w:r>
      <w:r w:rsidRPr="005352D3">
        <w:t xml:space="preserve"> is reactive i.e. in response </w:t>
      </w:r>
      <w:r w:rsidR="008A6808" w:rsidRPr="005352D3">
        <w:t xml:space="preserve">to the </w:t>
      </w:r>
      <w:r w:rsidRPr="005352D3">
        <w:t xml:space="preserve">prescription of a drug with a potential PGx recommendation. However, in paediatric clinical genetics </w:t>
      </w:r>
      <w:r w:rsidR="00B44C4F" w:rsidRPr="005352D3">
        <w:t xml:space="preserve">WES </w:t>
      </w:r>
      <w:r w:rsidRPr="005352D3">
        <w:t>has become standard practice and</w:t>
      </w:r>
      <w:r w:rsidR="00B44C4F" w:rsidRPr="005352D3">
        <w:t>, as mentioned above, this</w:t>
      </w:r>
      <w:r w:rsidRPr="005352D3">
        <w:t xml:space="preserve"> offers the opportunity to repurpose existing diagnostic WES-data for pharmacogenomics</w:t>
      </w:r>
      <w:r w:rsidR="00011E37" w:rsidRPr="005352D3">
        <w:t xml:space="preserve"> to enable pre-emptive testing</w:t>
      </w:r>
      <w:r w:rsidRPr="005352D3">
        <w:t>. Recently it was shown that meaningful</w:t>
      </w:r>
      <w:r w:rsidR="00011E37" w:rsidRPr="005352D3">
        <w:t xml:space="preserve"> </w:t>
      </w:r>
      <w:r w:rsidRPr="005352D3">
        <w:t>pharmacogenetic profiles for 7 of 11 important pharmacogenes can be successfully extracted</w:t>
      </w:r>
      <w:r w:rsidR="00B44C4F" w:rsidRPr="005352D3">
        <w:t xml:space="preserve"> </w:t>
      </w:r>
      <w:r w:rsidR="002E5431">
        <w:fldChar w:fldCharType="begin">
          <w:fldData xml:space="preserve">PEVuZE5vdGU+PENpdGU+PEF1dGhvcj52YW4gZGVyIExlZTwvQXV0aG9yPjxZZWFyPjIwMjA8L1ll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</w:fldData>
        </w:fldChar>
      </w:r>
      <w:r w:rsidR="00587185">
        <w:instrText xml:space="preserve"> ADDIN EN.CITE </w:instrText>
      </w:r>
      <w:r w:rsidR="00587185">
        <w:fldChar w:fldCharType="begin">
          <w:fldData xml:space="preserve">PEVuZE5vdGU+PENpdGU+PEF1dGhvcj52YW4gZGVyIExlZTwvQXV0aG9yPjxZZWFyPjIwMjA8L1ll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</w:fldData>
        </w:fldChar>
      </w:r>
      <w:r w:rsidR="00587185">
        <w:instrText xml:space="preserve"> ADDIN EN.CITE.DATA </w:instrText>
      </w:r>
      <w:r w:rsidR="00587185">
        <w:fldChar w:fldCharType="end"/>
      </w:r>
      <w:r w:rsidR="002E5431">
        <w:fldChar w:fldCharType="separate"/>
      </w:r>
      <w:r w:rsidR="00587185">
        <w:rPr>
          <w:noProof/>
        </w:rPr>
        <w:t>[43]</w:t>
      </w:r>
      <w:r w:rsidR="002E5431">
        <w:fldChar w:fldCharType="end"/>
      </w:r>
      <w:r w:rsidR="00491898">
        <w:t xml:space="preserve">, </w:t>
      </w:r>
      <w:r w:rsidR="00AE221D">
        <w:t xml:space="preserve">although there were limitations with this technique, </w:t>
      </w:r>
      <w:r w:rsidR="00170708">
        <w:t>with</w:t>
      </w:r>
      <w:r w:rsidR="00AE221D">
        <w:t xml:space="preserve"> some</w:t>
      </w:r>
      <w:r w:rsidR="00170708">
        <w:t xml:space="preserve"> variations in </w:t>
      </w:r>
      <w:r w:rsidR="00AE221D">
        <w:t xml:space="preserve">established </w:t>
      </w:r>
      <w:r w:rsidR="00170708">
        <w:t>pharmacogenes</w:t>
      </w:r>
      <w:r w:rsidR="00AE221D">
        <w:t xml:space="preserve"> (e.g. </w:t>
      </w:r>
      <w:r w:rsidR="00AE221D" w:rsidRPr="00AE221D">
        <w:t>CYP2C19, and CYP2D6</w:t>
      </w:r>
      <w:r w:rsidR="00170708">
        <w:t xml:space="preserve">) not identified. </w:t>
      </w:r>
      <w:r w:rsidR="00AE221D" w:rsidRPr="00AE221D" w:rsidDel="00AE221D">
        <w:t xml:space="preserve"> </w:t>
      </w:r>
      <w:r w:rsidR="005352D3" w:rsidRPr="005352D3">
        <w:t xml:space="preserve"> </w:t>
      </w:r>
    </w:p>
    <w:p w14:paraId="054D89D3" w14:textId="185CE436" w:rsidR="004545C3" w:rsidRPr="005352D3" w:rsidRDefault="004545C3" w:rsidP="00977278"/>
    <w:p w14:paraId="64F88DBF" w14:textId="77777777" w:rsidR="004545C3" w:rsidRPr="005352D3" w:rsidRDefault="004545C3" w:rsidP="00977278"/>
    <w:p w14:paraId="498DB22F" w14:textId="24E7DE24" w:rsidR="00B250CD" w:rsidRPr="005352D3" w:rsidRDefault="00B250CD" w:rsidP="00977278">
      <w:pPr>
        <w:pStyle w:val="Heading3"/>
      </w:pPr>
      <w:bookmarkStart w:id="12" w:name="_Toc68789571"/>
      <w:r w:rsidRPr="005352D3">
        <w:lastRenderedPageBreak/>
        <w:t>UK</w:t>
      </w:r>
      <w:r w:rsidR="00A252E5" w:rsidRPr="005352D3">
        <w:t xml:space="preserve"> </w:t>
      </w:r>
      <w:bookmarkEnd w:id="12"/>
    </w:p>
    <w:p w14:paraId="540E5E06" w14:textId="28C6041B" w:rsidR="00A252E5" w:rsidRPr="005352D3" w:rsidRDefault="00554C90" w:rsidP="00977278">
      <w:r w:rsidRPr="005352D3">
        <w:t>Currently p</w:t>
      </w:r>
      <w:r w:rsidR="00967685" w:rsidRPr="005352D3">
        <w:t xml:space="preserve">aediatric PGx testing in the UK </w:t>
      </w:r>
      <w:r w:rsidR="00D15EE5" w:rsidRPr="005352D3">
        <w:t>mainly takes place in</w:t>
      </w:r>
      <w:r w:rsidR="00967685" w:rsidRPr="005352D3">
        <w:t xml:space="preserve"> specialist contexts</w:t>
      </w:r>
      <w:r w:rsidR="00A252E5" w:rsidRPr="005352D3">
        <w:t xml:space="preserve"> </w:t>
      </w:r>
      <w:r w:rsidR="00D15EE5" w:rsidRPr="005352D3">
        <w:t>or</w:t>
      </w:r>
      <w:r w:rsidR="00A252E5" w:rsidRPr="005352D3">
        <w:t xml:space="preserve"> research studies</w:t>
      </w:r>
      <w:r w:rsidR="00322423" w:rsidRPr="005352D3">
        <w:t>, examples of which are given below</w:t>
      </w:r>
      <w:r w:rsidR="00967685" w:rsidRPr="005352D3">
        <w:t>.</w:t>
      </w:r>
      <w:r w:rsidR="00A252E5" w:rsidRPr="005352D3">
        <w:t xml:space="preserve"> </w:t>
      </w:r>
    </w:p>
    <w:p w14:paraId="4A42C0AD" w14:textId="77777777" w:rsidR="006762EC" w:rsidRPr="005352D3" w:rsidRDefault="006762EC" w:rsidP="00977278"/>
    <w:p w14:paraId="51FD30AB" w14:textId="7531BBFD" w:rsidR="00554C90" w:rsidRPr="005352D3" w:rsidRDefault="00335911" w:rsidP="00977278">
      <w:r w:rsidRPr="005352D3">
        <w:t>I</w:t>
      </w:r>
      <w:r w:rsidR="000B41B6" w:rsidRPr="005352D3">
        <w:t xml:space="preserve">n paediatric </w:t>
      </w:r>
      <w:r w:rsidR="00D30190" w:rsidRPr="005352D3">
        <w:t>haemato-</w:t>
      </w:r>
      <w:r w:rsidR="000B41B6" w:rsidRPr="005352D3">
        <w:t xml:space="preserve">oncology, TPMT </w:t>
      </w:r>
      <w:r w:rsidR="00D30190" w:rsidRPr="005352D3">
        <w:t xml:space="preserve">PGx </w:t>
      </w:r>
      <w:r w:rsidR="000B41B6" w:rsidRPr="005352D3">
        <w:t xml:space="preserve">testing is </w:t>
      </w:r>
      <w:r w:rsidR="00D30190" w:rsidRPr="005352D3">
        <w:t xml:space="preserve">now </w:t>
      </w:r>
      <w:r w:rsidR="000B41B6" w:rsidRPr="005352D3">
        <w:t>routine for patients due to receive mercaptopurine</w:t>
      </w:r>
      <w:r w:rsidR="00D30190" w:rsidRPr="005352D3">
        <w:t xml:space="preserve"> as part of the chemotherapy regime for childhood acute lymphoblastic leukaemia (ALL) </w:t>
      </w:r>
      <w:r w:rsidR="006D7251" w:rsidRPr="005352D3">
        <w:fldChar w:fldCharType="begin"/>
      </w:r>
      <w:r w:rsidR="00587185">
        <w:instrText xml:space="preserve"> ADDIN EN.CITE &lt;EndNote&gt;&lt;Cite&gt;&lt;Author&gt;Lennard&lt;/Author&gt;&lt;Year&gt;2014&lt;/Year&gt;&lt;RecNum&gt;4920&lt;/RecNum&gt;&lt;DisplayText&gt;[38]&lt;/DisplayText&gt;&lt;record&gt;&lt;rec-number&gt;4920&lt;/rec-number&gt;&lt;foreign-keys&gt;&lt;key app="EN" db-id="w5x5xp5dezdff0ewffoxef0kefvzsdf000wr" timestamp="1591826339"&gt;4920&lt;/key&gt;&lt;/foreign-keys&gt;&lt;ref-type name="Journal Article"&gt;17&lt;/ref-type&gt;&lt;contributors&gt;&lt;authors&gt;&lt;author&gt;Lennard, Lynne&lt;/author&gt;&lt;/authors&gt;&lt;/contributors&gt;&lt;titles&gt;&lt;title&gt;Implementation of TPMT testing&lt;/title&gt;&lt;secondary-title&gt;British Journal of Clinical Pharmacology&lt;/secondary-title&gt;&lt;/titles&gt;&lt;periodical&gt;&lt;full-title&gt;British Journal of Clinical Pharmacology&lt;/full-title&gt;&lt;abbr-1&gt;Br. J. Clin. Pharmacol.&lt;/abbr-1&gt;&lt;abbr-2&gt;Br J Clin Pharmacol&lt;/abbr-2&gt;&lt;/periodical&gt;&lt;pages&gt;704-714&lt;/pages&gt;&lt;volume&gt;77&lt;/volume&gt;&lt;number&gt;4&lt;/number&gt;&lt;dates&gt;&lt;year&gt;2014&lt;/year&gt;&lt;/dates&gt;&lt;isbn&gt;0306-5251&lt;/isbn&gt;&lt;urls&gt;&lt;related-urls&gt;&lt;url&gt;https://bpspubs.onlinelibrary.wiley.com/doi/abs/10.1111/bcp.12226&lt;/url&gt;&lt;/related-urls&gt;&lt;/urls&gt;&lt;electronic-resource-num&gt;10.1111/bcp.12226&lt;/electronic-resource-num&gt;&lt;/record&gt;&lt;/Cite&gt;&lt;/EndNote&gt;</w:instrText>
      </w:r>
      <w:r w:rsidR="006D7251" w:rsidRPr="005352D3">
        <w:fldChar w:fldCharType="separate"/>
      </w:r>
      <w:r w:rsidR="00587185">
        <w:rPr>
          <w:noProof/>
        </w:rPr>
        <w:t>[38]</w:t>
      </w:r>
      <w:r w:rsidR="006D7251" w:rsidRPr="005352D3">
        <w:fldChar w:fldCharType="end"/>
      </w:r>
      <w:r w:rsidR="000B41B6" w:rsidRPr="005352D3">
        <w:t>. The implementation of routine testing followed many years of research</w:t>
      </w:r>
      <w:r w:rsidR="00B260CE" w:rsidRPr="005352D3">
        <w:t xml:space="preserve"> </w:t>
      </w:r>
      <w:r w:rsidR="006D7251" w:rsidRPr="005352D3">
        <w:fldChar w:fldCharType="begin"/>
      </w:r>
      <w:r w:rsidR="00587185">
        <w:instrText xml:space="preserve"> ADDIN EN.CITE &lt;EndNote&gt;&lt;Cite&gt;&lt;RecNum&gt;4946&lt;/RecNum&gt;&lt;DisplayText&gt;[90]&lt;/DisplayText&gt;&lt;record&gt;&lt;rec-number&gt;4946&lt;/rec-number&gt;&lt;foreign-keys&gt;&lt;key app="EN" db-id="w5x5xp5dezdff0ewffoxef0kefvzsdf000wr" timestamp="1592305999"&gt;4946&lt;/key&gt;&lt;/foreign-keys&gt;&lt;ref-type name="Journal Article"&gt;17&lt;/ref-type&gt;&lt;contributors&gt;&lt;/contributors&gt;&lt;titles&gt;&lt;title&gt;Research Excellence Framework 2014. Impact Case Studies. Safer treatment of childhood leukaemia through improved delivery of thiopurine drugs. Available at: https://impact.ref.ac.uk/casestudies/CaseStudy.aspx?Id=12333 (last accessed June 2020)&lt;/title&gt;&lt;/titles&gt;&lt;dates&gt;&lt;/dates&gt;&lt;urls&gt;&lt;/urls&gt;&lt;/record&gt;&lt;/Cite&gt;&lt;/EndNote&gt;</w:instrText>
      </w:r>
      <w:r w:rsidR="006D7251" w:rsidRPr="005352D3">
        <w:fldChar w:fldCharType="separate"/>
      </w:r>
      <w:r w:rsidR="00587185">
        <w:rPr>
          <w:noProof/>
        </w:rPr>
        <w:t>[90]</w:t>
      </w:r>
      <w:r w:rsidR="006D7251" w:rsidRPr="005352D3">
        <w:fldChar w:fldCharType="end"/>
      </w:r>
      <w:r w:rsidR="00B260CE" w:rsidRPr="005352D3">
        <w:t>,</w:t>
      </w:r>
      <w:r w:rsidR="000B41B6" w:rsidRPr="005352D3">
        <w:t xml:space="preserve"> which </w:t>
      </w:r>
      <w:r w:rsidR="006D7251" w:rsidRPr="005352D3">
        <w:t xml:space="preserve">had </w:t>
      </w:r>
      <w:r w:rsidR="00DE07DA" w:rsidRPr="005352D3">
        <w:t xml:space="preserve">investigated </w:t>
      </w:r>
      <w:r w:rsidR="000B41B6" w:rsidRPr="005352D3">
        <w:t xml:space="preserve">TPMT genetic polymorphisms in relation to </w:t>
      </w:r>
      <w:r w:rsidR="003F6D27" w:rsidRPr="005352D3">
        <w:t xml:space="preserve">clinically relevant endpoints, including the prevention of </w:t>
      </w:r>
      <w:r w:rsidR="006762EC" w:rsidRPr="005352D3">
        <w:t xml:space="preserve">potentially fatal myelotoxicity associated with TPMT deficiency, </w:t>
      </w:r>
      <w:r w:rsidR="000B41B6" w:rsidRPr="005352D3">
        <w:t>optimal dosing of mercaptopurine</w:t>
      </w:r>
      <w:r w:rsidR="00DE07DA" w:rsidRPr="005352D3">
        <w:t xml:space="preserve"> </w:t>
      </w:r>
      <w:r w:rsidR="00DE07DA" w:rsidRPr="005352D3">
        <w:fldChar w:fldCharType="begin">
          <w:fldData xml:space="preserve">PEVuZE5vdGU+PENpdGU+PEF1dGhvcj5MZW5uYXJkPC9BdXRob3I+PFllYXI+MjAxNTwvWWVhcj48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</w:fldData>
        </w:fldChar>
      </w:r>
      <w:r w:rsidR="00587185">
        <w:instrText xml:space="preserve"> ADDIN EN.CITE </w:instrText>
      </w:r>
      <w:r w:rsidR="00587185">
        <w:fldChar w:fldCharType="begin">
          <w:fldData xml:space="preserve">PEVuZE5vdGU+PENpdGU+PEF1dGhvcj5MZW5uYXJkPC9BdXRob3I+PFllYXI+MjAxNTwvWWVhcj48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</w:fldData>
        </w:fldChar>
      </w:r>
      <w:r w:rsidR="00587185">
        <w:instrText xml:space="preserve"> ADDIN EN.CITE.DATA </w:instrText>
      </w:r>
      <w:r w:rsidR="00587185">
        <w:fldChar w:fldCharType="end"/>
      </w:r>
      <w:r w:rsidR="00DE07DA" w:rsidRPr="005352D3">
        <w:fldChar w:fldCharType="separate"/>
      </w:r>
      <w:r w:rsidR="00587185">
        <w:rPr>
          <w:noProof/>
        </w:rPr>
        <w:t>[91]</w:t>
      </w:r>
      <w:r w:rsidR="00DE07DA" w:rsidRPr="005352D3">
        <w:fldChar w:fldCharType="end"/>
      </w:r>
      <w:r w:rsidR="000B41B6" w:rsidRPr="005352D3">
        <w:t xml:space="preserve">, ALL </w:t>
      </w:r>
      <w:r w:rsidR="00D30190" w:rsidRPr="005352D3">
        <w:t xml:space="preserve">clinical </w:t>
      </w:r>
      <w:r w:rsidR="000B41B6" w:rsidRPr="005352D3">
        <w:t>outcomes</w:t>
      </w:r>
      <w:r w:rsidR="00DE07DA" w:rsidRPr="005352D3">
        <w:t xml:space="preserve"> </w:t>
      </w:r>
      <w:r w:rsidR="00DE07DA" w:rsidRPr="005352D3">
        <w:fldChar w:fldCharType="begin">
          <w:fldData xml:space="preserve">PEVuZE5vdGU+PENpdGU+PEF1dGhvcj5MZW5uYXJkPC9BdXRob3I+PFllYXI+MjAxNTwvWWVhcj48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</w:fldData>
        </w:fldChar>
      </w:r>
      <w:r w:rsidR="00587185">
        <w:instrText xml:space="preserve"> ADDIN EN.CITE </w:instrText>
      </w:r>
      <w:r w:rsidR="00587185">
        <w:fldChar w:fldCharType="begin">
          <w:fldData xml:space="preserve">PEVuZE5vdGU+PENpdGU+PEF1dGhvcj5MZW5uYXJkPC9BdXRob3I+PFllYXI+MjAxNTwvWWVhcj48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</w:fldData>
        </w:fldChar>
      </w:r>
      <w:r w:rsidR="00587185">
        <w:instrText xml:space="preserve"> ADDIN EN.CITE.DATA </w:instrText>
      </w:r>
      <w:r w:rsidR="00587185">
        <w:fldChar w:fldCharType="end"/>
      </w:r>
      <w:r w:rsidR="00DE07DA" w:rsidRPr="005352D3">
        <w:fldChar w:fldCharType="separate"/>
      </w:r>
      <w:r w:rsidR="00587185">
        <w:rPr>
          <w:noProof/>
        </w:rPr>
        <w:t>[92, 93]</w:t>
      </w:r>
      <w:r w:rsidR="00DE07DA" w:rsidRPr="005352D3">
        <w:fldChar w:fldCharType="end"/>
      </w:r>
      <w:r w:rsidR="000B41B6" w:rsidRPr="005352D3">
        <w:t>, and</w:t>
      </w:r>
      <w:r w:rsidR="006762EC" w:rsidRPr="005352D3">
        <w:t xml:space="preserve"> the importance of genotype-phenotype correlation </w:t>
      </w:r>
      <w:r w:rsidR="006762EC" w:rsidRPr="005352D3">
        <w:fldChar w:fldCharType="begin">
          <w:fldData xml:space="preserve">PEVuZE5vdGU+PENpdGU+PEF1dGhvcj5MZW5uYXJkPC9BdXRob3I+PFllYXI+MjAxMzwvWWVhcj48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=
</w:fldData>
        </w:fldChar>
      </w:r>
      <w:r w:rsidR="00587185">
        <w:instrText xml:space="preserve"> ADDIN EN.CITE </w:instrText>
      </w:r>
      <w:r w:rsidR="00587185">
        <w:fldChar w:fldCharType="begin">
          <w:fldData xml:space="preserve">PEVuZE5vdGU+PENpdGU+PEF1dGhvcj5MZW5uYXJkPC9BdXRob3I+PFllYXI+MjAxMzwvWWVhcj48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=
</w:fldData>
        </w:fldChar>
      </w:r>
      <w:r w:rsidR="00587185">
        <w:instrText xml:space="preserve"> ADDIN EN.CITE.DATA </w:instrText>
      </w:r>
      <w:r w:rsidR="00587185">
        <w:fldChar w:fldCharType="end"/>
      </w:r>
      <w:r w:rsidR="006762EC" w:rsidRPr="005352D3">
        <w:fldChar w:fldCharType="separate"/>
      </w:r>
      <w:r w:rsidR="00587185">
        <w:rPr>
          <w:noProof/>
        </w:rPr>
        <w:t>[94]</w:t>
      </w:r>
      <w:r w:rsidR="006762EC" w:rsidRPr="005352D3">
        <w:fldChar w:fldCharType="end"/>
      </w:r>
      <w:r w:rsidR="000B41B6" w:rsidRPr="005352D3">
        <w:t>.</w:t>
      </w:r>
      <w:r w:rsidR="006762EC" w:rsidRPr="005352D3">
        <w:t xml:space="preserve"> The details of TPMT pharmacogenomics are reviewed elsewhere</w:t>
      </w:r>
      <w:r w:rsidR="00D75C2C" w:rsidRPr="005352D3">
        <w:t xml:space="preserve"> </w:t>
      </w:r>
      <w:r w:rsidR="00D75C2C" w:rsidRPr="005352D3">
        <w:fldChar w:fldCharType="begin">
          <w:fldData xml:space="preserve">PEVuZE5vdGU+PENpdGU+PEF1dGhvcj5SZWxsaW5nPC9BdXRob3I+PFllYXI+MjAxOTwvWWVhcj48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</w:fldData>
        </w:fldChar>
      </w:r>
      <w:r w:rsidR="00587185">
        <w:instrText xml:space="preserve"> ADDIN EN.CITE </w:instrText>
      </w:r>
      <w:r w:rsidR="00587185">
        <w:fldChar w:fldCharType="begin">
          <w:fldData xml:space="preserve">PEVuZE5vdGU+PENpdGU+PEF1dGhvcj5SZWxsaW5nPC9BdXRob3I+PFllYXI+MjAxOTwvWWVhcj48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</w:fldData>
        </w:fldChar>
      </w:r>
      <w:r w:rsidR="00587185">
        <w:instrText xml:space="preserve"> ADDIN EN.CITE.DATA </w:instrText>
      </w:r>
      <w:r w:rsidR="00587185">
        <w:fldChar w:fldCharType="end"/>
      </w:r>
      <w:r w:rsidR="00D75C2C" w:rsidRPr="005352D3">
        <w:fldChar w:fldCharType="separate"/>
      </w:r>
      <w:r w:rsidR="00587185">
        <w:rPr>
          <w:noProof/>
        </w:rPr>
        <w:t>[77]</w:t>
      </w:r>
      <w:r w:rsidR="00D75C2C" w:rsidRPr="005352D3">
        <w:fldChar w:fldCharType="end"/>
      </w:r>
      <w:r w:rsidR="006762EC" w:rsidRPr="005352D3">
        <w:t xml:space="preserve"> </w:t>
      </w:r>
      <w:r w:rsidR="00D75C2C" w:rsidRPr="005352D3">
        <w:t xml:space="preserve">and the </w:t>
      </w:r>
      <w:r w:rsidR="005C0540" w:rsidRPr="005352D3">
        <w:t>significan</w:t>
      </w:r>
      <w:r w:rsidR="00D75C2C" w:rsidRPr="005352D3">
        <w:t xml:space="preserve">ce of standardising nomenclature has been emphasised </w:t>
      </w:r>
      <w:r w:rsidR="00D75C2C" w:rsidRPr="005352D3">
        <w:fldChar w:fldCharType="begin">
          <w:fldData xml:space="preserve">PEVuZE5vdGU+PENpdGU+PEF1dGhvcj5BcHBlbGw8L0F1dGhvcj48WWVhcj4yMDEzPC9ZZWFyPjxS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</w:fldData>
        </w:fldChar>
      </w:r>
      <w:r w:rsidR="00587185">
        <w:instrText xml:space="preserve"> ADDIN EN.CITE </w:instrText>
      </w:r>
      <w:r w:rsidR="00587185">
        <w:fldChar w:fldCharType="begin">
          <w:fldData xml:space="preserve">PEVuZE5vdGU+PENpdGU+PEF1dGhvcj5BcHBlbGw8L0F1dGhvcj48WWVhcj4yMDEzPC9ZZWFyPjxS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</w:fldData>
        </w:fldChar>
      </w:r>
      <w:r w:rsidR="00587185">
        <w:instrText xml:space="preserve"> ADDIN EN.CITE.DATA </w:instrText>
      </w:r>
      <w:r w:rsidR="00587185">
        <w:fldChar w:fldCharType="end"/>
      </w:r>
      <w:r w:rsidR="00D75C2C" w:rsidRPr="005352D3">
        <w:fldChar w:fldCharType="separate"/>
      </w:r>
      <w:r w:rsidR="00587185">
        <w:rPr>
          <w:noProof/>
        </w:rPr>
        <w:t>[95, 96]</w:t>
      </w:r>
      <w:r w:rsidR="00D75C2C" w:rsidRPr="005352D3">
        <w:fldChar w:fldCharType="end"/>
      </w:r>
      <w:r w:rsidR="006762EC" w:rsidRPr="005352D3">
        <w:t>.</w:t>
      </w:r>
      <w:r w:rsidR="00D75C2C" w:rsidRPr="005352D3">
        <w:t xml:space="preserve"> </w:t>
      </w:r>
      <w:r w:rsidR="00D51A0D" w:rsidRPr="005352D3">
        <w:t>Notably</w:t>
      </w:r>
      <w:r w:rsidR="006762EC" w:rsidRPr="005352D3">
        <w:t xml:space="preserve">, the infrastructure to conduct this TPMT research efficiently in the UK was </w:t>
      </w:r>
      <w:r w:rsidR="005C0540" w:rsidRPr="005352D3">
        <w:t xml:space="preserve">in place because of the pre-existing clinical trials networks for childhood cancers; paediatric oncology has been recognised internationally as </w:t>
      </w:r>
      <w:r w:rsidRPr="005352D3">
        <w:t>the</w:t>
      </w:r>
      <w:r w:rsidR="005C0540" w:rsidRPr="005352D3">
        <w:t xml:space="preserve"> “</w:t>
      </w:r>
      <w:r w:rsidR="005C0540" w:rsidRPr="005352D3">
        <w:rPr>
          <w:i/>
          <w:iCs/>
        </w:rPr>
        <w:t>subspecialty in which research defines the standard of care</w:t>
      </w:r>
      <w:r w:rsidR="005C0540" w:rsidRPr="005352D3">
        <w:t xml:space="preserve">” </w:t>
      </w:r>
      <w:r w:rsidR="005C0540" w:rsidRPr="005352D3">
        <w:fldChar w:fldCharType="begin"/>
      </w:r>
      <w:r w:rsidR="00587185">
        <w:instrText xml:space="preserve"> ADDIN EN.CITE &lt;EndNote&gt;&lt;Cite&gt;&lt;Author&gt;Unguru&lt;/Author&gt;&lt;Year&gt;2011&lt;/Year&gt;&lt;RecNum&gt;4988&lt;/RecNum&gt;&lt;DisplayText&gt;[97]&lt;/DisplayText&gt;&lt;record&gt;&lt;rec-number&gt;4988&lt;/rec-number&gt;&lt;foreign-keys&gt;&lt;key app="EN" db-id="w5x5xp5dezdff0ewffoxef0kefvzsdf000wr" timestamp="1592489651"&gt;4988&lt;/key&gt;&lt;/foreign-keys&gt;&lt;ref-type name="Journal Article"&gt;17&lt;/ref-type&gt;&lt;contributors&gt;&lt;authors&gt;&lt;author&gt;Unguru, Y.&lt;/author&gt;&lt;/authors&gt;&lt;/contributors&gt;&lt;auth-address&gt;Division of Pediatric Hematology/Oncology, The Herman and Walter Samuelson Children&amp;apos;s Hospital at Sinai, Baltimore, Maryland, USA. yunguru@lifebridgehealth.org&lt;/auth-address&gt;&lt;titles&gt;&lt;title&gt;The successful integration of research and care: how pediatric oncology became the subspecialty in which research defines the standard of care&lt;/title&gt;&lt;secondary-title&gt;Pediatr Blood Cancer&lt;/secondary-title&gt;&lt;/titles&gt;&lt;periodical&gt;&lt;full-title&gt;Pediatric Blood and Cancer&lt;/full-title&gt;&lt;abbr-1&gt;Pediatr. Blood Cancer&lt;/abbr-1&gt;&lt;abbr-2&gt;Pediatr Blood Cancer&lt;/abbr-2&gt;&lt;abbr-3&gt;Pediatric Blood &amp;amp; Cancer&lt;/abbr-3&gt;&lt;/periodical&gt;&lt;pages&gt;1019-25&lt;/pages&gt;&lt;volume&gt;56&lt;/volume&gt;&lt;number&gt;7&lt;/number&gt;&lt;edition&gt;2011/02/02&lt;/edition&gt;&lt;keywords&gt;&lt;keyword&gt;Biomedical Research/*organization &amp;amp; administration&lt;/keyword&gt;&lt;keyword&gt;Child&lt;/keyword&gt;&lt;keyword&gt;Humans&lt;/keyword&gt;&lt;keyword&gt;Medical Oncology/*standards&lt;/keyword&gt;&lt;keyword&gt;Neoplasms/*therapy&lt;/keyword&gt;&lt;keyword&gt;*Patient Care&lt;/keyword&gt;&lt;keyword&gt;Pediatrics/*standards&lt;/keyword&gt;&lt;keyword&gt;*Standard of Care&lt;/keyword&gt;&lt;/keywords&gt;&lt;dates&gt;&lt;year&gt;2011&lt;/year&gt;&lt;pub-dates&gt;&lt;date&gt;Jul 1&lt;/date&gt;&lt;/pub-dates&gt;&lt;/dates&gt;&lt;isbn&gt;1545-5017 (Electronic)&amp;#xD;1545-5009 (Linking)&lt;/isbn&gt;&lt;accession-num&gt;21284077&lt;/accession-num&gt;&lt;urls&gt;&lt;related-urls&gt;&lt;url&gt;https://www.ncbi.nlm.nih.gov/pubmed/21284077&lt;/url&gt;&lt;/related-urls&gt;&lt;/urls&gt;&lt;electronic-resource-num&gt;10.1002/pbc.22976&lt;/electronic-resource-num&gt;&lt;/record&gt;&lt;/Cite&gt;&lt;/EndNote&gt;</w:instrText>
      </w:r>
      <w:r w:rsidR="005C0540" w:rsidRPr="005352D3">
        <w:fldChar w:fldCharType="separate"/>
      </w:r>
      <w:r w:rsidR="00587185">
        <w:rPr>
          <w:noProof/>
        </w:rPr>
        <w:t>[97]</w:t>
      </w:r>
      <w:r w:rsidR="005C0540" w:rsidRPr="005352D3">
        <w:fldChar w:fldCharType="end"/>
      </w:r>
      <w:r w:rsidR="005C0540" w:rsidRPr="005352D3">
        <w:t xml:space="preserve">. </w:t>
      </w:r>
      <w:r w:rsidR="0036084F">
        <w:t xml:space="preserve">Testing of NUDT15 is not </w:t>
      </w:r>
      <w:r w:rsidR="00814DD4">
        <w:t>currently</w:t>
      </w:r>
      <w:r w:rsidR="0036084F">
        <w:t xml:space="preserve"> standard of care in the </w:t>
      </w:r>
      <w:r w:rsidR="00C41E1F">
        <w:t xml:space="preserve">UK, but testing is able to be accessed if required. </w:t>
      </w:r>
      <w:r w:rsidR="00D51A0D" w:rsidRPr="005352D3">
        <w:t>A</w:t>
      </w:r>
      <w:r w:rsidR="005C0540" w:rsidRPr="005352D3">
        <w:t xml:space="preserve"> pre-existing </w:t>
      </w:r>
      <w:r w:rsidR="00D51A0D" w:rsidRPr="005352D3">
        <w:t>paediatric</w:t>
      </w:r>
      <w:r w:rsidR="005C0540" w:rsidRPr="005352D3">
        <w:t xml:space="preserve"> </w:t>
      </w:r>
      <w:r w:rsidR="00D51A0D" w:rsidRPr="005352D3">
        <w:t xml:space="preserve">clinical research </w:t>
      </w:r>
      <w:r w:rsidR="005C0540" w:rsidRPr="005352D3">
        <w:t>network</w:t>
      </w:r>
      <w:r w:rsidR="00D51A0D" w:rsidRPr="005352D3">
        <w:t xml:space="preserve"> which fully integrates medical research into routine patient care</w:t>
      </w:r>
      <w:r w:rsidR="005C0540" w:rsidRPr="005352D3">
        <w:t xml:space="preserve">, with ongoing trials into which PGx studies </w:t>
      </w:r>
      <w:r w:rsidR="00D51A0D" w:rsidRPr="005352D3">
        <w:t xml:space="preserve">can </w:t>
      </w:r>
      <w:r w:rsidR="005C0540" w:rsidRPr="005352D3">
        <w:t>be incorporated</w:t>
      </w:r>
      <w:r w:rsidR="00D51A0D" w:rsidRPr="005352D3">
        <w:t>,</w:t>
      </w:r>
      <w:r w:rsidR="005C0540" w:rsidRPr="005352D3">
        <w:t xml:space="preserve"> </w:t>
      </w:r>
      <w:r w:rsidR="00D51A0D" w:rsidRPr="005352D3">
        <w:t xml:space="preserve">is </w:t>
      </w:r>
      <w:r w:rsidR="005C0540" w:rsidRPr="005352D3">
        <w:t>invaluable</w:t>
      </w:r>
      <w:r w:rsidR="00D51A0D" w:rsidRPr="005352D3">
        <w:t xml:space="preserve"> </w:t>
      </w:r>
      <w:r w:rsidR="00322423" w:rsidRPr="005352D3">
        <w:fldChar w:fldCharType="begin">
          <w:fldData xml:space="preserve">PEVuZE5vdGU+PENpdGU+PEF1dGhvcj5UdXJuZXI8L0F1dGhvcj48WWVhcj4yMDE3PC9ZZWFyPjxS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</w:fldData>
        </w:fldChar>
      </w:r>
      <w:r w:rsidR="00587185">
        <w:instrText xml:space="preserve"> ADDIN EN.CITE </w:instrText>
      </w:r>
      <w:r w:rsidR="00587185">
        <w:fldChar w:fldCharType="begin">
          <w:fldData xml:space="preserve">PEVuZE5vdGU+PENpdGU+PEF1dGhvcj5UdXJuZXI8L0F1dGhvcj48WWVhcj4yMDE3PC9ZZWFyPjxS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</w:fldData>
        </w:fldChar>
      </w:r>
      <w:r w:rsidR="00587185">
        <w:instrText xml:space="preserve"> ADDIN EN.CITE.DATA </w:instrText>
      </w:r>
      <w:r w:rsidR="00587185">
        <w:fldChar w:fldCharType="end"/>
      </w:r>
      <w:r w:rsidR="00322423" w:rsidRPr="005352D3">
        <w:fldChar w:fldCharType="separate"/>
      </w:r>
      <w:r w:rsidR="00587185">
        <w:rPr>
          <w:noProof/>
        </w:rPr>
        <w:t>[98]</w:t>
      </w:r>
      <w:r w:rsidR="00322423" w:rsidRPr="005352D3">
        <w:fldChar w:fldCharType="end"/>
      </w:r>
      <w:r w:rsidR="00D51A0D" w:rsidRPr="005352D3">
        <w:t>. Similar trials networks and collaborative clinical groups will remain</w:t>
      </w:r>
      <w:r w:rsidR="00322423" w:rsidRPr="005352D3">
        <w:t xml:space="preserve"> pivotal in </w:t>
      </w:r>
      <w:r w:rsidR="00D51A0D" w:rsidRPr="005352D3">
        <w:t>facilitat</w:t>
      </w:r>
      <w:r w:rsidR="00322423" w:rsidRPr="005352D3">
        <w:t>ing</w:t>
      </w:r>
      <w:r w:rsidR="00D51A0D" w:rsidRPr="005352D3">
        <w:t xml:space="preserve"> PGx research and also provid</w:t>
      </w:r>
      <w:r w:rsidRPr="005352D3">
        <w:t>e</w:t>
      </w:r>
      <w:r w:rsidR="00D51A0D" w:rsidRPr="005352D3">
        <w:t xml:space="preserve"> a robust infrastructure within which to </w:t>
      </w:r>
      <w:r w:rsidR="00322423" w:rsidRPr="005352D3">
        <w:t xml:space="preserve">disseminate and </w:t>
      </w:r>
      <w:r w:rsidR="00D51A0D" w:rsidRPr="005352D3">
        <w:t>implement new PGx recommendations</w:t>
      </w:r>
      <w:r w:rsidR="00322423" w:rsidRPr="005352D3">
        <w:t xml:space="preserve"> </w:t>
      </w:r>
      <w:r w:rsidR="00322423" w:rsidRPr="005352D3">
        <w:fldChar w:fldCharType="begin">
          <w:fldData xml:space="preserve">PEVuZE5vdGU+PENpdGU+PEF1dGhvcj5Sb3NlPC9BdXRob3I+PFllYXI+MjAxMzwvWWVhcj48UmVj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</w:fldData>
        </w:fldChar>
      </w:r>
      <w:r w:rsidR="00587185">
        <w:instrText xml:space="preserve"> ADDIN EN.CITE </w:instrText>
      </w:r>
      <w:r w:rsidR="00587185">
        <w:fldChar w:fldCharType="begin">
          <w:fldData xml:space="preserve">PEVuZE5vdGU+PENpdGU+PEF1dGhvcj5Sb3NlPC9BdXRob3I+PFllYXI+MjAxMzwvWWVhcj48UmVj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</w:fldData>
        </w:fldChar>
      </w:r>
      <w:r w:rsidR="00587185">
        <w:instrText xml:space="preserve"> ADDIN EN.CITE.DATA </w:instrText>
      </w:r>
      <w:r w:rsidR="00587185">
        <w:fldChar w:fldCharType="end"/>
      </w:r>
      <w:r w:rsidR="00322423" w:rsidRPr="005352D3">
        <w:fldChar w:fldCharType="separate"/>
      </w:r>
      <w:r w:rsidR="00587185">
        <w:rPr>
          <w:noProof/>
        </w:rPr>
        <w:t>[99-101]</w:t>
      </w:r>
      <w:r w:rsidR="00322423" w:rsidRPr="005352D3">
        <w:fldChar w:fldCharType="end"/>
      </w:r>
      <w:r w:rsidR="00D51A0D" w:rsidRPr="005352D3">
        <w:t xml:space="preserve">. </w:t>
      </w:r>
    </w:p>
    <w:p w14:paraId="4D8CAF4F" w14:textId="77777777" w:rsidR="00554C90" w:rsidRPr="005352D3" w:rsidRDefault="00554C90" w:rsidP="00977278"/>
    <w:p w14:paraId="04E42CC7" w14:textId="2C573191" w:rsidR="001F48FF" w:rsidRPr="005352D3" w:rsidRDefault="00A252E5" w:rsidP="00977278">
      <w:r w:rsidRPr="005352D3">
        <w:t xml:space="preserve">Some research studies aim </w:t>
      </w:r>
      <w:r w:rsidR="00554C90" w:rsidRPr="005352D3">
        <w:t xml:space="preserve">specifically </w:t>
      </w:r>
      <w:r w:rsidRPr="005352D3">
        <w:t xml:space="preserve">to implement PGx within </w:t>
      </w:r>
      <w:r w:rsidR="00554C90" w:rsidRPr="005352D3">
        <w:t xml:space="preserve">defined </w:t>
      </w:r>
      <w:r w:rsidRPr="005352D3">
        <w:t xml:space="preserve">routine care settings, such as the Pharmacogenetics to Avoid Loss Of Hearing (PALOH) </w:t>
      </w:r>
      <w:r w:rsidR="00B250CD" w:rsidRPr="005352D3">
        <w:t>study</w:t>
      </w:r>
      <w:r w:rsidRPr="005352D3">
        <w:t xml:space="preserve"> </w:t>
      </w:r>
      <w:r w:rsidRPr="005352D3">
        <w:fldChar w:fldCharType="begin"/>
      </w:r>
      <w:r w:rsidR="00587185">
        <w:instrText xml:space="preserve"> ADDIN EN.CITE &lt;EndNote&gt;&lt;Cite&gt;&lt;RecNum&gt;4941&lt;/RecNum&gt;&lt;DisplayText&gt;[102, 103]&lt;/DisplayText&gt;&lt;record&gt;&lt;rec-number&gt;4941&lt;/rec-number&gt;&lt;foreign-keys&gt;&lt;key app="EN" db-id="w5x5xp5dezdff0ewffoxef0kefvzsdf000wr" timestamp="1591898416"&gt;4941&lt;/key&gt;&lt;/foreign-keys&gt;&lt;ref-type name="Journal Article"&gt;17&lt;/ref-type&gt;&lt;contributors&gt;&lt;/contributors&gt;&lt;titles&gt;&lt;title&gt;Pharmacogenetics to avoid loss of hearing. ISRCTN13704894. Available at: http://www.isrctn.com/ISRCTN13704894 (last accessed June 2020)&lt;/title&gt;&lt;/titles&gt;&lt;dates&gt;&lt;/dates&gt;&lt;urls&gt;&lt;/urls&gt;&lt;/record&gt;&lt;/Cite&gt;&lt;Cite&gt;&lt;RecNum&gt;4942&lt;/RecNum&gt;&lt;record&gt;&lt;rec-number&gt;4942&lt;/rec-number&gt;&lt;foreign-keys&gt;&lt;key app="EN" db-id="w5x5xp5dezdff0ewffoxef0kefvzsdf000wr" timestamp="1591898468"&gt;4942&lt;/key&gt;&lt;/foreign-keys&gt;&lt;ref-type name="Journal Article"&gt;17&lt;/ref-type&gt;&lt;contributors&gt;&lt;/contributors&gt;&lt;titles&gt;&lt;title&gt;NIHR News. New rapid genetic test could prevent antibiotic-related hearing loss in newborns. 2020. Available at: https://www.nihr.ac.uk/news/new-rapid-genetic-test-could-prevent-antibiotic-related-hearing-loss-in-newborns/23808 (last accessed June 2020)&lt;/title&gt;&lt;/titles&gt;&lt;dates&gt;&lt;/dates&gt;&lt;urls&gt;&lt;/urls&gt;&lt;/record&gt;&lt;/Cite&gt;&lt;/EndNote&gt;</w:instrText>
      </w:r>
      <w:r w:rsidRPr="005352D3">
        <w:fldChar w:fldCharType="separate"/>
      </w:r>
      <w:r w:rsidR="00587185">
        <w:rPr>
          <w:noProof/>
        </w:rPr>
        <w:t>[102, 103]</w:t>
      </w:r>
      <w:r w:rsidRPr="005352D3">
        <w:fldChar w:fldCharType="end"/>
      </w:r>
      <w:r w:rsidRPr="005352D3">
        <w:t xml:space="preserve">. PALOH is a clinical implementation study aiming to investigate a new point-of-care </w:t>
      </w:r>
      <w:r w:rsidR="0052402B" w:rsidRPr="005352D3">
        <w:t xml:space="preserve">(POC) </w:t>
      </w:r>
      <w:r w:rsidRPr="005352D3">
        <w:t xml:space="preserve">PGx testing device to identify neonates at risk of aminoglycoside-induced hearing loss (secondary to the genetic variant m.1555A&gt;G) </w:t>
      </w:r>
      <w:r w:rsidRPr="005352D3">
        <w:fldChar w:fldCharType="begin"/>
      </w:r>
      <w:r w:rsidR="00587185">
        <w:instrText xml:space="preserve"> ADDIN EN.CITE &lt;EndNote&gt;&lt;Cite&gt;&lt;RecNum&gt;4941&lt;/RecNum&gt;&lt;DisplayText&gt;[102]&lt;/DisplayText&gt;&lt;record&gt;&lt;rec-number&gt;4941&lt;/rec-number&gt;&lt;foreign-keys&gt;&lt;key app="EN" db-id="w5x5xp5dezdff0ewffoxef0kefvzsdf000wr" timestamp="1591898416"&gt;4941&lt;/key&gt;&lt;/foreign-keys&gt;&lt;ref-type name="Journal Article"&gt;17&lt;/ref-type&gt;&lt;contributors&gt;&lt;/contributors&gt;&lt;titles&gt;&lt;title&gt;Pharmacogenetics to avoid loss of hearing. ISRCTN13704894. Available at: http://www.isrctn.com/ISRCTN13704894 (last accessed June 2020)&lt;/title&gt;&lt;/titles&gt;&lt;dates&gt;&lt;/dates&gt;&lt;urls&gt;&lt;/urls&gt;&lt;/record&gt;&lt;/Cite&gt;&lt;/EndNote&gt;</w:instrText>
      </w:r>
      <w:r w:rsidRPr="005352D3">
        <w:fldChar w:fldCharType="separate"/>
      </w:r>
      <w:r w:rsidR="00587185">
        <w:rPr>
          <w:noProof/>
        </w:rPr>
        <w:t>[102]</w:t>
      </w:r>
      <w:r w:rsidRPr="005352D3">
        <w:fldChar w:fldCharType="end"/>
      </w:r>
      <w:r w:rsidRPr="005352D3">
        <w:t xml:space="preserve">. </w:t>
      </w:r>
      <w:r w:rsidR="0052402B" w:rsidRPr="005352D3">
        <w:t>This study is recruiting in Liverpool and Manchester, but the findings will be of relevance to neonatal units across the country, particularly if they support the introduction of the new POC PGx test as part of standard neonatal care.</w:t>
      </w:r>
      <w:r w:rsidR="004B6790" w:rsidRPr="005352D3">
        <w:t xml:space="preserve"> </w:t>
      </w:r>
      <w:r w:rsidR="00EB35BE" w:rsidRPr="005352D3">
        <w:t>PAL</w:t>
      </w:r>
      <w:r w:rsidR="00B6701D" w:rsidRPr="005352D3">
        <w:t>O</w:t>
      </w:r>
      <w:r w:rsidR="00EB35BE" w:rsidRPr="005352D3">
        <w:t>H is funded by the NIHR Invention for Innovation (i4i) programme, which is focused on early stage collaborative studies</w:t>
      </w:r>
      <w:r w:rsidR="00351D08" w:rsidRPr="005352D3">
        <w:t>, involving academic, NHS</w:t>
      </w:r>
      <w:r w:rsidR="00700FD7" w:rsidRPr="005352D3">
        <w:t>,</w:t>
      </w:r>
      <w:r w:rsidR="00351D08" w:rsidRPr="005352D3">
        <w:t xml:space="preserve"> and industry partners, and </w:t>
      </w:r>
      <w:r w:rsidR="00EB35BE" w:rsidRPr="005352D3">
        <w:t xml:space="preserve">deemed to have commercial potential </w:t>
      </w:r>
      <w:r w:rsidR="00351D08" w:rsidRPr="005352D3">
        <w:t xml:space="preserve">with </w:t>
      </w:r>
      <w:r w:rsidR="00EB35BE" w:rsidRPr="005352D3">
        <w:t xml:space="preserve">scope for future implementation within the NHS </w:t>
      </w:r>
      <w:r w:rsidR="00EB35BE" w:rsidRPr="005352D3">
        <w:fldChar w:fldCharType="begin"/>
      </w:r>
      <w:r w:rsidR="00587185">
        <w:instrText xml:space="preserve"> ADDIN EN.CITE &lt;EndNote&gt;&lt;Cite&gt;&lt;RecNum&gt;5024&lt;/RecNum&gt;&lt;DisplayText&gt;[104, 105]&lt;/DisplayText&gt;&lt;record&gt;&lt;rec-number&gt;5024&lt;/rec-number&gt;&lt;foreign-keys&gt;&lt;key app="EN" db-id="w5x5xp5dezdff0ewffoxef0kefvzsdf000wr" timestamp="1592504430"&gt;5024&lt;/key&gt;&lt;/foreign-keys&gt;&lt;ref-type name="Journal Article"&gt;17&lt;/ref-type&gt;&lt;contributors&gt;&lt;/contributors&gt;&lt;titles&gt;&lt;title&gt;NIHR Invention for Innovation (i4i) Programme Website. Available at: https://www.nihr.ac.uk/explore-nihr/funding-programmes/invention-for-innovation.htm (last accessed June 2020)&lt;/title&gt;&lt;/titles&gt;&lt;dates&gt;&lt;/dates&gt;&lt;urls&gt;&lt;/urls&gt;&lt;/record&gt;&lt;/Cite&gt;&lt;Cite&gt;&lt;Author&gt;Marjanovic&lt;/Author&gt;&lt;Year&gt;2015&lt;/Year&gt;&lt;RecNum&gt;5023&lt;/RecNum&gt;&lt;record&gt;&lt;rec-number&gt;5023&lt;/rec-number&gt;&lt;foreign-keys&gt;&lt;key app="EN" db-id="w5x5xp5dezdff0ewffoxef0kefvzsdf000wr" timestamp="1592504231"&gt;5023&lt;/key&gt;&lt;/foreign-keys&gt;&lt;ref-type name="Journal Article"&gt;17&lt;/ref-type&gt;&lt;contributors&gt;&lt;authors&gt;&lt;author&gt;Marjanovic, S.&lt;/author&gt;&lt;author&gt;Krapels, J.&lt;/author&gt;&lt;author&gt;Sousa, S.&lt;/author&gt;&lt;author&gt;Castle-Clarke, S.&lt;/author&gt;&lt;author&gt;Horvath, V.&lt;/author&gt;&lt;author&gt;Chataway, J.&lt;/author&gt;&lt;/authors&gt;&lt;/contributors&gt;&lt;titles&gt;&lt;title&gt;The NIHR Invention for Innovation (i4i) Programme: A Review of Progress and Contributions to Innovation in Healthcare Technologies&lt;/title&gt;&lt;secondary-title&gt;Rand Health Q&lt;/secondary-title&gt;&lt;/titles&gt;&lt;periodical&gt;&lt;full-title&gt;Rand Health Q&lt;/full-title&gt;&lt;/periodical&gt;&lt;pages&gt;4&lt;/pages&gt;&lt;volume&gt;5&lt;/volume&gt;&lt;number&gt;2&lt;/number&gt;&lt;edition&gt;2015/11/30&lt;/edition&gt;&lt;dates&gt;&lt;year&gt;2015&lt;/year&gt;&lt;pub-dates&gt;&lt;date&gt;Nov 30&lt;/date&gt;&lt;/pub-dates&gt;&lt;/dates&gt;&lt;isbn&gt;2162-8254 (Print)&amp;#xD;2162-8254&lt;/isbn&gt;&lt;accession-num&gt;28083380&lt;/accession-num&gt;&lt;urls&gt;&lt;/urls&gt;&lt;custom2&gt;PMC5158284&lt;/custom2&gt;&lt;remote-database-provider&gt;NLM&lt;/remote-database-provider&gt;&lt;language&gt;eng&lt;/language&gt;&lt;/record&gt;&lt;/Cite&gt;&lt;/EndNote&gt;</w:instrText>
      </w:r>
      <w:r w:rsidR="00EB35BE" w:rsidRPr="005352D3">
        <w:fldChar w:fldCharType="separate"/>
      </w:r>
      <w:r w:rsidR="00587185">
        <w:rPr>
          <w:noProof/>
        </w:rPr>
        <w:t>[104, 105]</w:t>
      </w:r>
      <w:r w:rsidR="00EB35BE" w:rsidRPr="005352D3">
        <w:fldChar w:fldCharType="end"/>
      </w:r>
      <w:r w:rsidR="00EB35BE" w:rsidRPr="005352D3">
        <w:t>. Th</w:t>
      </w:r>
      <w:r w:rsidR="00351D08" w:rsidRPr="005352D3">
        <w:t>e</w:t>
      </w:r>
      <w:r w:rsidR="00EB35BE" w:rsidRPr="005352D3">
        <w:t xml:space="preserve"> </w:t>
      </w:r>
      <w:r w:rsidR="00EB35BE" w:rsidRPr="005352D3">
        <w:lastRenderedPageBreak/>
        <w:t xml:space="preserve">study is also supported by the NIHR Manchester Biomedical Research Centre (BRC) </w:t>
      </w:r>
      <w:r w:rsidR="00EB35BE" w:rsidRPr="005352D3">
        <w:fldChar w:fldCharType="begin"/>
      </w:r>
      <w:r w:rsidR="00587185">
        <w:instrText xml:space="preserve"> ADDIN EN.CITE &lt;EndNote&gt;&lt;Cite&gt;&lt;RecNum&gt;4942&lt;/RecNum&gt;&lt;DisplayText&gt;[103, 106]&lt;/DisplayText&gt;&lt;record&gt;&lt;rec-number&gt;4942&lt;/rec-number&gt;&lt;foreign-keys&gt;&lt;key app="EN" db-id="w5x5xp5dezdff0ewffoxef0kefvzsdf000wr" timestamp="1591898468"&gt;4942&lt;/key&gt;&lt;/foreign-keys&gt;&lt;ref-type name="Journal Article"&gt;17&lt;/ref-type&gt;&lt;contributors&gt;&lt;/contributors&gt;&lt;titles&gt;&lt;title&gt;NIHR News. New rapid genetic test could prevent antibiotic-related hearing loss in newborns. 2020. Available at: https://www.nihr.ac.uk/news/new-rapid-genetic-test-could-prevent-antibiotic-related-hearing-loss-in-newborns/23808 (last accessed June 2020)&lt;/title&gt;&lt;/titles&gt;&lt;dates&gt;&lt;/dates&gt;&lt;urls&gt;&lt;/urls&gt;&lt;/record&gt;&lt;/Cite&gt;&lt;Cite&gt;&lt;RecNum&gt;5010&lt;/RecNum&gt;&lt;record&gt;&lt;rec-number&gt;5010&lt;/rec-number&gt;&lt;foreign-keys&gt;&lt;key app="EN" db-id="w5x5xp5dezdff0ewffoxef0kefvzsdf000wr" timestamp="1592502335"&gt;5010&lt;/key&gt;&lt;/foreign-keys&gt;&lt;ref-type name="Journal Article"&gt;17&lt;/ref-type&gt;&lt;contributors&gt;&lt;/contributors&gt;&lt;titles&gt;&lt;title&gt;NIHR Manchester Biomedical Research Centre. Website available at: https://www.manchesterbrc.nihr.ac.uk/ (last accessed June 2020)&lt;/title&gt;&lt;/titles&gt;&lt;dates&gt;&lt;/dates&gt;&lt;urls&gt;&lt;/urls&gt;&lt;/record&gt;&lt;/Cite&gt;&lt;/EndNote&gt;</w:instrText>
      </w:r>
      <w:r w:rsidR="00EB35BE" w:rsidRPr="005352D3">
        <w:fldChar w:fldCharType="separate"/>
      </w:r>
      <w:r w:rsidR="00587185">
        <w:rPr>
          <w:noProof/>
        </w:rPr>
        <w:t>[103, 106]</w:t>
      </w:r>
      <w:r w:rsidR="00EB35BE" w:rsidRPr="005352D3">
        <w:fldChar w:fldCharType="end"/>
      </w:r>
      <w:r w:rsidR="00EB35BE" w:rsidRPr="005352D3">
        <w:t xml:space="preserve"> in partnership with a charity </w:t>
      </w:r>
      <w:r w:rsidR="00EB35BE" w:rsidRPr="005352D3">
        <w:fldChar w:fldCharType="begin"/>
      </w:r>
      <w:r w:rsidR="00587185">
        <w:instrText xml:space="preserve"> ADDIN EN.CITE &lt;EndNote&gt;&lt;Cite&gt;&lt;RecNum&gt;5009&lt;/RecNum&gt;&lt;DisplayText&gt;[107]&lt;/DisplayText&gt;&lt;record&gt;&lt;rec-number&gt;5009&lt;/rec-number&gt;&lt;foreign-keys&gt;&lt;key app="EN" db-id="w5x5xp5dezdff0ewffoxef0kefvzsdf000wr" timestamp="1592502215"&gt;5009&lt;/key&gt;&lt;/foreign-keys&gt;&lt;ref-type name="Journal Article"&gt;17&lt;/ref-type&gt;&lt;contributors&gt;&lt;/contributors&gt;&lt;titles&gt;&lt;title&gt;Action on Hearing Loss Charity. Website available at: https://actiononhearingloss.org.uk/ (last accessed June 2020)&lt;/title&gt;&lt;/titles&gt;&lt;dates&gt;&lt;/dates&gt;&lt;urls&gt;&lt;/urls&gt;&lt;/record&gt;&lt;/Cite&gt;&lt;/EndNote&gt;</w:instrText>
      </w:r>
      <w:r w:rsidR="00EB35BE" w:rsidRPr="005352D3">
        <w:fldChar w:fldCharType="separate"/>
      </w:r>
      <w:r w:rsidR="00587185">
        <w:rPr>
          <w:noProof/>
        </w:rPr>
        <w:t>[107]</w:t>
      </w:r>
      <w:r w:rsidR="00EB35BE" w:rsidRPr="005352D3">
        <w:fldChar w:fldCharType="end"/>
      </w:r>
      <w:r w:rsidR="00EB35BE" w:rsidRPr="005352D3">
        <w:t xml:space="preserve"> and a local small medium enterprise (SME). The NIHR BRCs </w:t>
      </w:r>
      <w:r w:rsidR="00351D08" w:rsidRPr="005352D3">
        <w:t xml:space="preserve">all involve collaborative partnerships between universities and NHS teaching hospitals, with the aim of translating scientific research into patient benefit </w:t>
      </w:r>
      <w:r w:rsidR="00351D08" w:rsidRPr="005352D3">
        <w:fldChar w:fldCharType="begin"/>
      </w:r>
      <w:r w:rsidR="00587185">
        <w:instrText xml:space="preserve"> ADDIN EN.CITE &lt;EndNote&gt;&lt;Cite&gt;&lt;RecNum&gt;5046&lt;/RecNum&gt;&lt;DisplayText&gt;[108, 109]&lt;/DisplayText&gt;&lt;record&gt;&lt;rec-number&gt;5046&lt;/rec-number&gt;&lt;foreign-keys&gt;&lt;key app="EN" db-id="w5x5xp5dezdff0ewffoxef0kefvzsdf000wr" timestamp="1592519669"&gt;5046&lt;/key&gt;&lt;/foreign-keys&gt;&lt;ref-type name="Journal Article"&gt;17&lt;/ref-type&gt;&lt;contributors&gt;&lt;/contributors&gt;&lt;titles&gt;&lt;title&gt;National Institute for Health Research (NIHR) Biomedical Research Centres (BRCs). Available at: https://www.nihr.ac.uk/explore-nihr/support/experimental-medicine.htm (last accessed June 2020) &lt;/title&gt;&lt;/titles&gt;&lt;dates&gt;&lt;/dates&gt;&lt;urls&gt;&lt;/urls&gt;&lt;/record&gt;&lt;/Cite&gt;&lt;Cite&gt;&lt;Author&gt;Snape&lt;/Author&gt;&lt;Year&gt;2008&lt;/Year&gt;&lt;RecNum&gt;5013&lt;/RecNum&gt;&lt;record&gt;&lt;rec-number&gt;5013&lt;/rec-number&gt;&lt;foreign-keys&gt;&lt;key app="EN" db-id="w5x5xp5dezdff0ewffoxef0kefvzsdf000wr" timestamp="1592502766"&gt;5013&lt;/key&gt;&lt;/foreign-keys&gt;&lt;ref-type name="Journal Article"&gt;17&lt;/ref-type&gt;&lt;contributors&gt;&lt;authors&gt;&lt;author&gt;Snape, K.&lt;/author&gt;&lt;author&gt;Trembath, R. C.&lt;/author&gt;&lt;author&gt;Lord, G. M.&lt;/author&gt;&lt;/authors&gt;&lt;/contributors&gt;&lt;auth-address&gt;Comprehensive NIHR Biomedical Research Centre, King&amp;apos;s College London, Guy&amp;apos;s and St Thomas&amp;apos; Foundation Trust, London, UK.&lt;/auth-address&gt;&lt;titles&gt;&lt;title&gt;Translational medicine and the NIHR Biomedical Research Centre concept&lt;/title&gt;&lt;secondary-title&gt;Qjm&lt;/secondary-title&gt;&lt;/titles&gt;&lt;periodical&gt;&lt;full-title&gt;QJM&lt;/full-title&gt;&lt;abbr-1&gt;QJM&lt;/abbr-1&gt;&lt;abbr-2&gt;QJM&lt;/abbr-2&gt;&lt;/periodical&gt;&lt;pages&gt;901-6&lt;/pages&gt;&lt;volume&gt;101&lt;/volume&gt;&lt;number&gt;11&lt;/number&gt;&lt;edition&gt;2008/08/12&lt;/edition&gt;&lt;keywords&gt;&lt;keyword&gt;*Biomedical Research&lt;/keyword&gt;&lt;keyword&gt;*Diffusion of Innovation&lt;/keyword&gt;&lt;keyword&gt;Health Personnel/*education&lt;/keyword&gt;&lt;keyword&gt;Humans&lt;/keyword&gt;&lt;keyword&gt;Patient Participation&lt;/keyword&gt;&lt;keyword&gt;United Kingdom&lt;/keyword&gt;&lt;/keywords&gt;&lt;dates&gt;&lt;year&gt;2008&lt;/year&gt;&lt;pub-dates&gt;&lt;date&gt;Nov&lt;/date&gt;&lt;/pub-dates&gt;&lt;/dates&gt;&lt;isbn&gt;1460-2393&lt;/isbn&gt;&lt;accession-num&gt;18689427&lt;/accession-num&gt;&lt;urls&gt;&lt;/urls&gt;&lt;electronic-resource-num&gt;10.1093/qjmed/hcn100&lt;/electronic-resource-num&gt;&lt;remote-database-provider&gt;NLM&lt;/remote-database-provider&gt;&lt;language&gt;eng&lt;/language&gt;&lt;/record&gt;&lt;/Cite&gt;&lt;/EndNote&gt;</w:instrText>
      </w:r>
      <w:r w:rsidR="00351D08" w:rsidRPr="005352D3">
        <w:fldChar w:fldCharType="separate"/>
      </w:r>
      <w:r w:rsidR="00587185">
        <w:rPr>
          <w:noProof/>
        </w:rPr>
        <w:t>[108, 109]</w:t>
      </w:r>
      <w:r w:rsidR="00351D08" w:rsidRPr="005352D3">
        <w:fldChar w:fldCharType="end"/>
      </w:r>
      <w:r w:rsidR="00351D08" w:rsidRPr="005352D3">
        <w:t xml:space="preserve">. This example again demonstrates the importance of appropriate research networks </w:t>
      </w:r>
      <w:r w:rsidR="00B6701D" w:rsidRPr="005352D3">
        <w:t xml:space="preserve">with an </w:t>
      </w:r>
      <w:r w:rsidR="002873FA" w:rsidRPr="005352D3">
        <w:t xml:space="preserve">adequately resourced </w:t>
      </w:r>
      <w:r w:rsidR="00351D08" w:rsidRPr="005352D3">
        <w:t xml:space="preserve">infrastructure to support delivery of PGx studies. </w:t>
      </w:r>
    </w:p>
    <w:p w14:paraId="3C2D48B5" w14:textId="77777777" w:rsidR="002B3DAB" w:rsidRPr="005352D3" w:rsidRDefault="002B3DAB" w:rsidP="00977278"/>
    <w:p w14:paraId="75AA0015" w14:textId="5E074BF1" w:rsidR="00B250CD" w:rsidRPr="005352D3" w:rsidRDefault="0080628B" w:rsidP="00977278">
      <w:r w:rsidRPr="005352D3">
        <w:t xml:space="preserve">Historically, PGx testing approaches and availability within the UK were somewhat heterogeneous and non-standardised </w:t>
      </w:r>
      <w:r w:rsidRPr="005352D3">
        <w:fldChar w:fldCharType="begin"/>
      </w:r>
      <w:r w:rsidR="00587185">
        <w:instrText xml:space="preserve"> ADDIN EN.CITE &lt;EndNote&gt;&lt;Cite&gt;&lt;Author&gt;Higgs&lt;/Author&gt;&lt;Year&gt;2010&lt;/Year&gt;&lt;RecNum&gt;4575&lt;/RecNum&gt;&lt;DisplayText&gt;[110]&lt;/DisplayText&gt;&lt;record&gt;&lt;rec-number&gt;4575&lt;/rec-number&gt;&lt;foreign-keys&gt;&lt;key app="EN" db-id="w5x5xp5dezdff0ewffoxef0kefvzsdf000wr" timestamp="1590749649"&gt;4575&lt;/key&gt;&lt;/foreign-keys&gt;&lt;ref-type name="Journal Article"&gt;17&lt;/ref-type&gt;&lt;contributors&gt;&lt;authors&gt;&lt;author&gt;Higgs, J.&lt;/author&gt;&lt;author&gt;Gambhir, N.&lt;/author&gt;&lt;author&gt;Ramsden, S. C.&lt;/author&gt;&lt;author&gt;Poulton, K.&lt;/author&gt;&lt;author&gt;Newman, W. G.&lt;/author&gt;&lt;/authors&gt;&lt;/contributors&gt;&lt;auth-address&gt;Department of Medical Genetics, Manchester Academic Health Sciences Centre (MAHSC), University of Manchester, St. Mary&amp;apos;s Hospital, Manchester, United Kingdom.&lt;/auth-address&gt;&lt;titles&gt;&lt;title&gt;Pharmacogenetic testing in the United Kingdom genetics and immunogenetics laboratories&lt;/title&gt;&lt;secondary-title&gt;Genet Test Mol Biomarkers&lt;/secondary-title&gt;&lt;/titles&gt;&lt;periodical&gt;&lt;full-title&gt;Genet Test Mol Biomarkers&lt;/full-title&gt;&lt;/periodical&gt;&lt;pages&gt;121-5&lt;/pages&gt;&lt;volume&gt;14&lt;/volume&gt;&lt;number&gt;1&lt;/number&gt;&lt;edition&gt;2009/12/31&lt;/edition&gt;&lt;keywords&gt;&lt;keyword&gt;Data Collection&lt;/keyword&gt;&lt;keyword&gt;Genetic Testing/*methods/trends&lt;/keyword&gt;&lt;keyword&gt;Humans&lt;/keyword&gt;&lt;keyword&gt;Immunogenetics/methods/trends&lt;/keyword&gt;&lt;keyword&gt;Laboratories&lt;/keyword&gt;&lt;keyword&gt;Pharmacogenetics/*methods/trends&lt;/keyword&gt;&lt;keyword&gt;United Kingdom&lt;/keyword&gt;&lt;/keywords&gt;&lt;dates&gt;&lt;year&gt;2010&lt;/year&gt;&lt;pub-dates&gt;&lt;date&gt;Feb&lt;/date&gt;&lt;/pub-dates&gt;&lt;/dates&gt;&lt;isbn&gt;1945-0257 (Electronic)&amp;#xD;1945-0257 (Linking)&lt;/isbn&gt;&lt;accession-num&gt;20039783&lt;/accession-num&gt;&lt;urls&gt;&lt;related-urls&gt;&lt;url&gt;https://www.ncbi.nlm.nih.gov/pubmed/20039783&lt;/url&gt;&lt;/related-urls&gt;&lt;/urls&gt;&lt;electronic-resource-num&gt;10.1089/gtmb.2009.0156&lt;/electronic-resource-num&gt;&lt;/record&gt;&lt;/Cite&gt;&lt;/EndNote&gt;</w:instrText>
      </w:r>
      <w:r w:rsidRPr="005352D3">
        <w:fldChar w:fldCharType="separate"/>
      </w:r>
      <w:r w:rsidR="00587185">
        <w:rPr>
          <w:noProof/>
        </w:rPr>
        <w:t>[110]</w:t>
      </w:r>
      <w:r w:rsidRPr="005352D3">
        <w:fldChar w:fldCharType="end"/>
      </w:r>
      <w:r w:rsidRPr="005352D3">
        <w:t>. However, t</w:t>
      </w:r>
      <w:r w:rsidR="00A252E5" w:rsidRPr="005352D3">
        <w:t xml:space="preserve">here have </w:t>
      </w:r>
      <w:r w:rsidR="0052402B" w:rsidRPr="005352D3">
        <w:t xml:space="preserve">recently </w:t>
      </w:r>
      <w:r w:rsidR="00A252E5" w:rsidRPr="005352D3">
        <w:t xml:space="preserve">been large changes to the Genomic Medicine infrastructure in the NHS, which will impact upon future PGx testing implementation. </w:t>
      </w:r>
      <w:r w:rsidR="00B250CD" w:rsidRPr="005352D3">
        <w:t>NHS England delivered a report in 2015 describing its focus on “</w:t>
      </w:r>
      <w:r w:rsidR="00B250CD" w:rsidRPr="005352D3">
        <w:rPr>
          <w:i/>
          <w:iCs/>
        </w:rPr>
        <w:t>improving outcomes through personalised medicine</w:t>
      </w:r>
      <w:r w:rsidR="00B250CD" w:rsidRPr="005352D3">
        <w:t xml:space="preserve">”, which included the aim of delivering whole genome sequencing for specific conditions by 2020 </w:t>
      </w:r>
      <w:r w:rsidR="00B250CD" w:rsidRPr="005352D3">
        <w:fldChar w:fldCharType="begin"/>
      </w:r>
      <w:r w:rsidR="00587185">
        <w:instrText xml:space="preserve"> ADDIN EN.CITE &lt;EndNote&gt;&lt;Cite&gt;&lt;RecNum&gt;4763&lt;/RecNum&gt;&lt;DisplayText&gt;[111]&lt;/DisplayText&gt;&lt;record&gt;&lt;rec-number&gt;4763&lt;/rec-number&gt;&lt;foreign-keys&gt;&lt;key app="EN" db-id="w5x5xp5dezdff0ewffoxef0kefvzsdf000wr" timestamp="1591120493"&gt;4763&lt;/key&gt;&lt;/foreign-keys&gt;&lt;ref-type name="Journal Article"&gt;17&lt;/ref-type&gt;&lt;contributors&gt;&lt;/contributors&gt;&lt;titles&gt;&lt;title&gt;NHS England. Improving outcomes through personalised medicine. Available at: https://www.england.nhs.uk/wp-content/uploads/2016/09/improving-outcomes-personalised-medicine.pdf (last accessed 2 June 2020)&lt;/title&gt;&lt;/titles&gt;&lt;dates&gt;&lt;/dates&gt;&lt;urls&gt;&lt;/urls&gt;&lt;/record&gt;&lt;/Cite&gt;&lt;/EndNote&gt;</w:instrText>
      </w:r>
      <w:r w:rsidR="00B250CD" w:rsidRPr="005352D3">
        <w:fldChar w:fldCharType="separate"/>
      </w:r>
      <w:r w:rsidR="00587185">
        <w:rPr>
          <w:noProof/>
        </w:rPr>
        <w:t>[111]</w:t>
      </w:r>
      <w:r w:rsidR="00B250CD" w:rsidRPr="005352D3">
        <w:fldChar w:fldCharType="end"/>
      </w:r>
      <w:r w:rsidR="00B250CD" w:rsidRPr="005352D3">
        <w:t xml:space="preserve">. </w:t>
      </w:r>
      <w:r w:rsidR="000C071C" w:rsidRPr="005352D3">
        <w:t xml:space="preserve">To support this aim, a series of multidisciplinary genomic education initiatives have been implemented, which are discussed further below. </w:t>
      </w:r>
      <w:r w:rsidR="00B250CD" w:rsidRPr="005352D3">
        <w:t xml:space="preserve">A dedicated </w:t>
      </w:r>
      <w:r w:rsidR="00A252E5" w:rsidRPr="005352D3">
        <w:t xml:space="preserve">PGx </w:t>
      </w:r>
      <w:r w:rsidR="00B250CD" w:rsidRPr="005352D3">
        <w:t xml:space="preserve">working group has been created composed of national experts aiming to prioritise actionable gene-drug pairs </w:t>
      </w:r>
      <w:r w:rsidR="00B250CD" w:rsidRPr="005352D3">
        <w:fldChar w:fldCharType="begin"/>
      </w:r>
      <w:r w:rsidR="00587185">
        <w:instrText xml:space="preserve"> ADDIN EN.CITE &lt;EndNote&gt;&lt;Cite&gt;&lt;RecNum&gt;4765&lt;/RecNum&gt;&lt;DisplayText&gt;[112]&lt;/DisplayText&gt;&lt;record&gt;&lt;rec-number&gt;4765&lt;/rec-number&gt;&lt;foreign-keys&gt;&lt;key app="EN" db-id="w5x5xp5dezdff0ewffoxef0kefvzsdf000wr" timestamp="1591120995"&gt;4765&lt;/key&gt;&lt;/foreign-keys&gt;&lt;ref-type name="Journal Article"&gt;17&lt;/ref-type&gt;&lt;contributors&gt;&lt;/contributors&gt;&lt;titles&gt;&lt;title&gt;Health Education England Genomics Education Programme. Pharmacogenomics: a new normal for the NHS?  Available at: https://www.genomicseducation.hee.nhs.uk/blog/pharmacogenomics-a-new-normal-for-the-nhs/ (last accessed 2 June 2020)&lt;/title&gt;&lt;/titles&gt;&lt;dates&gt;&lt;/dates&gt;&lt;urls&gt;&lt;/urls&gt;&lt;/record&gt;&lt;/Cite&gt;&lt;/EndNote&gt;</w:instrText>
      </w:r>
      <w:r w:rsidR="00B250CD" w:rsidRPr="005352D3">
        <w:fldChar w:fldCharType="separate"/>
      </w:r>
      <w:r w:rsidR="00587185">
        <w:rPr>
          <w:noProof/>
        </w:rPr>
        <w:t>[112]</w:t>
      </w:r>
      <w:r w:rsidR="00B250CD" w:rsidRPr="005352D3">
        <w:fldChar w:fldCharType="end"/>
      </w:r>
      <w:r w:rsidR="00B250CD" w:rsidRPr="005352D3">
        <w:t>. At the time of writing, the formal recommendations of this working group are expected to be published in the near future and, while initial phases are understood to have focussed on implementation of PGx testing in adults, it is anticipated that consideration of paediatrics will follow soon afterwards. The infrastructure provided by</w:t>
      </w:r>
      <w:r w:rsidR="00466A6D" w:rsidRPr="005352D3">
        <w:t xml:space="preserve"> </w:t>
      </w:r>
      <w:r w:rsidR="00B250CD" w:rsidRPr="005352D3">
        <w:t xml:space="preserve">the NHS Genomic Medicine Service, underpinned by a coordinated national network of Genomic Laboratory Hubs and a National Genomic Test Directory, into which PGx testing can be </w:t>
      </w:r>
      <w:r w:rsidR="0052402B" w:rsidRPr="005352D3">
        <w:t>integrated</w:t>
      </w:r>
      <w:r w:rsidR="00B250CD" w:rsidRPr="005352D3">
        <w:t xml:space="preserve">, has the potential to support delivery of an efficient, cost-effective national </w:t>
      </w:r>
      <w:r w:rsidR="000C071C" w:rsidRPr="005352D3">
        <w:t xml:space="preserve">paediatric </w:t>
      </w:r>
      <w:r w:rsidR="00B250CD" w:rsidRPr="005352D3">
        <w:t xml:space="preserve">PGx testing programme. </w:t>
      </w:r>
    </w:p>
    <w:p w14:paraId="6FA4D9BE" w14:textId="4EF34591" w:rsidR="00E317C8" w:rsidRPr="005352D3" w:rsidRDefault="00E317C8" w:rsidP="00977278"/>
    <w:p w14:paraId="7BFC682C" w14:textId="77777777" w:rsidR="00E317C8" w:rsidRPr="005352D3" w:rsidRDefault="00E317C8" w:rsidP="00E317C8">
      <w:pPr>
        <w:pStyle w:val="Heading1"/>
      </w:pPr>
      <w:bookmarkStart w:id="13" w:name="_Toc68789572"/>
      <w:r w:rsidRPr="005352D3">
        <w:t>Recommendations for PGx Implementation Approaches in Paediatrics</w:t>
      </w:r>
      <w:bookmarkEnd w:id="13"/>
      <w:r w:rsidRPr="005352D3">
        <w:t xml:space="preserve"> </w:t>
      </w:r>
    </w:p>
    <w:p w14:paraId="08755555" w14:textId="0232C2A2" w:rsidR="003E027D" w:rsidRPr="005352D3" w:rsidRDefault="003E027D" w:rsidP="003E027D">
      <w:r w:rsidRPr="005352D3">
        <w:t>The adoption of PGx guidelines into normal clinical practice will require careful orchestration of national, regional, and institutional implementation strategies</w:t>
      </w:r>
      <w:r w:rsidR="00E004A6" w:rsidRPr="005352D3">
        <w:t xml:space="preserve">; these </w:t>
      </w:r>
      <w:r w:rsidRPr="005352D3">
        <w:t xml:space="preserve">should ideally include clinical decision support (CDS) tools fully integrated into the electronic health record (EHR) </w:t>
      </w:r>
      <w:r w:rsidRPr="005352D3">
        <w:fldChar w:fldCharType="begin">
          <w:fldData xml:space="preserve">PEVuZE5vdGU+PENpdGU+PEF1dGhvcj5DYXJhYmFsbG88L0F1dGhvcj48WWVhcj4yMDIwPC9ZZWFy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</w:fldData>
        </w:fldChar>
      </w:r>
      <w:r w:rsidR="00587185">
        <w:instrText xml:space="preserve"> ADDIN EN.CITE </w:instrText>
      </w:r>
      <w:r w:rsidR="00587185">
        <w:fldChar w:fldCharType="begin">
          <w:fldData xml:space="preserve">PEVuZE5vdGU+PENpdGU+PEF1dGhvcj5DYXJhYmFsbG88L0F1dGhvcj48WWVhcj4yMDIwPC9ZZWFy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</w:fldData>
        </w:fldChar>
      </w:r>
      <w:r w:rsidR="00587185">
        <w:instrText xml:space="preserve"> ADDIN EN.CITE.DATA </w:instrText>
      </w:r>
      <w:r w:rsidR="00587185">
        <w:fldChar w:fldCharType="end"/>
      </w:r>
      <w:r w:rsidRPr="005352D3">
        <w:fldChar w:fldCharType="separate"/>
      </w:r>
      <w:r w:rsidR="00587185">
        <w:rPr>
          <w:noProof/>
        </w:rPr>
        <w:t>[113]</w:t>
      </w:r>
      <w:r w:rsidRPr="005352D3">
        <w:fldChar w:fldCharType="end"/>
      </w:r>
      <w:r w:rsidR="00687BD2" w:rsidRPr="005352D3">
        <w:t>,</w:t>
      </w:r>
      <w:r w:rsidRPr="005352D3">
        <w:t xml:space="preserve"> delivered in parallel with a specialist PGx consulting service. Recommendations regarding paediatric PGx needs and implementation strategies do not necessarily need to be segregated from the activities of PGx consortia dedicated to developing PGx practice guidelines and the approaches used for adult patients; for example, in the USA, three children’s hospitals were involved from August 2012 in phase II of the Electronic Medical Records and </w:t>
      </w:r>
      <w:r w:rsidRPr="005352D3">
        <w:lastRenderedPageBreak/>
        <w:t xml:space="preserve">Genomics (eMERGE) Network </w:t>
      </w:r>
      <w:r w:rsidRPr="005352D3">
        <w:fldChar w:fldCharType="begin">
          <w:fldData xml:space="preserve">PEVuZE5vdGU+PENpdGU+PEF1dGhvcj5Hb3R0ZXNtYW48L0F1dGhvcj48WWVhcj4yMDEzPC9ZZWFy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</w:fldData>
        </w:fldChar>
      </w:r>
      <w:r w:rsidR="00587185">
        <w:instrText xml:space="preserve"> ADDIN EN.CITE </w:instrText>
      </w:r>
      <w:r w:rsidR="00587185">
        <w:fldChar w:fldCharType="begin">
          <w:fldData xml:space="preserve">PEVuZE5vdGU+PENpdGU+PEF1dGhvcj5Hb3R0ZXNtYW48L0F1dGhvcj48WWVhcj4yMDEzPC9ZZWFy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</w:fldData>
        </w:fldChar>
      </w:r>
      <w:r w:rsidR="00587185">
        <w:instrText xml:space="preserve"> ADDIN EN.CITE.DATA </w:instrText>
      </w:r>
      <w:r w:rsidR="00587185">
        <w:fldChar w:fldCharType="end"/>
      </w:r>
      <w:r w:rsidRPr="005352D3">
        <w:fldChar w:fldCharType="separate"/>
      </w:r>
      <w:r w:rsidR="00587185">
        <w:rPr>
          <w:noProof/>
        </w:rPr>
        <w:t>[114, 115]</w:t>
      </w:r>
      <w:r w:rsidRPr="005352D3">
        <w:fldChar w:fldCharType="end"/>
      </w:r>
      <w:r w:rsidRPr="005352D3">
        <w:t xml:space="preserve">, which includes extensive PGx implementation research </w:t>
      </w:r>
      <w:r w:rsidRPr="005352D3">
        <w:fldChar w:fldCharType="begin">
          <w:fldData xml:space="preserve">PEVuZE5vdGU+PENpdGU+PEF1dGhvcj5IZXJyPC9BdXRob3I+PFllYXI+MjAxOTwvWWVhcj48UmVj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</w:fldData>
        </w:fldChar>
      </w:r>
      <w:r w:rsidR="00587185">
        <w:instrText xml:space="preserve"> ADDIN EN.CITE </w:instrText>
      </w:r>
      <w:r w:rsidR="00587185">
        <w:fldChar w:fldCharType="begin">
          <w:fldData xml:space="preserve">PEVuZE5vdGU+PENpdGU+PEF1dGhvcj5IZXJyPC9BdXRob3I+PFllYXI+MjAxOTwvWWVhcj48UmVj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</w:fldData>
        </w:fldChar>
      </w:r>
      <w:r w:rsidR="00587185">
        <w:instrText xml:space="preserve"> ADDIN EN.CITE.DATA </w:instrText>
      </w:r>
      <w:r w:rsidR="00587185">
        <w:fldChar w:fldCharType="end"/>
      </w:r>
      <w:r w:rsidRPr="005352D3">
        <w:fldChar w:fldCharType="separate"/>
      </w:r>
      <w:r w:rsidR="00587185">
        <w:rPr>
          <w:noProof/>
        </w:rPr>
        <w:t>[116]</w:t>
      </w:r>
      <w:r w:rsidRPr="005352D3">
        <w:fldChar w:fldCharType="end"/>
      </w:r>
      <w:r w:rsidRPr="005352D3">
        <w:t xml:space="preserve">. </w:t>
      </w:r>
      <w:r w:rsidR="00291436">
        <w:t xml:space="preserve">A review of </w:t>
      </w:r>
      <w:r w:rsidR="00612767">
        <w:t xml:space="preserve">the integration of PGx into the </w:t>
      </w:r>
      <w:r w:rsidR="00BA4DC9">
        <w:t xml:space="preserve">US system has also recently been published </w:t>
      </w:r>
      <w:r w:rsidR="00BA4DC9">
        <w:fldChar w:fldCharType="begin"/>
      </w:r>
      <w:r w:rsidR="00587185">
        <w:instrText xml:space="preserve"> ADDIN EN.CITE &lt;EndNote&gt;&lt;Cite&gt;&lt;Author&gt;Gregornik&lt;/Author&gt;&lt;Year&gt;2021&lt;/Year&gt;&lt;RecNum&gt;59&lt;/RecNum&gt;&lt;DisplayText&gt;[117]&lt;/DisplayText&gt;&lt;record&gt;&lt;rec-number&gt;59&lt;/rec-number&gt;&lt;foreign-keys&gt;&lt;key app="EN" db-id="5000s2sd9vtsa5e5rtr5dfv6vat9swf509w2" timestamp="1634742628"&gt;59&lt;/key&gt;&lt;/foreign-keys&gt;&lt;ref-type name="Journal Article"&gt;17&lt;/ref-type&gt;&lt;contributors&gt;&lt;authors&gt;&lt;author&gt;Gregornik, David&lt;/author&gt;&lt;author&gt;Salyakina, Daria&lt;/author&gt;&lt;author&gt;Brown, Marilyn&lt;/author&gt;&lt;author&gt;Roiko, Samuel&lt;/author&gt;&lt;author&gt;Ramos, Kenneth&lt;/author&gt;&lt;/authors&gt;&lt;/contributors&gt;&lt;titles&gt;&lt;title&gt;Pediatric pharmacogenomics: challenges and opportunities: on behalf of the Sanford Children’s Genomic Medicine Consortium&lt;/title&gt;&lt;secondary-title&gt;The Pharmacogenomics Journal&lt;/secondary-title&gt;&lt;/titles&gt;&lt;periodical&gt;&lt;full-title&gt;The Pharmacogenomics Journal&lt;/full-title&gt;&lt;/periodical&gt;&lt;pages&gt;8-19&lt;/pages&gt;&lt;volume&gt;21&lt;/volume&gt;&lt;number&gt;1&lt;/number&gt;&lt;dates&gt;&lt;year&gt;2021&lt;/year&gt;&lt;pub-dates&gt;&lt;date&gt;2021/02/01&lt;/date&gt;&lt;/pub-dates&gt;&lt;/dates&gt;&lt;isbn&gt;1473-1150&lt;/isbn&gt;&lt;urls&gt;&lt;related-urls&gt;&lt;url&gt;https://doi.org/10.1038/s41397-020-00181-w&lt;/url&gt;&lt;/related-urls&gt;&lt;/urls&gt;&lt;electronic-resource-num&gt;10.1038/s41397-020-00181-w&lt;/electronic-resource-num&gt;&lt;/record&gt;&lt;/Cite&gt;&lt;/EndNote&gt;</w:instrText>
      </w:r>
      <w:r w:rsidR="00BA4DC9">
        <w:fldChar w:fldCharType="separate"/>
      </w:r>
      <w:r w:rsidR="00587185">
        <w:rPr>
          <w:noProof/>
        </w:rPr>
        <w:t>[117]</w:t>
      </w:r>
      <w:r w:rsidR="00BA4DC9">
        <w:fldChar w:fldCharType="end"/>
      </w:r>
      <w:r w:rsidR="00BA4DC9">
        <w:t xml:space="preserve">. </w:t>
      </w:r>
      <w:r w:rsidRPr="005352D3">
        <w:t xml:space="preserve">There are clear advantages of integrating paediatric PGx implementation into nationwide approaches, rather than postponing paediatric initiatives until an unknown future point, in order to avoid children experiencing unnecessary delays in receiving the benefits of pharmacogenomics in practice. </w:t>
      </w:r>
    </w:p>
    <w:p w14:paraId="6E1719C2" w14:textId="07440D9C" w:rsidR="003E027D" w:rsidRPr="005352D3" w:rsidRDefault="003E027D" w:rsidP="00E317C8"/>
    <w:p w14:paraId="3BB5C694" w14:textId="6A7AF171" w:rsidR="00E317C8" w:rsidRPr="005352D3" w:rsidRDefault="00E317C8" w:rsidP="00E317C8">
      <w:r w:rsidRPr="005352D3">
        <w:t xml:space="preserve">It is recommended that paediatric PGx implementation planning in different nations is informed by </w:t>
      </w:r>
      <w:r w:rsidR="008436D9" w:rsidRPr="005352D3">
        <w:t xml:space="preserve">the available </w:t>
      </w:r>
      <w:r w:rsidRPr="005352D3">
        <w:t xml:space="preserve">evidence, experience, and implementation science. Programme delivery should be continually monitored for </w:t>
      </w:r>
      <w:r w:rsidR="00E004A6" w:rsidRPr="005352D3">
        <w:t xml:space="preserve">clinically relevant </w:t>
      </w:r>
      <w:r w:rsidRPr="005352D3">
        <w:t xml:space="preserve">outcomes, evaluating predefined metrics of success and cost-effectiveness. </w:t>
      </w:r>
      <w:r w:rsidR="00E004A6" w:rsidRPr="005352D3">
        <w:t xml:space="preserve">As the costs of genomic testing have diminished </w:t>
      </w:r>
      <w:r w:rsidR="00E004A6" w:rsidRPr="005352D3">
        <w:fldChar w:fldCharType="begin">
          <w:fldData xml:space="preserve">PEVuZE5vdGU+PENpdGU+PEF1dGhvcj5EZXdleTwvQXV0aG9yPjxZZWFyPjIwMTQ8L1llYXI+PFJl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</w:fldData>
        </w:fldChar>
      </w:r>
      <w:r w:rsidR="00587185">
        <w:instrText xml:space="preserve"> ADDIN EN.CITE </w:instrText>
      </w:r>
      <w:r w:rsidR="00587185">
        <w:fldChar w:fldCharType="begin">
          <w:fldData xml:space="preserve">PEVuZE5vdGU+PENpdGU+PEF1dGhvcj5EZXdleTwvQXV0aG9yPjxZZWFyPjIwMTQ8L1llYXI+PFJl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</w:fldData>
        </w:fldChar>
      </w:r>
      <w:r w:rsidR="00587185">
        <w:instrText xml:space="preserve"> ADDIN EN.CITE.DATA </w:instrText>
      </w:r>
      <w:r w:rsidR="00587185">
        <w:fldChar w:fldCharType="end"/>
      </w:r>
      <w:r w:rsidR="00E004A6" w:rsidRPr="005352D3">
        <w:fldChar w:fldCharType="separate"/>
      </w:r>
      <w:r w:rsidR="00587185">
        <w:rPr>
          <w:noProof/>
        </w:rPr>
        <w:t>[118]</w:t>
      </w:r>
      <w:r w:rsidR="00E004A6" w:rsidRPr="005352D3">
        <w:fldChar w:fldCharType="end"/>
      </w:r>
      <w:r w:rsidR="00E004A6" w:rsidRPr="005352D3">
        <w:t xml:space="preserve">, PGx testing has become more affordable and therefore more accessible. This apparent affordability does not alone guarantee cost-effectiveness or clinical utility, and the pharmacoeconomics of proposed paediatric PGx implementation strategies will need detailed evaluation </w:t>
      </w:r>
      <w:r w:rsidR="00E004A6" w:rsidRPr="005352D3">
        <w:fldChar w:fldCharType="begin">
          <w:fldData xml:space="preserve">PEVuZE5vdGU+PENpdGU+PEF1dGhvcj5Hcm9zc2U8L0F1dGhvcj48WWVhcj4yMDE0PC9ZZWFyPjxS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</w:fldData>
        </w:fldChar>
      </w:r>
      <w:r w:rsidR="00587185">
        <w:instrText xml:space="preserve"> ADDIN EN.CITE </w:instrText>
      </w:r>
      <w:r w:rsidR="00587185">
        <w:fldChar w:fldCharType="begin">
          <w:fldData xml:space="preserve">PEVuZE5vdGU+PENpdGU+PEF1dGhvcj5Hcm9zc2U8L0F1dGhvcj48WWVhcj4yMDE0PC9ZZWFyPjxS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</w:fldData>
        </w:fldChar>
      </w:r>
      <w:r w:rsidR="00587185">
        <w:instrText xml:space="preserve"> ADDIN EN.CITE.DATA </w:instrText>
      </w:r>
      <w:r w:rsidR="00587185">
        <w:fldChar w:fldCharType="end"/>
      </w:r>
      <w:r w:rsidR="00E004A6" w:rsidRPr="005352D3">
        <w:fldChar w:fldCharType="separate"/>
      </w:r>
      <w:r w:rsidR="00587185">
        <w:rPr>
          <w:noProof/>
        </w:rPr>
        <w:t>[119, 120]</w:t>
      </w:r>
      <w:r w:rsidR="00E004A6" w:rsidRPr="005352D3">
        <w:fldChar w:fldCharType="end"/>
      </w:r>
      <w:r w:rsidR="00E004A6" w:rsidRPr="005352D3">
        <w:t xml:space="preserve">. </w:t>
      </w:r>
      <w:r w:rsidRPr="005352D3">
        <w:t>Prompt information sharing, either through peer-reviewed publications or Paediatric PGx Networks, will enable the collaborative PGx community to learn together to build adaptable, responsive implementation models that can be applied to different healthcare systems</w:t>
      </w:r>
      <w:r w:rsidR="00687BD2" w:rsidRPr="005352D3">
        <w:t xml:space="preserve"> </w:t>
      </w:r>
      <w:r w:rsidR="00687BD2" w:rsidRPr="005352D3">
        <w:fldChar w:fldCharType="begin">
          <w:fldData xml:space="preserve">PEVuZE5vdGU+PENpdGU+PEF1dGhvcj5MaXU8L0F1dGhvcj48WWVhcj4yMDIxPC9ZZWFyPjxSZWNO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</w:fldData>
        </w:fldChar>
      </w:r>
      <w:r w:rsidR="00587185">
        <w:instrText xml:space="preserve"> ADDIN EN.CITE </w:instrText>
      </w:r>
      <w:r w:rsidR="00587185">
        <w:fldChar w:fldCharType="begin">
          <w:fldData xml:space="preserve">PEVuZE5vdGU+PENpdGU+PEF1dGhvcj5MaXU8L0F1dGhvcj48WWVhcj4yMDIxPC9ZZWFyPjxSZWNO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</w:fldData>
        </w:fldChar>
      </w:r>
      <w:r w:rsidR="00587185">
        <w:instrText xml:space="preserve"> ADDIN EN.CITE.DATA </w:instrText>
      </w:r>
      <w:r w:rsidR="00587185">
        <w:fldChar w:fldCharType="end"/>
      </w:r>
      <w:r w:rsidR="00687BD2" w:rsidRPr="005352D3">
        <w:fldChar w:fldCharType="separate"/>
      </w:r>
      <w:r w:rsidR="00587185">
        <w:rPr>
          <w:noProof/>
        </w:rPr>
        <w:t>[121, 122]</w:t>
      </w:r>
      <w:r w:rsidR="00687BD2" w:rsidRPr="005352D3">
        <w:fldChar w:fldCharType="end"/>
      </w:r>
      <w:r w:rsidRPr="005352D3">
        <w:t xml:space="preserve">. Implementation initiatives should consider paediatric drug utilization patterns in different countries and how these will impact upon the practical relevance of PGx recommendations. It will also be important to </w:t>
      </w:r>
      <w:r w:rsidR="008436D9" w:rsidRPr="005352D3">
        <w:t xml:space="preserve">continue to </w:t>
      </w:r>
      <w:r w:rsidRPr="005352D3">
        <w:t xml:space="preserve">share lessons learned about implementation across borders so that paediatric PGx benefits can become available globally when resources permit, as previously advocated by the PharmacoGenetics for Every Nation Initiative </w:t>
      </w:r>
      <w:r w:rsidRPr="005352D3">
        <w:fldChar w:fldCharType="begin">
          <w:fldData xml:space="preserve">PEVuZE5vdGU+PENpdGU+PEF1dGhvcj5Sb2VkZXJlcjwvQXV0aG9yPjxZZWFyPjIwMTA8L1llYXI+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</w:fldData>
        </w:fldChar>
      </w:r>
      <w:r w:rsidR="00587185">
        <w:instrText xml:space="preserve"> ADDIN EN.CITE </w:instrText>
      </w:r>
      <w:r w:rsidR="00587185">
        <w:fldChar w:fldCharType="begin">
          <w:fldData xml:space="preserve">PEVuZE5vdGU+PENpdGU+PEF1dGhvcj5Sb2VkZXJlcjwvQXV0aG9yPjxZZWFyPjIwMTA8L1llYXI+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</w:fldData>
        </w:fldChar>
      </w:r>
      <w:r w:rsidR="00587185">
        <w:instrText xml:space="preserve"> ADDIN EN.CITE.DATA </w:instrText>
      </w:r>
      <w:r w:rsidR="00587185">
        <w:fldChar w:fldCharType="end"/>
      </w:r>
      <w:r w:rsidRPr="005352D3">
        <w:fldChar w:fldCharType="separate"/>
      </w:r>
      <w:r w:rsidR="00587185">
        <w:rPr>
          <w:noProof/>
        </w:rPr>
        <w:t>[123, 124]</w:t>
      </w:r>
      <w:r w:rsidRPr="005352D3">
        <w:fldChar w:fldCharType="end"/>
      </w:r>
      <w:r w:rsidRPr="005352D3">
        <w:t>.</w:t>
      </w:r>
    </w:p>
    <w:p w14:paraId="65C09FF8" w14:textId="59758FA1" w:rsidR="00E317C8" w:rsidRPr="005352D3" w:rsidRDefault="00E317C8" w:rsidP="00977278"/>
    <w:p w14:paraId="155FA852" w14:textId="46B8BEB0" w:rsidR="002B3DAB" w:rsidRPr="005352D3" w:rsidRDefault="00AF5422" w:rsidP="00E004A6">
      <w:r w:rsidRPr="005352D3">
        <w:t xml:space="preserve">Effective implementation will require early input from key stakeholders, some of whom will vary depending on local and institutional contexts. Our </w:t>
      </w:r>
      <w:r w:rsidR="0075288B" w:rsidRPr="005352D3">
        <w:t>recommendations</w:t>
      </w:r>
      <w:r w:rsidRPr="005352D3">
        <w:t xml:space="preserve"> for stakeholders to </w:t>
      </w:r>
      <w:r w:rsidR="000F1C1A" w:rsidRPr="005352D3">
        <w:t xml:space="preserve">invite to PGx planning teams </w:t>
      </w:r>
      <w:r w:rsidRPr="005352D3">
        <w:t xml:space="preserve">are summarised in Table </w:t>
      </w:r>
      <w:r w:rsidR="00753983">
        <w:t>4</w:t>
      </w:r>
      <w:r w:rsidRPr="005352D3">
        <w:t>.</w:t>
      </w:r>
      <w:r w:rsidR="00E004A6" w:rsidRPr="005352D3">
        <w:t xml:space="preserve"> </w:t>
      </w:r>
      <w:r w:rsidR="00CA5518" w:rsidRPr="005352D3">
        <w:t xml:space="preserve">The importance of advocacy for implementation from experts within the relevant specialty fields needs to be recognised and incorporated into planned educational strategies, together with identification of PGx champions in each discipline who can help to support implementation on the front line. </w:t>
      </w:r>
      <w:r w:rsidR="0035757B">
        <w:t>Suggested members for the Paediatric PGx multidisciplinary team are shown in Figure 1.</w:t>
      </w:r>
      <w:r w:rsidR="003B04B9">
        <w:t xml:space="preserve"> </w:t>
      </w:r>
    </w:p>
    <w:p w14:paraId="19E2FCB7" w14:textId="6A1CCE87" w:rsidR="00B768EA" w:rsidRDefault="00B768EA">
      <w:pPr>
        <w:spacing w:after="160" w:line="259" w:lineRule="auto"/>
        <w:jc w:val="left"/>
      </w:pPr>
      <w:r>
        <w:br w:type="page"/>
      </w:r>
    </w:p>
    <w:p w14:paraId="13A9FA64" w14:textId="40525FF4" w:rsidR="00B768EA" w:rsidRDefault="00B768EA">
      <w:pPr>
        <w:spacing w:after="160" w:line="259" w:lineRule="auto"/>
        <w:jc w:val="left"/>
        <w:rPr>
          <w:rFonts w:eastAsiaTheme="majorEastAsia" w:cstheme="majorBidi"/>
          <w:b/>
          <w:sz w:val="28"/>
          <w:szCs w:val="26"/>
        </w:rPr>
      </w:pPr>
      <w:bookmarkStart w:id="14" w:name="_Toc68789573"/>
    </w:p>
    <w:p w14:paraId="13695A68" w14:textId="6C18EF87" w:rsidR="006E1AAA" w:rsidRPr="005352D3" w:rsidRDefault="006E1AAA" w:rsidP="00E317C8">
      <w:pPr>
        <w:pStyle w:val="Heading2"/>
      </w:pPr>
      <w:r w:rsidRPr="005352D3">
        <w:t>Embedding education in PG</w:t>
      </w:r>
      <w:r w:rsidR="00400D82" w:rsidRPr="005352D3">
        <w:t>x</w:t>
      </w:r>
      <w:r w:rsidRPr="005352D3">
        <w:t xml:space="preserve"> </w:t>
      </w:r>
      <w:r w:rsidR="00317760" w:rsidRPr="005352D3">
        <w:t>programmes</w:t>
      </w:r>
      <w:bookmarkEnd w:id="14"/>
    </w:p>
    <w:p w14:paraId="75041680" w14:textId="1F995E38" w:rsidR="00EF0214" w:rsidRPr="005352D3" w:rsidRDefault="00DD5C48" w:rsidP="00977278">
      <w:r w:rsidRPr="005352D3">
        <w:t xml:space="preserve">A critical aspect of implementing and ‘mainstreaming’ </w:t>
      </w:r>
      <w:r w:rsidR="003C157B" w:rsidRPr="005352D3">
        <w:t>paediatric</w:t>
      </w:r>
      <w:r w:rsidR="00400D82" w:rsidRPr="005352D3">
        <w:t xml:space="preserve"> PGx </w:t>
      </w:r>
      <w:r w:rsidR="00DE3BCC" w:rsidRPr="005352D3">
        <w:t xml:space="preserve">testing </w:t>
      </w:r>
      <w:r w:rsidRPr="005352D3">
        <w:t xml:space="preserve">will be ensuring </w:t>
      </w:r>
      <w:r w:rsidR="00DE3BCC" w:rsidRPr="005352D3">
        <w:t xml:space="preserve">that </w:t>
      </w:r>
      <w:r w:rsidRPr="005352D3">
        <w:t xml:space="preserve">concise educational material is </w:t>
      </w:r>
      <w:r w:rsidR="00363470" w:rsidRPr="005352D3">
        <w:t xml:space="preserve">developed for </w:t>
      </w:r>
      <w:r w:rsidR="00EF0214" w:rsidRPr="005352D3">
        <w:t>all stakeholders</w:t>
      </w:r>
      <w:r w:rsidR="00363470" w:rsidRPr="005352D3">
        <w:t xml:space="preserve"> in parallel with the implementation plan</w:t>
      </w:r>
      <w:r w:rsidR="00EF0214" w:rsidRPr="005352D3">
        <w:t xml:space="preserve">. </w:t>
      </w:r>
      <w:r w:rsidR="00363470" w:rsidRPr="005352D3">
        <w:t>Relevant stakeholders</w:t>
      </w:r>
      <w:r w:rsidR="00EF0214" w:rsidRPr="005352D3">
        <w:t xml:space="preserve"> will include </w:t>
      </w:r>
      <w:r w:rsidRPr="005352D3">
        <w:t>practising paediatricians (including hospital consultants, registrars/residents and community paediatricians), general practitioners, hospital/community pharmacists</w:t>
      </w:r>
      <w:r w:rsidR="00363470" w:rsidRPr="005352D3">
        <w:t>,</w:t>
      </w:r>
      <w:r w:rsidRPr="005352D3">
        <w:t xml:space="preserve"> nurses</w:t>
      </w:r>
      <w:r w:rsidR="00363470" w:rsidRPr="005352D3">
        <w:t xml:space="preserve"> and PGx analytical laboratory scientists</w:t>
      </w:r>
      <w:r w:rsidR="00777C90" w:rsidRPr="005352D3">
        <w:t xml:space="preserve">. Educational programmes need to </w:t>
      </w:r>
      <w:r w:rsidRPr="005352D3">
        <w:t>provid</w:t>
      </w:r>
      <w:r w:rsidR="00EF0214" w:rsidRPr="005352D3">
        <w:t>e</w:t>
      </w:r>
      <w:r w:rsidRPr="005352D3">
        <w:t xml:space="preserve"> adequate information about the </w:t>
      </w:r>
      <w:r w:rsidR="00026E30" w:rsidRPr="005352D3">
        <w:t xml:space="preserve">principles behind the </w:t>
      </w:r>
      <w:r w:rsidRPr="005352D3">
        <w:t xml:space="preserve">new </w:t>
      </w:r>
      <w:r w:rsidR="00026E30" w:rsidRPr="005352D3">
        <w:t>testing recommendations</w:t>
      </w:r>
      <w:r w:rsidRPr="005352D3">
        <w:t xml:space="preserve">, indications, </w:t>
      </w:r>
      <w:r w:rsidR="00026E30" w:rsidRPr="005352D3">
        <w:t xml:space="preserve">cost, </w:t>
      </w:r>
      <w:r w:rsidRPr="005352D3">
        <w:t xml:space="preserve">and </w:t>
      </w:r>
      <w:r w:rsidR="00026E30" w:rsidRPr="005352D3">
        <w:t xml:space="preserve">most importantly, </w:t>
      </w:r>
      <w:r w:rsidRPr="005352D3">
        <w:t xml:space="preserve">the </w:t>
      </w:r>
      <w:r w:rsidR="00026E30" w:rsidRPr="005352D3">
        <w:t xml:space="preserve">clinical </w:t>
      </w:r>
      <w:r w:rsidRPr="005352D3">
        <w:t xml:space="preserve">relevance to patients. </w:t>
      </w:r>
      <w:r w:rsidR="00026E30" w:rsidRPr="005352D3">
        <w:t xml:space="preserve">Inadequate </w:t>
      </w:r>
      <w:r w:rsidR="00535088" w:rsidRPr="005352D3">
        <w:t xml:space="preserve">or ill-timed </w:t>
      </w:r>
      <w:r w:rsidR="00026E30" w:rsidRPr="005352D3">
        <w:t xml:space="preserve">multiprofessional education </w:t>
      </w:r>
      <w:r w:rsidR="00535088" w:rsidRPr="005352D3">
        <w:t xml:space="preserve">could jeopardise the success of </w:t>
      </w:r>
      <w:r w:rsidR="00026E30" w:rsidRPr="005352D3">
        <w:t xml:space="preserve">implementation, for example through </w:t>
      </w:r>
      <w:r w:rsidR="00535088" w:rsidRPr="005352D3">
        <w:t xml:space="preserve">contributing to </w:t>
      </w:r>
      <w:r w:rsidR="00026E30" w:rsidRPr="005352D3">
        <w:t xml:space="preserve">inappropriate </w:t>
      </w:r>
      <w:r w:rsidR="00535088" w:rsidRPr="005352D3">
        <w:t xml:space="preserve">use of PGx </w:t>
      </w:r>
      <w:r w:rsidR="00026E30" w:rsidRPr="005352D3">
        <w:t xml:space="preserve">testing, lack of uptake, or misinterpretation of results, and therefore a well-planned education strategy must be embedded within the implementation plan. </w:t>
      </w:r>
      <w:r w:rsidR="00363470" w:rsidRPr="005352D3">
        <w:t xml:space="preserve">The importance of this extends beyond pharmacogenomics alone, and </w:t>
      </w:r>
      <w:r w:rsidR="00764703" w:rsidRPr="005352D3">
        <w:t>t</w:t>
      </w:r>
      <w:r w:rsidR="00363470" w:rsidRPr="005352D3">
        <w:t>o improve “genomic medicine preparedness”</w:t>
      </w:r>
      <w:r w:rsidR="00764703" w:rsidRPr="005352D3">
        <w:t xml:space="preserve"> (in its broadest sense)</w:t>
      </w:r>
      <w:r w:rsidR="00363470" w:rsidRPr="005352D3">
        <w:t xml:space="preserve"> among healthcare professionals, interprofessional, interdisciplinary</w:t>
      </w:r>
      <w:r w:rsidR="00EF0214" w:rsidRPr="005352D3">
        <w:t xml:space="preserve"> educational programmes should be developed</w:t>
      </w:r>
      <w:r w:rsidR="00363470" w:rsidRPr="005352D3">
        <w:t xml:space="preserve"> </w:t>
      </w:r>
      <w:r w:rsidR="00363470" w:rsidRPr="005352D3">
        <w:fldChar w:fldCharType="begin"/>
      </w:r>
      <w:r w:rsidR="00587185">
        <w:instrText xml:space="preserve"> ADDIN EN.CITE &lt;EndNote&gt;&lt;Cite&gt;&lt;Author&gt;Rubanovich&lt;/Author&gt;&lt;Year&gt;2018&lt;/Year&gt;&lt;RecNum&gt;4812&lt;/RecNum&gt;&lt;DisplayText&gt;[126]&lt;/DisplayText&gt;&lt;record&gt;&lt;rec-number&gt;4812&lt;/rec-number&gt;&lt;foreign-keys&gt;&lt;key app="EN" db-id="w5x5xp5dezdff0ewffoxef0kefvzsdf000wr" timestamp="1591710825"&gt;4812&lt;/key&gt;&lt;/foreign-keys&gt;&lt;ref-type name="Journal Article"&gt;17&lt;/ref-type&gt;&lt;contributors&gt;&lt;authors&gt;&lt;author&gt;Rubanovich, Caryn Kseniya&lt;/author&gt;&lt;author&gt;Cheung, Cynthia&lt;/author&gt;&lt;author&gt;Mandel, Jess&lt;/author&gt;&lt;author&gt;Bloss, Cinnamon S&lt;/author&gt;&lt;/authors&gt;&lt;/contributors&gt;&lt;titles&gt;&lt;title&gt;Physician preparedness for big genomic data: a review of genomic medicine education initiatives in the United States&lt;/title&gt;&lt;secondary-title&gt;Human Molecular Genetics&lt;/secondary-title&gt;&lt;/titles&gt;&lt;periodical&gt;&lt;full-title&gt;Human Molecular Genetics&lt;/full-title&gt;&lt;abbr-1&gt;Hum. Mol. Genet.&lt;/abbr-1&gt;&lt;abbr-2&gt;Hum Mol Genet&lt;/abbr-2&gt;&lt;/periodical&gt;&lt;pages&gt;R250-R258&lt;/pages&gt;&lt;volume&gt;27&lt;/volume&gt;&lt;number&gt;R2&lt;/number&gt;&lt;dates&gt;&lt;year&gt;2018&lt;/year&gt;&lt;/dates&gt;&lt;isbn&gt;0964-6906&lt;/isbn&gt;&lt;urls&gt;&lt;related-urls&gt;&lt;url&gt;https://doi.org/10.1093/hmg/ddy170&lt;/url&gt;&lt;/related-urls&gt;&lt;/urls&gt;&lt;electronic-resource-num&gt;10.1093/hmg/ddy170&lt;/electronic-resource-num&gt;&lt;access-date&gt;6/9/2020&lt;/access-date&gt;&lt;/record&gt;&lt;/Cite&gt;&lt;/EndNote&gt;</w:instrText>
      </w:r>
      <w:r w:rsidR="00363470" w:rsidRPr="005352D3">
        <w:fldChar w:fldCharType="separate"/>
      </w:r>
      <w:r w:rsidR="00587185">
        <w:rPr>
          <w:noProof/>
        </w:rPr>
        <w:t>[126]</w:t>
      </w:r>
      <w:r w:rsidR="00363470" w:rsidRPr="005352D3">
        <w:fldChar w:fldCharType="end"/>
      </w:r>
      <w:r w:rsidR="00EF0214" w:rsidRPr="005352D3">
        <w:t xml:space="preserve"> </w:t>
      </w:r>
      <w:r w:rsidR="00363470" w:rsidRPr="005352D3">
        <w:t>and t</w:t>
      </w:r>
      <w:r w:rsidR="00777C90" w:rsidRPr="005352D3">
        <w:t xml:space="preserve">he material should </w:t>
      </w:r>
      <w:r w:rsidR="00363470" w:rsidRPr="005352D3">
        <w:t>concomitantly</w:t>
      </w:r>
      <w:r w:rsidR="00777C90" w:rsidRPr="005352D3">
        <w:t xml:space="preserve"> be adapted for undergraduate students in each discipline. </w:t>
      </w:r>
    </w:p>
    <w:p w14:paraId="3B43DBD3" w14:textId="77777777" w:rsidR="00777C90" w:rsidRPr="005352D3" w:rsidRDefault="00777C90" w:rsidP="00977278"/>
    <w:p w14:paraId="7BD9ADAC" w14:textId="1286983D" w:rsidR="00DD5C48" w:rsidRPr="005352D3" w:rsidRDefault="00DD5C48" w:rsidP="00977278">
      <w:r w:rsidRPr="005352D3">
        <w:t xml:space="preserve">Inspiration can be taken from various </w:t>
      </w:r>
      <w:r w:rsidR="00026E30" w:rsidRPr="005352D3">
        <w:t xml:space="preserve">pre-existing </w:t>
      </w:r>
      <w:r w:rsidRPr="005352D3">
        <w:t>educational initiatives, including</w:t>
      </w:r>
      <w:r w:rsidR="00026E30" w:rsidRPr="005352D3">
        <w:t>,</w:t>
      </w:r>
      <w:r w:rsidRPr="005352D3">
        <w:t xml:space="preserve"> for example, the Health Education England (HEE) Genomics Education Programme, which has developed high-quality educational modules targeted towards professionals and students from different disciplines, and these educational programmes </w:t>
      </w:r>
      <w:r w:rsidR="00026E30" w:rsidRPr="005352D3">
        <w:t xml:space="preserve">have been formally recognised </w:t>
      </w:r>
      <w:r w:rsidRPr="005352D3">
        <w:t>as a core component of implementing Genomic Medicine within the NHS</w:t>
      </w:r>
      <w:r w:rsidR="00026E30" w:rsidRPr="005352D3">
        <w:t xml:space="preserve"> </w:t>
      </w:r>
      <w:r w:rsidR="00026E30" w:rsidRPr="005352D3">
        <w:fldChar w:fldCharType="begin"/>
      </w:r>
      <w:r w:rsidR="00587185">
        <w:instrText xml:space="preserve"> ADDIN EN.CITE &lt;EndNote&gt;&lt;Cite&gt;&lt;RecNum&gt;4782&lt;/RecNum&gt;&lt;DisplayText&gt;[127]&lt;/DisplayText&gt;&lt;record&gt;&lt;rec-number&gt;4782&lt;/rec-number&gt;&lt;foreign-keys&gt;&lt;key app="EN" db-id="w5x5xp5dezdff0ewffoxef0kefvzsdf000wr" timestamp="1591303720"&gt;4782&lt;/key&gt;&lt;/foreign-keys&gt;&lt;ref-type name="Journal Article"&gt;17&lt;/ref-type&gt;&lt;contributors&gt;&lt;/contributors&gt;&lt;titles&gt;&lt;title&gt;Health Education England Genomics Education Programme. Genomics education moves into the mainstream. Available at: https://www.genomicseducation.hee.nhs.uk/news/genomics-education-moving-into-the-mainstream/ (last accessed 4 June 2020) &lt;/title&gt;&lt;/titles&gt;&lt;dates&gt;&lt;/dates&gt;&lt;urls&gt;&lt;/urls&gt;&lt;/record&gt;&lt;/Cite&gt;&lt;/EndNote&gt;</w:instrText>
      </w:r>
      <w:r w:rsidR="00026E30" w:rsidRPr="005352D3">
        <w:fldChar w:fldCharType="separate"/>
      </w:r>
      <w:r w:rsidR="00587185">
        <w:rPr>
          <w:noProof/>
        </w:rPr>
        <w:t>[127]</w:t>
      </w:r>
      <w:r w:rsidR="00026E30" w:rsidRPr="005352D3">
        <w:fldChar w:fldCharType="end"/>
      </w:r>
      <w:r w:rsidR="00DE3BCC" w:rsidRPr="005352D3">
        <w:t xml:space="preserve">. </w:t>
      </w:r>
      <w:r w:rsidR="001C079F" w:rsidRPr="005352D3">
        <w:t>T</w:t>
      </w:r>
      <w:r w:rsidR="00DE3BCC" w:rsidRPr="005352D3">
        <w:t xml:space="preserve">he Ubiquitous Pharmacogenomic (U-PGx) e-learning platform also provides open access online learning materials </w:t>
      </w:r>
      <w:r w:rsidR="00DE3BCC" w:rsidRPr="005352D3">
        <w:fldChar w:fldCharType="begin">
          <w:fldData xml:space="preserve">PEVuZE5vdGU+PENpdGU+PEF1dGhvcj5KdXN0PC9BdXRob3I+PFllYXI+MjAxNzwvWWVhcj48UmVj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</w:fldData>
        </w:fldChar>
      </w:r>
      <w:r w:rsidR="00587185">
        <w:instrText xml:space="preserve"> ADDIN EN.CITE </w:instrText>
      </w:r>
      <w:r w:rsidR="00587185">
        <w:fldChar w:fldCharType="begin">
          <w:fldData xml:space="preserve">PEVuZE5vdGU+PENpdGU+PEF1dGhvcj5KdXN0PC9BdXRob3I+PFllYXI+MjAxNzwvWWVhcj48UmVj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</w:fldData>
        </w:fldChar>
      </w:r>
      <w:r w:rsidR="00587185">
        <w:instrText xml:space="preserve"> ADDIN EN.CITE.DATA </w:instrText>
      </w:r>
      <w:r w:rsidR="00587185">
        <w:fldChar w:fldCharType="end"/>
      </w:r>
      <w:r w:rsidR="00DE3BCC" w:rsidRPr="005352D3">
        <w:fldChar w:fldCharType="separate"/>
      </w:r>
      <w:r w:rsidR="00587185">
        <w:rPr>
          <w:noProof/>
        </w:rPr>
        <w:t>[128]</w:t>
      </w:r>
      <w:r w:rsidR="00DE3BCC" w:rsidRPr="005352D3">
        <w:fldChar w:fldCharType="end"/>
      </w:r>
      <w:r w:rsidRPr="005352D3">
        <w:t xml:space="preserve">. </w:t>
      </w:r>
      <w:r w:rsidR="00777C90" w:rsidRPr="005352D3">
        <w:t>Furthermore, t</w:t>
      </w:r>
      <w:r w:rsidR="00026E30" w:rsidRPr="005352D3">
        <w:t xml:space="preserve">here is a wealth of educational literature </w:t>
      </w:r>
      <w:r w:rsidR="002A48AC" w:rsidRPr="005352D3">
        <w:t xml:space="preserve">relating to pharmacogenomics programmes in </w:t>
      </w:r>
      <w:r w:rsidR="00777C90" w:rsidRPr="005352D3">
        <w:t xml:space="preserve">many </w:t>
      </w:r>
      <w:r w:rsidR="002A48AC" w:rsidRPr="005352D3">
        <w:t>different settings</w:t>
      </w:r>
      <w:r w:rsidR="00DB1AA3" w:rsidRPr="005352D3">
        <w:t xml:space="preserve"> </w:t>
      </w:r>
      <w:r w:rsidR="00DB1AA3" w:rsidRPr="005352D3">
        <w:fldChar w:fldCharType="begin">
          <w:fldData xml:space="preserve">PEVuZE5vdGU+PENpdGU+PEF1dGhvcj5QZXJyeTwvQXV0aG9yPjxZZWFyPjIwMTY8L1llYXI+PFJl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</w:fldData>
        </w:fldChar>
      </w:r>
      <w:r w:rsidR="00587185">
        <w:instrText xml:space="preserve"> ADDIN EN.CITE </w:instrText>
      </w:r>
      <w:r w:rsidR="00587185">
        <w:fldChar w:fldCharType="begin">
          <w:fldData xml:space="preserve">PEVuZE5vdGU+PENpdGU+PEF1dGhvcj5QZXJyeTwvQXV0aG9yPjxZZWFyPjIwMTY8L1llYXI+PFJl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</w:fldData>
        </w:fldChar>
      </w:r>
      <w:r w:rsidR="00587185">
        <w:instrText xml:space="preserve"> ADDIN EN.CITE.DATA </w:instrText>
      </w:r>
      <w:r w:rsidR="00587185">
        <w:fldChar w:fldCharType="end"/>
      </w:r>
      <w:r w:rsidR="00DB1AA3" w:rsidRPr="005352D3">
        <w:fldChar w:fldCharType="separate"/>
      </w:r>
      <w:r w:rsidR="00587185">
        <w:rPr>
          <w:noProof/>
        </w:rPr>
        <w:t>[129-134]</w:t>
      </w:r>
      <w:r w:rsidR="00DB1AA3" w:rsidRPr="005352D3">
        <w:fldChar w:fldCharType="end"/>
      </w:r>
      <w:r w:rsidR="002A48AC" w:rsidRPr="005352D3">
        <w:t>, including undergraduate curricula</w:t>
      </w:r>
      <w:r w:rsidR="00535088" w:rsidRPr="005352D3">
        <w:t xml:space="preserve"> </w:t>
      </w:r>
      <w:r w:rsidR="00535088" w:rsidRPr="005352D3">
        <w:fldChar w:fldCharType="begin"/>
      </w:r>
      <w:r w:rsidR="00587185">
        <w:instrText xml:space="preserve"> ADDIN EN.CITE &lt;EndNote&gt;&lt;Cite&gt;&lt;Author&gt;O&amp;apos;Brien&lt;/Author&gt;&lt;Year&gt;2009&lt;/Year&gt;&lt;RecNum&gt;4778&lt;/RecNum&gt;&lt;DisplayText&gt;[135]&lt;/DisplayText&gt;&lt;record&gt;&lt;rec-number&gt;4778&lt;/rec-number&gt;&lt;foreign-keys&gt;&lt;key app="EN" db-id="w5x5xp5dezdff0ewffoxef0kefvzsdf000wr" timestamp="1591287443"&gt;4778&lt;/key&gt;&lt;/foreign-keys&gt;&lt;ref-type name="Journal Article"&gt;17&lt;/ref-type&gt;&lt;contributors&gt;&lt;authors&gt;&lt;author&gt;O&amp;apos;Brien, T. J.&lt;/author&gt;&lt;author&gt;Goodsaid, F.&lt;/author&gt;&lt;author&gt;Plack, M.&lt;/author&gt;&lt;author&gt;Harralson, A.&lt;/author&gt;&lt;author&gt;Harrouk, W.&lt;/author&gt;&lt;author&gt;Hales, T. G.&lt;/author&gt;&lt;author&gt;Mandel, H. G.&lt;/author&gt;&lt;author&gt;Perry, D. C.&lt;/author&gt;&lt;author&gt;Kennedy, K.&lt;/author&gt;&lt;author&gt;Sarvazyan, N.&lt;/author&gt;&lt;author&gt;Chiappinelli, V. A.&lt;/author&gt;&lt;/authors&gt;&lt;/contributors&gt;&lt;auth-address&gt;The George Washington University Medical Center, Ross Hall Room 660A, 2300 Eye Street, NW, Washington, DC 20037, USA. phmtjo@gwumc.edu&lt;/auth-address&gt;&lt;titles&gt;&lt;title&gt;Development of an undergraduate pharmacogenomics curriculum&lt;/title&gt;&lt;secondary-title&gt;Pharmacogenomics&lt;/secondary-title&gt;&lt;/titles&gt;&lt;periodical&gt;&lt;full-title&gt;Pharmacogenomics&lt;/full-title&gt;&lt;abbr-1&gt;Pharmacogenomics&lt;/abbr-1&gt;&lt;abbr-2&gt;Pharmacogenomics&lt;/abbr-2&gt;&lt;/periodical&gt;&lt;pages&gt;1979-86&lt;/pages&gt;&lt;volume&gt;10&lt;/volume&gt;&lt;number&gt;12&lt;/number&gt;&lt;edition&gt;2009/12/05&lt;/edition&gt;&lt;keywords&gt;&lt;keyword&gt;Curriculum/trends&lt;/keyword&gt;&lt;keyword&gt;Education, Medical, Undergraduate/*methods&lt;/keyword&gt;&lt;keyword&gt;Education, Pharmacy/*methods&lt;/keyword&gt;&lt;keyword&gt;Pharmacogenetics/*education&lt;/keyword&gt;&lt;keyword&gt;Teaching/*methods&lt;/keyword&gt;&lt;/keywords&gt;&lt;dates&gt;&lt;year&gt;2009&lt;/year&gt;&lt;pub-dates&gt;&lt;date&gt;Dec&lt;/date&gt;&lt;/pub-dates&gt;&lt;/dates&gt;&lt;isbn&gt;1744-8042 (Electronic)&amp;#xD;1462-2416 (Linking)&lt;/isbn&gt;&lt;accession-num&gt;19958096&lt;/accession-num&gt;&lt;urls&gt;&lt;related-urls&gt;&lt;url&gt;https://www.ncbi.nlm.nih.gov/pubmed/19958096&lt;/url&gt;&lt;/related-urls&gt;&lt;/urls&gt;&lt;electronic-resource-num&gt;10.2217/pgs.09.145&lt;/electronic-resource-num&gt;&lt;/record&gt;&lt;/Cite&gt;&lt;/EndNote&gt;</w:instrText>
      </w:r>
      <w:r w:rsidR="00535088" w:rsidRPr="005352D3">
        <w:fldChar w:fldCharType="separate"/>
      </w:r>
      <w:r w:rsidR="00587185">
        <w:rPr>
          <w:noProof/>
        </w:rPr>
        <w:t>[135]</w:t>
      </w:r>
      <w:r w:rsidR="00535088" w:rsidRPr="005352D3">
        <w:fldChar w:fldCharType="end"/>
      </w:r>
      <w:r w:rsidR="002A48AC" w:rsidRPr="005352D3">
        <w:t xml:space="preserve">, and it will be important to tailor pre-existing material </w:t>
      </w:r>
      <w:r w:rsidR="00A300A0" w:rsidRPr="005352D3">
        <w:t xml:space="preserve">specifically </w:t>
      </w:r>
      <w:r w:rsidR="002A48AC" w:rsidRPr="005352D3">
        <w:t>towards paediatric</w:t>
      </w:r>
      <w:r w:rsidR="00A300A0" w:rsidRPr="005352D3">
        <w:t>s</w:t>
      </w:r>
      <w:r w:rsidR="002A48AC" w:rsidRPr="005352D3">
        <w:t xml:space="preserve"> in order to keep it relevant and</w:t>
      </w:r>
      <w:r w:rsidR="00A300A0" w:rsidRPr="005352D3">
        <w:t xml:space="preserve"> to make it</w:t>
      </w:r>
      <w:r w:rsidR="002A48AC" w:rsidRPr="005352D3">
        <w:t xml:space="preserve"> suitable for </w:t>
      </w:r>
      <w:r w:rsidRPr="005352D3">
        <w:t>CPD (continu</w:t>
      </w:r>
      <w:r w:rsidR="00777C90" w:rsidRPr="005352D3">
        <w:t>ing</w:t>
      </w:r>
      <w:r w:rsidRPr="005352D3">
        <w:t xml:space="preserve"> professional development)</w:t>
      </w:r>
      <w:r w:rsidR="002A48AC" w:rsidRPr="005352D3">
        <w:t xml:space="preserve"> at a</w:t>
      </w:r>
      <w:r w:rsidRPr="005352D3">
        <w:t xml:space="preserve"> postgraduate </w:t>
      </w:r>
      <w:r w:rsidR="002A48AC" w:rsidRPr="005352D3">
        <w:t xml:space="preserve">level. </w:t>
      </w:r>
    </w:p>
    <w:p w14:paraId="66353545" w14:textId="6C2DD8EB" w:rsidR="00400D82" w:rsidRPr="005352D3" w:rsidRDefault="00CC4D46" w:rsidP="00E317C8">
      <w:pPr>
        <w:pStyle w:val="Heading2"/>
      </w:pPr>
      <w:bookmarkStart w:id="15" w:name="_Toc68789574"/>
      <w:r w:rsidRPr="005352D3">
        <w:t>Integrating</w:t>
      </w:r>
      <w:r w:rsidR="00931C3E" w:rsidRPr="005352D3">
        <w:t xml:space="preserve"> r</w:t>
      </w:r>
      <w:r w:rsidR="00F57B2A" w:rsidRPr="005352D3">
        <w:t xml:space="preserve">esearch </w:t>
      </w:r>
      <w:r w:rsidR="00931C3E" w:rsidRPr="005352D3">
        <w:t xml:space="preserve">with </w:t>
      </w:r>
      <w:r w:rsidR="00F57B2A" w:rsidRPr="005352D3">
        <w:t>implementation</w:t>
      </w:r>
      <w:bookmarkEnd w:id="15"/>
    </w:p>
    <w:p w14:paraId="7DE497DA" w14:textId="26EF3C58" w:rsidR="00CC4D46" w:rsidRPr="005352D3" w:rsidRDefault="00931C3E" w:rsidP="00977278">
      <w:r w:rsidRPr="005352D3">
        <w:t xml:space="preserve">It addition to education, PGx research </w:t>
      </w:r>
      <w:r w:rsidR="00EF0214" w:rsidRPr="005352D3">
        <w:t xml:space="preserve">needs to be </w:t>
      </w:r>
      <w:r w:rsidRPr="005352D3">
        <w:t xml:space="preserve">similarly embedded in any paediatric implementation strategy. The evidence based </w:t>
      </w:r>
      <w:r w:rsidR="00E45C3F" w:rsidRPr="005352D3">
        <w:t xml:space="preserve">supporting </w:t>
      </w:r>
      <w:r w:rsidRPr="005352D3">
        <w:t xml:space="preserve">PGx recommendations will constantly grow and protocols will, as always, need to be regularly updated. Demands for ever more </w:t>
      </w:r>
      <w:r w:rsidRPr="005352D3">
        <w:lastRenderedPageBreak/>
        <w:t>research prior to implementation, in order to increase the quantity of evidence available</w:t>
      </w:r>
      <w:r w:rsidR="00CC4D46" w:rsidRPr="005352D3">
        <w:t xml:space="preserve"> to inform the implementation process</w:t>
      </w:r>
      <w:r w:rsidRPr="005352D3">
        <w:t xml:space="preserve">, need to be weighed against the risks of </w:t>
      </w:r>
      <w:r w:rsidR="00CC4D46" w:rsidRPr="005352D3">
        <w:t>further delays</w:t>
      </w:r>
      <w:r w:rsidRPr="005352D3">
        <w:t xml:space="preserve"> </w:t>
      </w:r>
      <w:r w:rsidR="00CC4D46" w:rsidRPr="005352D3">
        <w:t xml:space="preserve">to implementation and the right balance must be struck </w:t>
      </w:r>
      <w:r w:rsidR="00CC4D46" w:rsidRPr="005352D3">
        <w:fldChar w:fldCharType="begin">
          <w:fldData xml:space="preserve">PEVuZE5vdGU+PENpdGU+PEF1dGhvcj5LcmViczwvQXV0aG9yPjxZZWFyPjIwMTk8L1llYXI+PFJl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</w:fldData>
        </w:fldChar>
      </w:r>
      <w:r w:rsidR="00587185">
        <w:instrText xml:space="preserve"> ADDIN EN.CITE </w:instrText>
      </w:r>
      <w:r w:rsidR="00587185">
        <w:fldChar w:fldCharType="begin">
          <w:fldData xml:space="preserve">PEVuZE5vdGU+PENpdGU+PEF1dGhvcj5LcmViczwvQXV0aG9yPjxZZWFyPjIwMTk8L1llYXI+PFJl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</w:fldData>
        </w:fldChar>
      </w:r>
      <w:r w:rsidR="00587185">
        <w:instrText xml:space="preserve"> ADDIN EN.CITE.DATA </w:instrText>
      </w:r>
      <w:r w:rsidR="00587185">
        <w:fldChar w:fldCharType="end"/>
      </w:r>
      <w:r w:rsidR="00CC4D46" w:rsidRPr="005352D3">
        <w:fldChar w:fldCharType="separate"/>
      </w:r>
      <w:r w:rsidR="00587185">
        <w:rPr>
          <w:noProof/>
        </w:rPr>
        <w:t>[54]</w:t>
      </w:r>
      <w:r w:rsidR="00CC4D46" w:rsidRPr="005352D3">
        <w:fldChar w:fldCharType="end"/>
      </w:r>
      <w:r w:rsidR="00CC4D46" w:rsidRPr="005352D3">
        <w:t xml:space="preserve">. </w:t>
      </w:r>
      <w:r w:rsidR="00EF0214" w:rsidRPr="005352D3">
        <w:t>I</w:t>
      </w:r>
      <w:r w:rsidR="00CC4D46" w:rsidRPr="005352D3">
        <w:t xml:space="preserve">ntegrating research into implementation, for example through prospective </w:t>
      </w:r>
      <w:r w:rsidR="00EF0214" w:rsidRPr="005352D3">
        <w:t xml:space="preserve">ethical </w:t>
      </w:r>
      <w:r w:rsidR="00CC4D46" w:rsidRPr="005352D3">
        <w:t xml:space="preserve">approvals </w:t>
      </w:r>
      <w:r w:rsidR="00EF0214" w:rsidRPr="005352D3">
        <w:t>for</w:t>
      </w:r>
      <w:r w:rsidR="00CC4D46" w:rsidRPr="005352D3">
        <w:t xml:space="preserve"> </w:t>
      </w:r>
      <w:r w:rsidR="00EF0214" w:rsidRPr="005352D3">
        <w:t xml:space="preserve">gathering </w:t>
      </w:r>
      <w:r w:rsidR="00CC4D46" w:rsidRPr="005352D3">
        <w:t xml:space="preserve">PGx data </w:t>
      </w:r>
      <w:r w:rsidR="00EF0214" w:rsidRPr="005352D3">
        <w:t xml:space="preserve">into curated </w:t>
      </w:r>
      <w:r w:rsidR="00CC4D46" w:rsidRPr="005352D3">
        <w:t xml:space="preserve">repositories, can help to overcome this barrier and develop a systematic infrastructure for improving the population PGx evidence base. </w:t>
      </w:r>
    </w:p>
    <w:p w14:paraId="4AE30841" w14:textId="77777777" w:rsidR="006945B6" w:rsidRPr="005352D3" w:rsidRDefault="006945B6" w:rsidP="00977278"/>
    <w:p w14:paraId="4D53924D" w14:textId="06EBB563" w:rsidR="00E33EFB" w:rsidRPr="005352D3" w:rsidRDefault="00E33EFB" w:rsidP="00977278">
      <w:pPr>
        <w:pStyle w:val="Heading1"/>
      </w:pPr>
      <w:bookmarkStart w:id="16" w:name="_Toc68789575"/>
      <w:r w:rsidRPr="005352D3">
        <w:t>The Future</w:t>
      </w:r>
      <w:bookmarkEnd w:id="16"/>
      <w:r w:rsidRPr="005352D3">
        <w:t xml:space="preserve"> </w:t>
      </w:r>
    </w:p>
    <w:p w14:paraId="14640860" w14:textId="162FEBBC" w:rsidR="006475D6" w:rsidRPr="005352D3" w:rsidRDefault="000C071C" w:rsidP="00977278">
      <w:r w:rsidRPr="005352D3">
        <w:t>Continued i</w:t>
      </w:r>
      <w:r w:rsidR="008F554D" w:rsidRPr="005352D3">
        <w:t xml:space="preserve">nternational collaboration and cooperation will </w:t>
      </w:r>
      <w:r w:rsidR="006E4BCE" w:rsidRPr="005352D3">
        <w:t xml:space="preserve">enable </w:t>
      </w:r>
      <w:r w:rsidR="008F554D" w:rsidRPr="005352D3">
        <w:t xml:space="preserve">the PGx community </w:t>
      </w:r>
      <w:r w:rsidR="006E4BCE" w:rsidRPr="005352D3">
        <w:t xml:space="preserve">to </w:t>
      </w:r>
      <w:r w:rsidR="008F554D" w:rsidRPr="005352D3">
        <w:t xml:space="preserve">realise </w:t>
      </w:r>
      <w:r w:rsidR="00364DFE" w:rsidRPr="005352D3">
        <w:t xml:space="preserve">the </w:t>
      </w:r>
      <w:r w:rsidR="00565724" w:rsidRPr="005352D3">
        <w:t xml:space="preserve">potential </w:t>
      </w:r>
      <w:r w:rsidR="00631C32" w:rsidRPr="005352D3">
        <w:t xml:space="preserve">of </w:t>
      </w:r>
      <w:r w:rsidR="00565724" w:rsidRPr="005352D3">
        <w:t>p</w:t>
      </w:r>
      <w:r w:rsidR="00EB0BC7" w:rsidRPr="005352D3">
        <w:t>recision</w:t>
      </w:r>
      <w:r w:rsidR="00243C2D" w:rsidRPr="005352D3">
        <w:t xml:space="preserve"> </w:t>
      </w:r>
      <w:r w:rsidR="00565724" w:rsidRPr="005352D3">
        <w:t>m</w:t>
      </w:r>
      <w:r w:rsidR="00243C2D" w:rsidRPr="005352D3">
        <w:t>edicine</w:t>
      </w:r>
      <w:r w:rsidR="00631C32" w:rsidRPr="005352D3">
        <w:t xml:space="preserve"> to </w:t>
      </w:r>
      <w:r w:rsidR="006E4BCE" w:rsidRPr="005352D3">
        <w:t xml:space="preserve">contribute meaningfully to </w:t>
      </w:r>
      <w:r w:rsidR="00565724" w:rsidRPr="005352D3">
        <w:t>o</w:t>
      </w:r>
      <w:r w:rsidR="00631C32" w:rsidRPr="005352D3">
        <w:t xml:space="preserve">ptimal </w:t>
      </w:r>
      <w:r w:rsidR="00565724" w:rsidRPr="005352D3">
        <w:t>p</w:t>
      </w:r>
      <w:r w:rsidR="00631C32" w:rsidRPr="005352D3">
        <w:t xml:space="preserve">harmacotherapy </w:t>
      </w:r>
      <w:r w:rsidR="002A4075" w:rsidRPr="005352D3">
        <w:t>for children</w:t>
      </w:r>
      <w:r w:rsidR="008F554D" w:rsidRPr="005352D3">
        <w:t xml:space="preserve"> </w:t>
      </w:r>
      <w:r w:rsidR="008F554D" w:rsidRPr="005352D3">
        <w:fldChar w:fldCharType="begin">
          <w:fldData xml:space="preserve">PEVuZE5vdGU+PENpdGU+PEF1dGhvcj5NYW5vbGlvPC9BdXRob3I+PFllYXI+MjAxNTwvWWVhcj48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</w:fldData>
        </w:fldChar>
      </w:r>
      <w:r w:rsidR="00587185">
        <w:instrText xml:space="preserve"> ADDIN EN.CITE </w:instrText>
      </w:r>
      <w:r w:rsidR="00587185">
        <w:fldChar w:fldCharType="begin">
          <w:fldData xml:space="preserve">PEVuZE5vdGU+PENpdGU+PEF1dGhvcj5NYW5vbGlvPC9BdXRob3I+PFllYXI+MjAxNTwvWWVhcj48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</w:fldData>
        </w:fldChar>
      </w:r>
      <w:r w:rsidR="00587185">
        <w:instrText xml:space="preserve"> ADDIN EN.CITE.DATA </w:instrText>
      </w:r>
      <w:r w:rsidR="00587185">
        <w:fldChar w:fldCharType="end"/>
      </w:r>
      <w:r w:rsidR="008F554D" w:rsidRPr="005352D3">
        <w:fldChar w:fldCharType="separate"/>
      </w:r>
      <w:r w:rsidR="00587185">
        <w:rPr>
          <w:noProof/>
        </w:rPr>
        <w:t>[136]</w:t>
      </w:r>
      <w:r w:rsidR="008F554D" w:rsidRPr="005352D3">
        <w:fldChar w:fldCharType="end"/>
      </w:r>
      <w:r w:rsidR="008F554D" w:rsidRPr="005352D3">
        <w:t xml:space="preserve">. As the omics scientific technologies continue to grow, </w:t>
      </w:r>
      <w:r w:rsidR="006E4BCE" w:rsidRPr="005352D3">
        <w:t xml:space="preserve">the remit of </w:t>
      </w:r>
      <w:r w:rsidR="008F554D" w:rsidRPr="005352D3">
        <w:t xml:space="preserve">PGx will </w:t>
      </w:r>
      <w:r w:rsidR="006E4BCE" w:rsidRPr="005352D3">
        <w:t xml:space="preserve">expand </w:t>
      </w:r>
      <w:r w:rsidR="008F554D" w:rsidRPr="005352D3">
        <w:t xml:space="preserve">to incorporate understanding </w:t>
      </w:r>
      <w:r w:rsidR="006E4BCE" w:rsidRPr="005352D3">
        <w:t xml:space="preserve">of </w:t>
      </w:r>
      <w:r w:rsidR="008F554D" w:rsidRPr="005352D3">
        <w:t>new domains such as p</w:t>
      </w:r>
      <w:r w:rsidR="00E33EFB" w:rsidRPr="005352D3">
        <w:t>harmacotransc</w:t>
      </w:r>
      <w:r w:rsidR="005C3BC6" w:rsidRPr="005352D3">
        <w:t>r</w:t>
      </w:r>
      <w:r w:rsidR="00E33EFB" w:rsidRPr="005352D3">
        <w:t>iptomics</w:t>
      </w:r>
      <w:r w:rsidR="008F554D" w:rsidRPr="005352D3">
        <w:t xml:space="preserve"> and metabolomics </w:t>
      </w:r>
      <w:r w:rsidR="008F554D" w:rsidRPr="005352D3">
        <w:fldChar w:fldCharType="begin">
          <w:fldData xml:space="preserve">PEVuZE5vdGU+PENpdGU+PEF1dGhvcj5TYTwvQXV0aG9yPjxZZWFyPjIwMTg8L1llYXI+PFJlY051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</w:fldData>
        </w:fldChar>
      </w:r>
      <w:r w:rsidR="00587185">
        <w:instrText xml:space="preserve"> ADDIN EN.CITE </w:instrText>
      </w:r>
      <w:r w:rsidR="00587185">
        <w:fldChar w:fldCharType="begin">
          <w:fldData xml:space="preserve">PEVuZE5vdGU+PENpdGU+PEF1dGhvcj5TYTwvQXV0aG9yPjxZZWFyPjIwMTg8L1llYXI+PFJlY051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</w:fldData>
        </w:fldChar>
      </w:r>
      <w:r w:rsidR="00587185">
        <w:instrText xml:space="preserve"> ADDIN EN.CITE.DATA </w:instrText>
      </w:r>
      <w:r w:rsidR="00587185">
        <w:fldChar w:fldCharType="end"/>
      </w:r>
      <w:r w:rsidR="008F554D" w:rsidRPr="005352D3">
        <w:fldChar w:fldCharType="separate"/>
      </w:r>
      <w:r w:rsidR="00587185">
        <w:rPr>
          <w:noProof/>
        </w:rPr>
        <w:t>[137]</w:t>
      </w:r>
      <w:r w:rsidR="008F554D" w:rsidRPr="005352D3">
        <w:fldChar w:fldCharType="end"/>
      </w:r>
      <w:r w:rsidR="008F554D" w:rsidRPr="005352D3">
        <w:t>. Updat</w:t>
      </w:r>
      <w:r w:rsidR="006E4BCE" w:rsidRPr="005352D3">
        <w:t>ed,</w:t>
      </w:r>
      <w:r w:rsidR="008F554D" w:rsidRPr="005352D3">
        <w:t xml:space="preserve"> curated d</w:t>
      </w:r>
      <w:r w:rsidR="003F1E13" w:rsidRPr="005352D3">
        <w:t xml:space="preserve">ata sharing </w:t>
      </w:r>
      <w:r w:rsidR="008F554D" w:rsidRPr="005352D3">
        <w:t xml:space="preserve">initiatives </w:t>
      </w:r>
      <w:r w:rsidR="006E4BCE" w:rsidRPr="005352D3">
        <w:t xml:space="preserve">underpinned by robust information governance </w:t>
      </w:r>
      <w:r w:rsidR="008F554D" w:rsidRPr="005352D3">
        <w:t>will</w:t>
      </w:r>
      <w:r w:rsidR="006E4BCE" w:rsidRPr="005352D3">
        <w:t xml:space="preserve"> prove </w:t>
      </w:r>
      <w:r w:rsidR="008F554D" w:rsidRPr="005352D3">
        <w:t>invaluable</w:t>
      </w:r>
      <w:r w:rsidR="00C14EC9" w:rsidRPr="005352D3">
        <w:t xml:space="preserve"> in</w:t>
      </w:r>
      <w:r w:rsidR="008F554D" w:rsidRPr="005352D3">
        <w:t xml:space="preserve"> advancing paediatric PGx science.</w:t>
      </w:r>
      <w:r w:rsidR="006E4BCE" w:rsidRPr="005352D3">
        <w:t xml:space="preserve"> Ultimately</w:t>
      </w:r>
      <w:r w:rsidR="004B7BBF" w:rsidRPr="005352D3">
        <w:t>,</w:t>
      </w:r>
      <w:r w:rsidR="006E4BCE" w:rsidRPr="005352D3">
        <w:t xml:space="preserve"> </w:t>
      </w:r>
      <w:r w:rsidR="004B7BBF" w:rsidRPr="005352D3">
        <w:t xml:space="preserve">evidence-based </w:t>
      </w:r>
      <w:r w:rsidR="006E4BCE" w:rsidRPr="005352D3">
        <w:t xml:space="preserve">PGx </w:t>
      </w:r>
      <w:r w:rsidR="004B7BBF" w:rsidRPr="005352D3">
        <w:t xml:space="preserve">in practice </w:t>
      </w:r>
      <w:r w:rsidR="006E4BCE" w:rsidRPr="005352D3">
        <w:t xml:space="preserve">will aim to provide clear and timely PGx </w:t>
      </w:r>
      <w:r w:rsidR="00614098" w:rsidRPr="005352D3">
        <w:t xml:space="preserve">results to </w:t>
      </w:r>
      <w:r w:rsidR="004B7BBF" w:rsidRPr="005352D3">
        <w:t xml:space="preserve">paediatric </w:t>
      </w:r>
      <w:r w:rsidR="00771B5A" w:rsidRPr="005352D3">
        <w:t>prescribers</w:t>
      </w:r>
      <w:r w:rsidR="00614098" w:rsidRPr="005352D3">
        <w:t xml:space="preserve">, </w:t>
      </w:r>
      <w:r w:rsidR="00E45C3F" w:rsidRPr="005352D3">
        <w:t>supported</w:t>
      </w:r>
      <w:r w:rsidR="00614098" w:rsidRPr="005352D3">
        <w:t xml:space="preserve"> by </w:t>
      </w:r>
      <w:r w:rsidR="00E45C3F" w:rsidRPr="005352D3">
        <w:t xml:space="preserve">high quality </w:t>
      </w:r>
      <w:r w:rsidR="006E4BCE" w:rsidRPr="005352D3">
        <w:t xml:space="preserve">genomic </w:t>
      </w:r>
      <w:r w:rsidR="00614098" w:rsidRPr="005352D3">
        <w:t xml:space="preserve">education </w:t>
      </w:r>
      <w:r w:rsidR="00771B5A" w:rsidRPr="005352D3">
        <w:t>resources,</w:t>
      </w:r>
      <w:r w:rsidR="004B7BBF" w:rsidRPr="005352D3">
        <w:t xml:space="preserve"> </w:t>
      </w:r>
      <w:r w:rsidR="006E4BCE" w:rsidRPr="005352D3">
        <w:t xml:space="preserve">and </w:t>
      </w:r>
      <w:r w:rsidR="00771B5A" w:rsidRPr="005352D3">
        <w:t xml:space="preserve">continually </w:t>
      </w:r>
      <w:r w:rsidR="006E4BCE" w:rsidRPr="005352D3">
        <w:t>informed by a cycle of improvement</w:t>
      </w:r>
      <w:r w:rsidR="00E45C3F" w:rsidRPr="005352D3">
        <w:t xml:space="preserve"> incorporating the latest results of</w:t>
      </w:r>
      <w:r w:rsidR="006E4BCE" w:rsidRPr="005352D3">
        <w:t xml:space="preserve"> research, audit, and </w:t>
      </w:r>
      <w:r w:rsidR="00E45C3F" w:rsidRPr="005352D3">
        <w:t xml:space="preserve">stakeholder </w:t>
      </w:r>
      <w:r w:rsidR="006E4BCE" w:rsidRPr="005352D3">
        <w:t>feedback</w:t>
      </w:r>
      <w:r w:rsidR="00614098" w:rsidRPr="005352D3">
        <w:t xml:space="preserve">. </w:t>
      </w:r>
      <w:r w:rsidR="00771B5A" w:rsidRPr="005352D3">
        <w:t xml:space="preserve">It will also be important to work towards harmonisation of paediatric recommendations across the PGx consortia and regulatory agencies to help build internationally recognised PGx standards </w:t>
      </w:r>
      <w:r w:rsidR="005E6940" w:rsidRPr="005352D3">
        <w:fldChar w:fldCharType="begin">
          <w:fldData xml:space="preserve">PEVuZE5vdGU+PENpdGU+PEF1dGhvcj5Lb3V0c2lsaWVyaTwvQXV0aG9yPjxZZWFyPjIwMjA8L1ll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</w:fldData>
        </w:fldChar>
      </w:r>
      <w:r w:rsidR="00587185">
        <w:instrText xml:space="preserve"> ADDIN EN.CITE </w:instrText>
      </w:r>
      <w:r w:rsidR="00587185">
        <w:fldChar w:fldCharType="begin">
          <w:fldData xml:space="preserve">PEVuZE5vdGU+PENpdGU+PEF1dGhvcj5Lb3V0c2lsaWVyaTwvQXV0aG9yPjxZZWFyPjIwMjA8L1ll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</w:fldData>
        </w:fldChar>
      </w:r>
      <w:r w:rsidR="00587185">
        <w:instrText xml:space="preserve"> ADDIN EN.CITE.DATA </w:instrText>
      </w:r>
      <w:r w:rsidR="00587185">
        <w:fldChar w:fldCharType="end"/>
      </w:r>
      <w:r w:rsidR="005E6940" w:rsidRPr="005352D3">
        <w:fldChar w:fldCharType="separate"/>
      </w:r>
      <w:r w:rsidR="00587185">
        <w:rPr>
          <w:noProof/>
        </w:rPr>
        <w:t>[34, 138]</w:t>
      </w:r>
      <w:r w:rsidR="005E6940" w:rsidRPr="005352D3">
        <w:fldChar w:fldCharType="end"/>
      </w:r>
      <w:r w:rsidR="00771B5A" w:rsidRPr="005352D3">
        <w:t>.</w:t>
      </w:r>
    </w:p>
    <w:p w14:paraId="1C8C8400" w14:textId="6FE64B84" w:rsidR="00BA0BA6" w:rsidRPr="005352D3" w:rsidRDefault="00BA0BA6" w:rsidP="00977278">
      <w:pPr>
        <w:pStyle w:val="Heading1"/>
      </w:pPr>
      <w:bookmarkStart w:id="17" w:name="_Toc68789576"/>
      <w:r w:rsidRPr="005352D3">
        <w:t>Conclusions</w:t>
      </w:r>
      <w:bookmarkEnd w:id="17"/>
      <w:r w:rsidRPr="005352D3">
        <w:t xml:space="preserve"> </w:t>
      </w:r>
    </w:p>
    <w:p w14:paraId="42569B67" w14:textId="2EE29BCD" w:rsidR="00AF5A82" w:rsidRPr="005352D3" w:rsidRDefault="004B7BBF" w:rsidP="00977278">
      <w:r w:rsidRPr="005352D3">
        <w:t>C</w:t>
      </w:r>
      <w:r w:rsidR="00AF5A82" w:rsidRPr="005352D3">
        <w:t xml:space="preserve">hildren deserve the benefits of genomic medicine </w:t>
      </w:r>
      <w:r w:rsidR="001671DA" w:rsidRPr="005352D3">
        <w:t xml:space="preserve">including PGx-informed therapies </w:t>
      </w:r>
      <w:r w:rsidRPr="005352D3">
        <w:t xml:space="preserve">based on strong evidence </w:t>
      </w:r>
      <w:r w:rsidR="00C14EC9" w:rsidRPr="005352D3">
        <w:t xml:space="preserve">coupled with </w:t>
      </w:r>
      <w:r w:rsidRPr="005352D3">
        <w:t xml:space="preserve">affordable </w:t>
      </w:r>
      <w:r w:rsidR="00AF5A82" w:rsidRPr="005352D3">
        <w:t>implementation. It is inevitable that there are many challenges when introducing new paediatric pharmacogenomic testing strategies into a</w:t>
      </w:r>
      <w:r w:rsidR="00134FF8" w:rsidRPr="005352D3">
        <w:t>ny</w:t>
      </w:r>
      <w:r w:rsidR="00AF5A82" w:rsidRPr="005352D3">
        <w:t xml:space="preserve"> complex healthcare system</w:t>
      </w:r>
      <w:bookmarkStart w:id="18" w:name="_Hlk68790629"/>
      <w:r w:rsidR="00AF5A82" w:rsidRPr="005352D3">
        <w:t xml:space="preserve">. However, with international collaboration and evidence curation, to synthesise implementation success stories of different countries, we can avoid unnecessary duplication of research and </w:t>
      </w:r>
      <w:r w:rsidR="00134FF8" w:rsidRPr="005352D3">
        <w:t xml:space="preserve">develop streamlined approaches to pharmacogenomic implementation strategies. </w:t>
      </w:r>
      <w:bookmarkEnd w:id="18"/>
      <w:r w:rsidR="00AF5A82" w:rsidRPr="005352D3">
        <w:t>As the genomic medicine revolution is well underway, collaborati</w:t>
      </w:r>
      <w:r w:rsidR="001671DA" w:rsidRPr="005352D3">
        <w:t xml:space="preserve">ve efforts </w:t>
      </w:r>
      <w:r w:rsidR="00AF5A82" w:rsidRPr="005352D3">
        <w:t>of the pharmacogenomic community</w:t>
      </w:r>
      <w:r w:rsidR="0075288B" w:rsidRPr="005352D3">
        <w:t xml:space="preserve"> </w:t>
      </w:r>
      <w:r w:rsidR="00AF5A82" w:rsidRPr="005352D3">
        <w:t>will continue to bring PGx benefits to the bedside</w:t>
      </w:r>
      <w:r w:rsidR="002873FA" w:rsidRPr="005352D3">
        <w:t>, supported by the infrastructure of well-funded paediatric research networks</w:t>
      </w:r>
      <w:r w:rsidR="001671DA" w:rsidRPr="005352D3">
        <w:t>. I</w:t>
      </w:r>
      <w:r w:rsidR="00AF5A82" w:rsidRPr="005352D3">
        <w:t xml:space="preserve">t is </w:t>
      </w:r>
      <w:r w:rsidR="001671DA" w:rsidRPr="005352D3">
        <w:t xml:space="preserve">essential </w:t>
      </w:r>
      <w:r w:rsidR="00AF5A82" w:rsidRPr="005352D3">
        <w:t xml:space="preserve">that </w:t>
      </w:r>
      <w:r w:rsidR="001671DA" w:rsidRPr="005352D3">
        <w:t>a</w:t>
      </w:r>
      <w:r w:rsidR="00AF5A82" w:rsidRPr="005352D3">
        <w:t xml:space="preserve"> pro-active dialogue with the paediatric workforce </w:t>
      </w:r>
      <w:r w:rsidR="00134FF8" w:rsidRPr="005352D3">
        <w:t>continues to be</w:t>
      </w:r>
      <w:r w:rsidR="00AF5A82" w:rsidRPr="005352D3">
        <w:t xml:space="preserve"> nurtured, to ensure children </w:t>
      </w:r>
      <w:r w:rsidR="00AF5A82" w:rsidRPr="005352D3">
        <w:lastRenderedPageBreak/>
        <w:t xml:space="preserve">benefit from improved access to pharmacogenomic testing delivered </w:t>
      </w:r>
      <w:r w:rsidR="00134FF8" w:rsidRPr="005352D3">
        <w:t>with</w:t>
      </w:r>
      <w:r w:rsidR="00AF5A82" w:rsidRPr="005352D3">
        <w:t xml:space="preserve"> a cost-effective, evidence-based and sustainable strategy.</w:t>
      </w:r>
    </w:p>
    <w:p w14:paraId="095436E3" w14:textId="35E96F25" w:rsidR="009A1C99" w:rsidRPr="005352D3" w:rsidRDefault="009A1C99" w:rsidP="00977278">
      <w:pPr>
        <w:pStyle w:val="Heading1"/>
      </w:pPr>
      <w:bookmarkStart w:id="19" w:name="_Toc68789577"/>
      <w:r w:rsidRPr="00B768EA">
        <w:t>Acknowledgements</w:t>
      </w:r>
      <w:r w:rsidR="00466A6D" w:rsidRPr="005352D3">
        <w:t xml:space="preserve"> </w:t>
      </w:r>
      <w:bookmarkEnd w:id="19"/>
    </w:p>
    <w:p w14:paraId="7ECA612D" w14:textId="61CDF783" w:rsidR="009A1C99" w:rsidRDefault="00967685" w:rsidP="00977278">
      <w:r w:rsidRPr="005352D3">
        <w:t xml:space="preserve">CISB </w:t>
      </w:r>
      <w:r w:rsidR="00440797" w:rsidRPr="005352D3">
        <w:t xml:space="preserve">and TH </w:t>
      </w:r>
      <w:r w:rsidRPr="005352D3">
        <w:t>ha</w:t>
      </w:r>
      <w:r w:rsidR="00440797" w:rsidRPr="005352D3">
        <w:t>ve</w:t>
      </w:r>
      <w:r w:rsidRPr="005352D3">
        <w:t xml:space="preserve"> been supported by the National Institute for Health Research </w:t>
      </w:r>
      <w:r w:rsidR="00587185">
        <w:t xml:space="preserve">(NIHR) </w:t>
      </w:r>
      <w:r w:rsidRPr="005352D3">
        <w:t>Biomedical Research Centre</w:t>
      </w:r>
      <w:r w:rsidR="00775F3F" w:rsidRPr="005352D3">
        <w:t xml:space="preserve"> at King’s College London</w:t>
      </w:r>
      <w:r w:rsidR="0075288B" w:rsidRPr="005352D3">
        <w:t xml:space="preserve"> (KCL). </w:t>
      </w:r>
      <w:r w:rsidR="00587185">
        <w:t xml:space="preserve">DH has been supported by the NIHR Alder Hey Clinical Research Facility (CRF). </w:t>
      </w:r>
      <w:r w:rsidR="00B768EA" w:rsidRPr="00B768EA">
        <w:t>This is a summary of independent research carried out at the National Institute for Health Research (NIHR) Alder Hey Clinical Research Facility. The views expressed are those of the author(s) and not necessarily those of NHS, the NIHR or the Department of Health.</w:t>
      </w:r>
    </w:p>
    <w:p w14:paraId="359D4EC8" w14:textId="02488782" w:rsidR="00587185" w:rsidRPr="005352D3" w:rsidRDefault="00587185" w:rsidP="00977278">
      <w:r w:rsidRPr="00587185">
        <w:rPr>
          <w:b/>
        </w:rPr>
        <w:t>Author contributions</w:t>
      </w:r>
      <w:r>
        <w:t xml:space="preserve">: Conceived by CISB, all authors contributed to the writing, editing and overall content of the manuscript. </w:t>
      </w:r>
    </w:p>
    <w:p w14:paraId="34FEFCD3" w14:textId="5759BBE0" w:rsidR="009A1C99" w:rsidRPr="005352D3" w:rsidRDefault="009A1C99" w:rsidP="00977278">
      <w:pPr>
        <w:pStyle w:val="Heading1"/>
      </w:pPr>
      <w:bookmarkStart w:id="20" w:name="_Toc68789578"/>
      <w:r w:rsidRPr="00B768EA">
        <w:t>Funding</w:t>
      </w:r>
      <w:bookmarkEnd w:id="20"/>
      <w:r w:rsidR="00466A6D" w:rsidRPr="005352D3">
        <w:t xml:space="preserve"> </w:t>
      </w:r>
    </w:p>
    <w:p w14:paraId="3535FFB2" w14:textId="4293D040" w:rsidR="009A1C99" w:rsidRPr="005352D3" w:rsidRDefault="00775F3F" w:rsidP="00977278">
      <w:r w:rsidRPr="005352D3">
        <w:t xml:space="preserve">CISB is funded by the National Institute for Health Research as an Academic Clinical Fellow. </w:t>
      </w:r>
      <w:r w:rsidR="00941459">
        <w:t xml:space="preserve">The research conducted by BC and GG </w:t>
      </w:r>
      <w:r w:rsidR="00BD12EC">
        <w:t>at the Canadian Pharmacogenomics Network for Drug Safety (CPNDS)</w:t>
      </w:r>
      <w:r w:rsidR="0074470C">
        <w:t xml:space="preserve"> at the University of British Columbia </w:t>
      </w:r>
      <w:r w:rsidR="00941459">
        <w:t>is funded by Genome Canada, Genome BC, the Canadian Institutes of Health Research, with additional support from British Columbia’s Provincial Health Services Authority, BC Children’s Hospital Foundation and Health Canada.</w:t>
      </w:r>
    </w:p>
    <w:p w14:paraId="3B753B6F" w14:textId="77777777" w:rsidR="002B3DAB" w:rsidRPr="005352D3" w:rsidRDefault="002B3DAB" w:rsidP="00977278">
      <w:pPr>
        <w:pStyle w:val="Heading1"/>
        <w:rPr>
          <w:highlight w:val="yellow"/>
        </w:rPr>
      </w:pPr>
    </w:p>
    <w:p w14:paraId="739F2FB8" w14:textId="28DCD8C8" w:rsidR="009A1C99" w:rsidRPr="00B768EA" w:rsidRDefault="009A1C99" w:rsidP="00977278">
      <w:pPr>
        <w:pStyle w:val="Heading1"/>
      </w:pPr>
      <w:bookmarkStart w:id="21" w:name="_Toc68789579"/>
      <w:r w:rsidRPr="00B768EA">
        <w:t>Conflicts of interest</w:t>
      </w:r>
      <w:bookmarkEnd w:id="21"/>
      <w:r w:rsidRPr="00B768EA">
        <w:t xml:space="preserve"> </w:t>
      </w:r>
    </w:p>
    <w:p w14:paraId="3CF6A0CD" w14:textId="3ACF0E66" w:rsidR="009A1C99" w:rsidRPr="00B768EA" w:rsidRDefault="009A1C99" w:rsidP="00977278">
      <w:r w:rsidRPr="00B768EA">
        <w:t xml:space="preserve">CISB – no COI </w:t>
      </w:r>
    </w:p>
    <w:p w14:paraId="3468232A" w14:textId="36229CA5" w:rsidR="00EA3E42" w:rsidRPr="005352D3" w:rsidRDefault="00EA3E42" w:rsidP="00977278">
      <w:pPr>
        <w:rPr>
          <w:highlight w:val="yellow"/>
        </w:rPr>
      </w:pPr>
      <w:r w:rsidRPr="00B768EA">
        <w:t>GG</w:t>
      </w:r>
      <w:r w:rsidR="007714E0" w:rsidRPr="00B768EA">
        <w:t xml:space="preserve"> </w:t>
      </w:r>
      <w:r w:rsidR="00BD12EC" w:rsidRPr="00B768EA">
        <w:t xml:space="preserve">– </w:t>
      </w:r>
      <w:r w:rsidR="004B485D" w:rsidRPr="00B768EA">
        <w:t>project manager</w:t>
      </w:r>
      <w:r w:rsidR="004B485D">
        <w:t xml:space="preserve"> for a</w:t>
      </w:r>
      <w:r w:rsidR="00BD12EC">
        <w:t xml:space="preserve"> </w:t>
      </w:r>
      <w:r w:rsidR="00BD12EC" w:rsidRPr="00941459">
        <w:rPr>
          <w:lang w:val="en-US"/>
        </w:rPr>
        <w:t>Genomic Applications Partnership Program</w:t>
      </w:r>
      <w:r w:rsidR="00BD12EC">
        <w:rPr>
          <w:lang w:val="en-US"/>
        </w:rPr>
        <w:t xml:space="preserve"> grant from Genome Canada and Genome British Columbia with required matching funding from a commercial partner provided by Dynacare.  </w:t>
      </w:r>
    </w:p>
    <w:p w14:paraId="5C83B528" w14:textId="445A4EFD" w:rsidR="009A1C99" w:rsidRPr="005352D3" w:rsidRDefault="009A1C99" w:rsidP="00977278">
      <w:pPr>
        <w:rPr>
          <w:highlight w:val="yellow"/>
        </w:rPr>
      </w:pPr>
      <w:r w:rsidRPr="00B768EA">
        <w:t>AHM</w:t>
      </w:r>
      <w:r w:rsidR="003B385E" w:rsidRPr="00B768EA">
        <w:t xml:space="preserve"> </w:t>
      </w:r>
      <w:r w:rsidR="003B385E" w:rsidRPr="00B768EA">
        <w:rPr>
          <w:rFonts w:ascii="Helvetica" w:hAnsi="Helvetica" w:cs="Helvetica"/>
          <w:color w:val="000000"/>
          <w:sz w:val="20"/>
          <w:szCs w:val="20"/>
        </w:rPr>
        <w:t>has received research</w:t>
      </w:r>
      <w:r w:rsidR="003B385E">
        <w:rPr>
          <w:rFonts w:ascii="Helvetica" w:hAnsi="Helvetica" w:cs="Helvetica"/>
          <w:color w:val="000000"/>
          <w:sz w:val="20"/>
          <w:szCs w:val="20"/>
        </w:rPr>
        <w:t xml:space="preserve"> grants outside the submitted work from GSK, Boehringer Íngelheim and Vertex, she is the PI of a P4O2 (Precision Medicine for more Oxygen) public private partnership sponsored by Health Holland involving many private partners that contribute in cash and/or in kind (Boehringer Ingelheim, Breathomix, Fluidda, Ortec Logiqcare, Philips, Quantib-U, Roche, Smartfish, SODAQ, Thirona, TopMD and Novartis), and she has served in advisory boards for AstraZeneca, GSK and Boehringer Ingelheim with money paid to her institution.</w:t>
      </w:r>
    </w:p>
    <w:p w14:paraId="43C9B3D2" w14:textId="739A2021" w:rsidR="009A1C99" w:rsidRPr="005352D3" w:rsidRDefault="009A1C99" w:rsidP="00977278">
      <w:pPr>
        <w:rPr>
          <w:highlight w:val="yellow"/>
        </w:rPr>
      </w:pPr>
      <w:r w:rsidRPr="00B768EA">
        <w:lastRenderedPageBreak/>
        <w:t>MR</w:t>
      </w:r>
      <w:r w:rsidR="0017754F" w:rsidRPr="00B768EA">
        <w:t xml:space="preserve"> holds the CIHR-GSK Chair in Paediatric Clinical Pharmacology at the University of Western Ontario and is a co-investigator on a </w:t>
      </w:r>
      <w:r w:rsidR="0017754F" w:rsidRPr="00B768EA">
        <w:rPr>
          <w:lang w:val="en-US"/>
        </w:rPr>
        <w:t>Genomic</w:t>
      </w:r>
      <w:r w:rsidR="0017754F" w:rsidRPr="00941459">
        <w:rPr>
          <w:lang w:val="en-US"/>
        </w:rPr>
        <w:t xml:space="preserve"> Applications Partnership Program</w:t>
      </w:r>
      <w:r w:rsidR="0017754F">
        <w:rPr>
          <w:lang w:val="en-US"/>
        </w:rPr>
        <w:t xml:space="preserve"> grant from Genome Canada and Genome British Columbia with required matching funding from a commercial partner provided by Dynacare.  MR holds unrelated grants from the National Science and Engineering Council, the Canadian Institutes of Health Research and the Academic Medical Association of Southwestern Ontario.</w:t>
      </w:r>
    </w:p>
    <w:p w14:paraId="2C045588" w14:textId="03C7B926" w:rsidR="009A1C99" w:rsidRPr="00B768EA" w:rsidRDefault="009A1C99" w:rsidP="00977278">
      <w:r w:rsidRPr="00B768EA">
        <w:t>DH</w:t>
      </w:r>
      <w:r w:rsidR="000938D7" w:rsidRPr="00B768EA">
        <w:t xml:space="preserve"> no COI</w:t>
      </w:r>
    </w:p>
    <w:p w14:paraId="3D521EDE" w14:textId="6459ED7B" w:rsidR="009A1C99" w:rsidRPr="00B768EA" w:rsidRDefault="009A1C99" w:rsidP="00977278">
      <w:r w:rsidRPr="00B768EA">
        <w:t>TH</w:t>
      </w:r>
      <w:r w:rsidR="00912877">
        <w:t xml:space="preserve"> – No COI</w:t>
      </w:r>
    </w:p>
    <w:p w14:paraId="19D43812" w14:textId="69D38ED5" w:rsidR="00F1232F" w:rsidRPr="00B768EA" w:rsidRDefault="00F1232F" w:rsidP="00977278">
      <w:r w:rsidRPr="00B768EA">
        <w:t>JS</w:t>
      </w:r>
      <w:r w:rsidR="00912877">
        <w:t xml:space="preserve"> – No COI</w:t>
      </w:r>
    </w:p>
    <w:p w14:paraId="12770A09" w14:textId="19FB1A5E" w:rsidR="009A1C99" w:rsidRPr="005352D3" w:rsidRDefault="009A1C99" w:rsidP="00977278">
      <w:r w:rsidRPr="00B768EA">
        <w:t>BC</w:t>
      </w:r>
      <w:r w:rsidR="00941459">
        <w:t xml:space="preserve"> – holds a </w:t>
      </w:r>
      <w:r w:rsidR="00941459" w:rsidRPr="00941459">
        <w:rPr>
          <w:lang w:val="en-US"/>
        </w:rPr>
        <w:t>Genomic Applications Partnership Program</w:t>
      </w:r>
      <w:r w:rsidR="00941459">
        <w:rPr>
          <w:lang w:val="en-US"/>
        </w:rPr>
        <w:t xml:space="preserve"> grant from Genome Canada and Genome British Columbia with required matching funding from a commercial partner provided by Dynacare</w:t>
      </w:r>
      <w:r w:rsidR="000251AC">
        <w:rPr>
          <w:lang w:val="en-US"/>
        </w:rPr>
        <w:t xml:space="preserve">.  </w:t>
      </w:r>
      <w:r w:rsidR="00C87F4E">
        <w:rPr>
          <w:lang w:val="en-US"/>
        </w:rPr>
        <w:t xml:space="preserve">BC is also an advisor for pharmacogenetic testing at the UnitedHealth Group.  </w:t>
      </w:r>
    </w:p>
    <w:p w14:paraId="7600AB80" w14:textId="12C0440A" w:rsidR="00C14EC9" w:rsidRPr="005352D3" w:rsidRDefault="00C14EC9" w:rsidP="00977278"/>
    <w:p w14:paraId="0D694185" w14:textId="1A034B75" w:rsidR="00C14EC9" w:rsidRPr="005352D3" w:rsidRDefault="00C14EC9" w:rsidP="00977278"/>
    <w:p w14:paraId="6371E8E7" w14:textId="1C3947A8" w:rsidR="0052753B" w:rsidRPr="005352D3" w:rsidRDefault="00A63CED" w:rsidP="00977278">
      <w:r w:rsidRPr="005352D3">
        <w:t xml:space="preserve">Format of paper </w:t>
      </w:r>
    </w:p>
    <w:p w14:paraId="51BB0182" w14:textId="76AFB31D" w:rsidR="00516CD6" w:rsidRPr="005352D3" w:rsidRDefault="00516CD6" w:rsidP="00977278">
      <w:r w:rsidRPr="005352D3">
        <w:t xml:space="preserve">Title page: </w:t>
      </w:r>
    </w:p>
    <w:p w14:paraId="5E5248B5" w14:textId="23D8E633" w:rsidR="00357942" w:rsidRPr="005352D3" w:rsidRDefault="00357942" w:rsidP="00977278">
      <w:r w:rsidRPr="005352D3">
        <w:t>Title</w:t>
      </w:r>
      <w:r w:rsidR="000C3E44" w:rsidRPr="005352D3">
        <w:t xml:space="preserve"> (&lt;150 characters, including spaces)</w:t>
      </w:r>
      <w:r w:rsidRPr="005352D3">
        <w:t xml:space="preserve">: informative and accurate indication of the content </w:t>
      </w:r>
    </w:p>
    <w:p w14:paraId="15BC39DF" w14:textId="3EEB2E4A" w:rsidR="00357942" w:rsidRPr="005352D3" w:rsidRDefault="00F909EE" w:rsidP="00977278">
      <w:r w:rsidRPr="005352D3">
        <w:t>A</w:t>
      </w:r>
      <w:r w:rsidR="00357942" w:rsidRPr="005352D3">
        <w:t>uthor names and affiliations</w:t>
      </w:r>
    </w:p>
    <w:p w14:paraId="7104EBFD" w14:textId="1C9DB7A6" w:rsidR="00357942" w:rsidRPr="005352D3" w:rsidRDefault="00AE3C34" w:rsidP="00977278">
      <w:r w:rsidRPr="005352D3">
        <w:t>C</w:t>
      </w:r>
      <w:r w:rsidR="00357942" w:rsidRPr="005352D3">
        <w:t>orresponding author</w:t>
      </w:r>
      <w:r w:rsidRPr="005352D3">
        <w:t xml:space="preserve">: </w:t>
      </w:r>
    </w:p>
    <w:p w14:paraId="39F62557" w14:textId="388F3474" w:rsidR="00357942" w:rsidRPr="005352D3" w:rsidRDefault="007B008D" w:rsidP="00977278">
      <w:r w:rsidRPr="005352D3">
        <w:t>R</w:t>
      </w:r>
      <w:r w:rsidR="00357942" w:rsidRPr="005352D3">
        <w:t xml:space="preserve">unning head </w:t>
      </w:r>
      <w:r w:rsidRPr="005352D3">
        <w:t>(&lt;</w:t>
      </w:r>
      <w:r w:rsidR="00357942" w:rsidRPr="005352D3">
        <w:t>40 characters</w:t>
      </w:r>
      <w:r w:rsidR="00AE3C34" w:rsidRPr="005352D3">
        <w:t>,</w:t>
      </w:r>
      <w:r w:rsidR="00357942" w:rsidRPr="005352D3">
        <w:t xml:space="preserve"> incl</w:t>
      </w:r>
      <w:r w:rsidR="00AE3C34" w:rsidRPr="005352D3">
        <w:t xml:space="preserve"> </w:t>
      </w:r>
      <w:r w:rsidR="00357942" w:rsidRPr="005352D3">
        <w:t>spaces</w:t>
      </w:r>
      <w:r w:rsidR="00AE3C34" w:rsidRPr="005352D3">
        <w:t>)</w:t>
      </w:r>
    </w:p>
    <w:p w14:paraId="7F268212" w14:textId="77777777" w:rsidR="00AE3C34" w:rsidRPr="005352D3" w:rsidRDefault="00AE3C34" w:rsidP="00977278">
      <w:r w:rsidRPr="005352D3">
        <w:t>K</w:t>
      </w:r>
      <w:r w:rsidR="00357942" w:rsidRPr="005352D3">
        <w:t xml:space="preserve">eywords </w:t>
      </w:r>
    </w:p>
    <w:p w14:paraId="3206AE73" w14:textId="77777777" w:rsidR="00AE3C34" w:rsidRPr="005352D3" w:rsidRDefault="00AE3C34" w:rsidP="00977278">
      <w:r w:rsidRPr="005352D3">
        <w:t>W</w:t>
      </w:r>
      <w:r w:rsidR="00357942" w:rsidRPr="005352D3">
        <w:t>ord count</w:t>
      </w:r>
    </w:p>
    <w:p w14:paraId="25CFC449" w14:textId="77777777" w:rsidR="00AE3C34" w:rsidRPr="005352D3" w:rsidRDefault="00AE3C34" w:rsidP="00977278">
      <w:r w:rsidRPr="005352D3">
        <w:t>T</w:t>
      </w:r>
      <w:r w:rsidR="00357942" w:rsidRPr="005352D3">
        <w:t>able count</w:t>
      </w:r>
    </w:p>
    <w:p w14:paraId="4D77637C" w14:textId="7A2622C9" w:rsidR="00516CD6" w:rsidRPr="005352D3" w:rsidRDefault="00AE3C34" w:rsidP="00977278">
      <w:r w:rsidRPr="005352D3">
        <w:t>F</w:t>
      </w:r>
      <w:r w:rsidR="00357942" w:rsidRPr="005352D3">
        <w:t>igure count</w:t>
      </w:r>
    </w:p>
    <w:p w14:paraId="5D921F8D" w14:textId="222ED79A" w:rsidR="00A63CED" w:rsidRPr="005352D3" w:rsidRDefault="00A63CED" w:rsidP="00977278">
      <w:r w:rsidRPr="005352D3">
        <w:t xml:space="preserve">Unstructured abstract </w:t>
      </w:r>
      <w:r w:rsidR="0086347A" w:rsidRPr="005352D3">
        <w:t xml:space="preserve">(250 words) </w:t>
      </w:r>
    </w:p>
    <w:p w14:paraId="31AB1311" w14:textId="34F109D3" w:rsidR="0002114D" w:rsidRPr="005352D3" w:rsidRDefault="0002114D" w:rsidP="00977278">
      <w:r w:rsidRPr="005352D3">
        <w:t xml:space="preserve">Figures/tables – recommended maximum of 8 in total </w:t>
      </w:r>
    </w:p>
    <w:p w14:paraId="2F5A2CCB" w14:textId="77777777" w:rsidR="00E00468" w:rsidRPr="005352D3" w:rsidRDefault="00E00468" w:rsidP="00977278"/>
    <w:p w14:paraId="3A9308D5" w14:textId="33F7E908" w:rsidR="00A63CED" w:rsidRPr="005352D3" w:rsidRDefault="0002114D" w:rsidP="00977278">
      <w:r w:rsidRPr="005352D3">
        <w:t xml:space="preserve">References – max 150 </w:t>
      </w:r>
    </w:p>
    <w:p w14:paraId="375ED841" w14:textId="019FD21C" w:rsidR="0052753B" w:rsidRPr="005352D3" w:rsidRDefault="00F26FAF" w:rsidP="00977278">
      <w:r w:rsidRPr="005352D3">
        <w:t>For submission – all tables</w:t>
      </w:r>
      <w:r w:rsidR="00F819BE" w:rsidRPr="005352D3">
        <w:t>, figure legends and appendices</w:t>
      </w:r>
      <w:r w:rsidRPr="005352D3">
        <w:t xml:space="preserve"> at end of document </w:t>
      </w:r>
    </w:p>
    <w:p w14:paraId="30F0E2A6" w14:textId="7D52F42B" w:rsidR="00D20B1B" w:rsidRPr="005352D3" w:rsidRDefault="00C14EC9" w:rsidP="00977278">
      <w:r w:rsidRPr="005352D3">
        <w:t>____</w:t>
      </w:r>
    </w:p>
    <w:p w14:paraId="491860B9" w14:textId="77777777" w:rsidR="00C14EC9" w:rsidRPr="005352D3" w:rsidRDefault="00C14EC9" w:rsidP="00977278">
      <w:pPr>
        <w:rPr>
          <w:rFonts w:eastAsiaTheme="majorEastAsia" w:cstheme="majorBidi"/>
          <w:sz w:val="28"/>
          <w:szCs w:val="28"/>
        </w:rPr>
      </w:pPr>
      <w:r w:rsidRPr="005352D3">
        <w:br w:type="page"/>
      </w:r>
    </w:p>
    <w:p w14:paraId="70C37F1D" w14:textId="1A5BA6BD" w:rsidR="00D20B1B" w:rsidRPr="005352D3" w:rsidRDefault="000D3EA6" w:rsidP="00536F72">
      <w:r w:rsidRPr="005352D3">
        <w:lastRenderedPageBreak/>
        <w:t>References</w:t>
      </w:r>
    </w:p>
    <w:p w14:paraId="4C82FF35" w14:textId="77777777" w:rsidR="00587185" w:rsidRPr="00587185" w:rsidRDefault="00D20B1B" w:rsidP="00587185">
      <w:pPr>
        <w:pStyle w:val="EndNoteBibliography"/>
        <w:ind w:left="720" w:hanging="720"/>
      </w:pPr>
      <w:r w:rsidRPr="005352D3">
        <w:rPr>
          <w:lang w:val="en-GB"/>
        </w:rPr>
        <w:fldChar w:fldCharType="begin"/>
      </w:r>
      <w:r w:rsidRPr="005352D3">
        <w:rPr>
          <w:lang w:val="en-GB"/>
        </w:rPr>
        <w:instrText xml:space="preserve"> ADDIN EN.REFLIST </w:instrText>
      </w:r>
      <w:r w:rsidRPr="005352D3">
        <w:rPr>
          <w:lang w:val="en-GB"/>
        </w:rPr>
        <w:fldChar w:fldCharType="separate"/>
      </w:r>
      <w:r w:rsidR="00587185" w:rsidRPr="00587185">
        <w:t>1.</w:t>
      </w:r>
      <w:r w:rsidR="00587185" w:rsidRPr="00587185">
        <w:tab/>
        <w:t xml:space="preserve">Alfirevic, A. and M. Pirmohamed, </w:t>
      </w:r>
      <w:r w:rsidR="00587185" w:rsidRPr="00587185">
        <w:rPr>
          <w:i/>
        </w:rPr>
        <w:t>Chapter 10 - Pharmacogenetics and Pharmacogenomics</w:t>
      </w:r>
      <w:r w:rsidR="00587185" w:rsidRPr="00587185">
        <w:t xml:space="preserve">, in </w:t>
      </w:r>
      <w:r w:rsidR="00587185" w:rsidRPr="00587185">
        <w:rPr>
          <w:i/>
        </w:rPr>
        <w:t>Medical and Health Genomics</w:t>
      </w:r>
      <w:r w:rsidR="00587185" w:rsidRPr="00587185">
        <w:t>, D. Kumar and S. Antonarakis, Editors. 2016, Academic Press: Oxford. p. 121-137.</w:t>
      </w:r>
    </w:p>
    <w:p w14:paraId="66BCCAA1" w14:textId="77777777" w:rsidR="00587185" w:rsidRPr="00587185" w:rsidRDefault="00587185" w:rsidP="00587185">
      <w:pPr>
        <w:pStyle w:val="EndNoteBibliography"/>
        <w:ind w:left="720" w:hanging="720"/>
      </w:pPr>
      <w:r w:rsidRPr="00587185">
        <w:t>2.</w:t>
      </w:r>
      <w:r w:rsidRPr="00587185">
        <w:tab/>
        <w:t xml:space="preserve">Wolf, C.R., G. Smith, and R.L. Smith, </w:t>
      </w:r>
      <w:r w:rsidRPr="00587185">
        <w:rPr>
          <w:i/>
        </w:rPr>
        <w:t>Science, medicine, and the future: Pharmacogenetics.</w:t>
      </w:r>
      <w:r w:rsidRPr="00587185">
        <w:t xml:space="preserve"> BMJ, 2000. </w:t>
      </w:r>
      <w:r w:rsidRPr="00587185">
        <w:rPr>
          <w:b/>
        </w:rPr>
        <w:t>320</w:t>
      </w:r>
      <w:r w:rsidRPr="00587185">
        <w:t>(7240): p. 987-90.</w:t>
      </w:r>
    </w:p>
    <w:p w14:paraId="3642F137" w14:textId="77777777" w:rsidR="00587185" w:rsidRPr="00587185" w:rsidRDefault="00587185" w:rsidP="00587185">
      <w:pPr>
        <w:pStyle w:val="EndNoteBibliography"/>
        <w:ind w:left="720" w:hanging="720"/>
      </w:pPr>
      <w:r w:rsidRPr="00587185">
        <w:t>3.</w:t>
      </w:r>
      <w:r w:rsidRPr="00587185">
        <w:tab/>
        <w:t xml:space="preserve">Chenoweth, M.J., et al., </w:t>
      </w:r>
      <w:r w:rsidRPr="00587185">
        <w:rPr>
          <w:i/>
        </w:rPr>
        <w:t>Global Pharmacogenomics Within Precision Medicine: Challenges and Opportunities.</w:t>
      </w:r>
      <w:r w:rsidRPr="00587185">
        <w:t xml:space="preserve"> Clin Pharmacol Ther, 2020. </w:t>
      </w:r>
      <w:r w:rsidRPr="00587185">
        <w:rPr>
          <w:b/>
        </w:rPr>
        <w:t>107</w:t>
      </w:r>
      <w:r w:rsidRPr="00587185">
        <w:t>(1): p. 57-61.</w:t>
      </w:r>
    </w:p>
    <w:p w14:paraId="12953EA8" w14:textId="77777777" w:rsidR="00587185" w:rsidRPr="00587185" w:rsidRDefault="00587185" w:rsidP="00587185">
      <w:pPr>
        <w:pStyle w:val="EndNoteBibliography"/>
        <w:ind w:left="720" w:hanging="720"/>
      </w:pPr>
      <w:r w:rsidRPr="00587185">
        <w:t>4.</w:t>
      </w:r>
      <w:r w:rsidRPr="00587185">
        <w:tab/>
        <w:t xml:space="preserve">Klein, M.E., M.M. Parvez, and J.G. Shin, </w:t>
      </w:r>
      <w:r w:rsidRPr="00587185">
        <w:rPr>
          <w:i/>
        </w:rPr>
        <w:t>Clinical Implementation of Pharmacogenomics for Personalized Precision Medicine: Barriers and Solutions.</w:t>
      </w:r>
      <w:r w:rsidRPr="00587185">
        <w:t xml:space="preserve"> J Pharm Sci, 2017. </w:t>
      </w:r>
      <w:r w:rsidRPr="00587185">
        <w:rPr>
          <w:b/>
        </w:rPr>
        <w:t>106</w:t>
      </w:r>
      <w:r w:rsidRPr="00587185">
        <w:t>(9): p. 2368-2379.</w:t>
      </w:r>
    </w:p>
    <w:p w14:paraId="43327870" w14:textId="77777777" w:rsidR="00587185" w:rsidRPr="00587185" w:rsidRDefault="00587185" w:rsidP="00587185">
      <w:pPr>
        <w:pStyle w:val="EndNoteBibliography"/>
        <w:ind w:left="720" w:hanging="720"/>
      </w:pPr>
      <w:r w:rsidRPr="00587185">
        <w:t>5.</w:t>
      </w:r>
      <w:r w:rsidRPr="00587185">
        <w:tab/>
        <w:t xml:space="preserve">Caraballo, P.J., et al., </w:t>
      </w:r>
      <w:r w:rsidRPr="00587185">
        <w:rPr>
          <w:i/>
        </w:rPr>
        <w:t>Multidisciplinary model to implement pharmacogenomics at the point of care.</w:t>
      </w:r>
      <w:r w:rsidRPr="00587185">
        <w:t xml:space="preserve"> Genet Med, 2017. </w:t>
      </w:r>
      <w:r w:rsidRPr="00587185">
        <w:rPr>
          <w:b/>
        </w:rPr>
        <w:t>19</w:t>
      </w:r>
      <w:r w:rsidRPr="00587185">
        <w:t>(4): p. 421-429.</w:t>
      </w:r>
    </w:p>
    <w:p w14:paraId="66D8CDD8" w14:textId="77777777" w:rsidR="00587185" w:rsidRPr="00587185" w:rsidRDefault="00587185" w:rsidP="00587185">
      <w:pPr>
        <w:pStyle w:val="EndNoteBibliography"/>
        <w:ind w:left="720" w:hanging="720"/>
      </w:pPr>
      <w:r w:rsidRPr="00587185">
        <w:t>6.</w:t>
      </w:r>
      <w:r w:rsidRPr="00587185">
        <w:tab/>
        <w:t xml:space="preserve">Shuldiner, A.R., et al., </w:t>
      </w:r>
      <w:r w:rsidRPr="00587185">
        <w:rPr>
          <w:i/>
        </w:rPr>
        <w:t>The Pharmacogenomics Research Network Translational Pharmacogenetics Program: overcoming challenges of real-world implementation.</w:t>
      </w:r>
      <w:r w:rsidRPr="00587185">
        <w:t xml:space="preserve"> Clin Pharmacol Ther, 2013. </w:t>
      </w:r>
      <w:r w:rsidRPr="00587185">
        <w:rPr>
          <w:b/>
        </w:rPr>
        <w:t>94</w:t>
      </w:r>
      <w:r w:rsidRPr="00587185">
        <w:t>(2): p. 207-10.</w:t>
      </w:r>
    </w:p>
    <w:p w14:paraId="3E13720A" w14:textId="1D4E6248" w:rsidR="00587185" w:rsidRPr="00587185" w:rsidRDefault="00587185" w:rsidP="00587185">
      <w:pPr>
        <w:pStyle w:val="EndNoteBibliography"/>
        <w:ind w:left="720" w:hanging="720"/>
        <w:rPr>
          <w:i/>
        </w:rPr>
      </w:pPr>
      <w:r w:rsidRPr="00587185">
        <w:t>7.</w:t>
      </w:r>
      <w:r w:rsidRPr="00587185">
        <w:tab/>
      </w:r>
      <w:r w:rsidRPr="00587185">
        <w:rPr>
          <w:i/>
        </w:rPr>
        <w:t>Health Education England Genomics Education Programme. Pharmacogenomics: three challenges to the NHS.  Available at: h</w:t>
      </w:r>
      <w:hyperlink r:id="rId18" w:history="1">
        <w:r w:rsidRPr="00587185">
          <w:rPr>
            <w:rStyle w:val="Hyperlink"/>
            <w:i/>
          </w:rPr>
          <w:t>ttps://www.genomicseducation.hee.nhs.uk/blog/pharmacogenomics-three-challenges-to-the-nhs/</w:t>
        </w:r>
      </w:hyperlink>
      <w:r w:rsidRPr="00587185">
        <w:rPr>
          <w:i/>
        </w:rPr>
        <w:t xml:space="preserve"> (last accessed 4 June 2020).</w:t>
      </w:r>
    </w:p>
    <w:p w14:paraId="3E024BA6" w14:textId="77777777" w:rsidR="00587185" w:rsidRPr="00587185" w:rsidRDefault="00587185" w:rsidP="00587185">
      <w:pPr>
        <w:pStyle w:val="EndNoteBibliography"/>
        <w:ind w:left="720" w:hanging="720"/>
      </w:pPr>
      <w:r w:rsidRPr="00587185">
        <w:t>8.</w:t>
      </w:r>
      <w:r w:rsidRPr="00587185">
        <w:tab/>
        <w:t xml:space="preserve">Karnes, J.H., et al., </w:t>
      </w:r>
      <w:r w:rsidRPr="00587185">
        <w:rPr>
          <w:i/>
        </w:rPr>
        <w:t>Using systems approaches to address challenges for clinical implementation of pharmacogenomics.</w:t>
      </w:r>
      <w:r w:rsidRPr="00587185">
        <w:t xml:space="preserve"> WIREs Systems Biology and Medicine, 2014. </w:t>
      </w:r>
      <w:r w:rsidRPr="00587185">
        <w:rPr>
          <w:b/>
        </w:rPr>
        <w:t>6</w:t>
      </w:r>
      <w:r w:rsidRPr="00587185">
        <w:t>(2): p. 125-135.</w:t>
      </w:r>
    </w:p>
    <w:p w14:paraId="3DA765DD" w14:textId="77777777" w:rsidR="00587185" w:rsidRPr="00587185" w:rsidRDefault="00587185" w:rsidP="00587185">
      <w:pPr>
        <w:pStyle w:val="EndNoteBibliography"/>
        <w:ind w:left="720" w:hanging="720"/>
      </w:pPr>
      <w:r w:rsidRPr="00587185">
        <w:t>9.</w:t>
      </w:r>
      <w:r w:rsidRPr="00587185">
        <w:tab/>
        <w:t xml:space="preserve">Owusu Obeng, A., et al., </w:t>
      </w:r>
      <w:r w:rsidRPr="00587185">
        <w:rPr>
          <w:i/>
        </w:rPr>
        <w:t>Physician-Reported Benefits and Barriers to Clinical Implementation of Genomic Medicine: A Multi-Site IGNITE-Network Survey.</w:t>
      </w:r>
      <w:r w:rsidRPr="00587185">
        <w:t xml:space="preserve"> J Pers Med, 2018. </w:t>
      </w:r>
      <w:r w:rsidRPr="00587185">
        <w:rPr>
          <w:b/>
        </w:rPr>
        <w:t>8</w:t>
      </w:r>
      <w:r w:rsidRPr="00587185">
        <w:t>(3).</w:t>
      </w:r>
    </w:p>
    <w:p w14:paraId="265D64C2" w14:textId="77777777" w:rsidR="00587185" w:rsidRPr="00587185" w:rsidRDefault="00587185" w:rsidP="00587185">
      <w:pPr>
        <w:pStyle w:val="EndNoteBibliography"/>
        <w:ind w:left="720" w:hanging="720"/>
      </w:pPr>
      <w:r w:rsidRPr="00587185">
        <w:t>10.</w:t>
      </w:r>
      <w:r w:rsidRPr="00587185">
        <w:tab/>
        <w:t xml:space="preserve">Ehmann, F., L. Caneva, and M. Papaluca, </w:t>
      </w:r>
      <w:r w:rsidRPr="00587185">
        <w:rPr>
          <w:i/>
        </w:rPr>
        <w:t>European Medicines Agency initiatives and perspectives on pharmacogenomics.</w:t>
      </w:r>
      <w:r w:rsidRPr="00587185">
        <w:t xml:space="preserve"> Br J Clin Pharmacol, 2014. </w:t>
      </w:r>
      <w:r w:rsidRPr="00587185">
        <w:rPr>
          <w:b/>
        </w:rPr>
        <w:t>77</w:t>
      </w:r>
      <w:r w:rsidRPr="00587185">
        <w:t>(4): p. 612-7.</w:t>
      </w:r>
    </w:p>
    <w:p w14:paraId="2FB41069" w14:textId="5F09CC16" w:rsidR="00587185" w:rsidRPr="00587185" w:rsidRDefault="00587185" w:rsidP="00587185">
      <w:pPr>
        <w:pStyle w:val="EndNoteBibliography"/>
        <w:ind w:left="720" w:hanging="720"/>
        <w:rPr>
          <w:i/>
        </w:rPr>
      </w:pPr>
      <w:r w:rsidRPr="00587185">
        <w:t>11.</w:t>
      </w:r>
      <w:r w:rsidRPr="00587185">
        <w:tab/>
      </w:r>
      <w:r w:rsidRPr="00587185">
        <w:rPr>
          <w:i/>
        </w:rPr>
        <w:t>European Medicines Agency (EMA). Guideline on the use of pharmacogenetic methodologies in the pharmacokinetic evaluation of medicinal products. 2011. EMA/CHMP/37646/2009. Available at: h</w:t>
      </w:r>
      <w:hyperlink r:id="rId19" w:history="1">
        <w:r w:rsidRPr="00587185">
          <w:rPr>
            <w:rStyle w:val="Hyperlink"/>
            <w:i/>
          </w:rPr>
          <w:t>ttps://www.ema.europa.eu/documents/scientific-guideline/guideline-use-pharmacogenetic-methodologies-pharmacokinetic-evaluation-medicinal-products_en.pdf</w:t>
        </w:r>
      </w:hyperlink>
      <w:r w:rsidRPr="00587185">
        <w:rPr>
          <w:i/>
        </w:rPr>
        <w:t xml:space="preserve"> (last accessed June 2020).</w:t>
      </w:r>
    </w:p>
    <w:p w14:paraId="1D7ABC46" w14:textId="70B7F649" w:rsidR="00587185" w:rsidRPr="00587185" w:rsidRDefault="00587185" w:rsidP="00587185">
      <w:pPr>
        <w:pStyle w:val="EndNoteBibliography"/>
        <w:ind w:left="720" w:hanging="720"/>
        <w:rPr>
          <w:i/>
        </w:rPr>
      </w:pPr>
      <w:r w:rsidRPr="00587185">
        <w:t>12.</w:t>
      </w:r>
      <w:r w:rsidRPr="00587185">
        <w:tab/>
      </w:r>
      <w:r w:rsidRPr="00587185">
        <w:rPr>
          <w:i/>
        </w:rPr>
        <w:t>U.S. Department of Health and Human Services Food and Drug Administration (FDA). Guidance for Industry. Clinical Pharmacogenomics: Premarket Evaluation in Early-Phase Clinical Studies and Recommendations for Labeling. 2013. Available at: h</w:t>
      </w:r>
      <w:hyperlink r:id="rId20" w:history="1">
        <w:r w:rsidRPr="00587185">
          <w:rPr>
            <w:rStyle w:val="Hyperlink"/>
            <w:i/>
          </w:rPr>
          <w:t>ttps://www.fda.gov/files/drugs/published/Clinical-Pharmacogenomics--Premarket-Evaluation-in-Early-Phase-Clinical-Studies-and-Recommendations-for-Labeling.pdf</w:t>
        </w:r>
      </w:hyperlink>
      <w:r w:rsidRPr="00587185">
        <w:rPr>
          <w:i/>
        </w:rPr>
        <w:t xml:space="preserve"> (last accessed June 2020).</w:t>
      </w:r>
    </w:p>
    <w:p w14:paraId="6B16543E" w14:textId="77777777" w:rsidR="00587185" w:rsidRPr="00587185" w:rsidRDefault="00587185" w:rsidP="00587185">
      <w:pPr>
        <w:pStyle w:val="EndNoteBibliography"/>
        <w:ind w:left="720" w:hanging="720"/>
      </w:pPr>
      <w:r w:rsidRPr="00587185">
        <w:t>13.</w:t>
      </w:r>
      <w:r w:rsidRPr="00587185">
        <w:tab/>
        <w:t xml:space="preserve">Liko, I., et al., </w:t>
      </w:r>
      <w:r w:rsidRPr="00587185">
        <w:rPr>
          <w:i/>
        </w:rPr>
        <w:t>Providers' perspectives on the clinical utility of pharmacogenomic testing in pediatric patients.</w:t>
      </w:r>
      <w:r w:rsidRPr="00587185">
        <w:t xml:space="preserve"> Pharmacogenomics, 2021.</w:t>
      </w:r>
    </w:p>
    <w:p w14:paraId="573CAD16" w14:textId="77777777" w:rsidR="00587185" w:rsidRPr="00587185" w:rsidRDefault="00587185" w:rsidP="00587185">
      <w:pPr>
        <w:pStyle w:val="EndNoteBibliography"/>
        <w:ind w:left="720" w:hanging="720"/>
      </w:pPr>
      <w:r w:rsidRPr="00587185">
        <w:t>14.</w:t>
      </w:r>
      <w:r w:rsidRPr="00587185">
        <w:tab/>
        <w:t xml:space="preserve">Maagdenberg, H., et al., </w:t>
      </w:r>
      <w:r w:rsidRPr="00587185">
        <w:rPr>
          <w:i/>
        </w:rPr>
        <w:t>Pharmacogenomics in Pediatric Patients: Towards Personalized Medicine.</w:t>
      </w:r>
      <w:r w:rsidRPr="00587185">
        <w:t xml:space="preserve"> Paediatr Drugs, 2016. </w:t>
      </w:r>
      <w:r w:rsidRPr="00587185">
        <w:rPr>
          <w:b/>
        </w:rPr>
        <w:t>18</w:t>
      </w:r>
      <w:r w:rsidRPr="00587185">
        <w:t>(4): p. 251-60.</w:t>
      </w:r>
    </w:p>
    <w:p w14:paraId="365A5B38" w14:textId="77777777" w:rsidR="00587185" w:rsidRPr="00587185" w:rsidRDefault="00587185" w:rsidP="00587185">
      <w:pPr>
        <w:pStyle w:val="EndNoteBibliography"/>
        <w:ind w:left="720" w:hanging="720"/>
        <w:rPr>
          <w:i/>
        </w:rPr>
      </w:pPr>
      <w:r w:rsidRPr="00587185">
        <w:t>15.</w:t>
      </w:r>
      <w:r w:rsidRPr="00587185">
        <w:tab/>
      </w:r>
      <w:r w:rsidRPr="00587185">
        <w:rPr>
          <w:i/>
        </w:rPr>
        <w:t>Rollinson V, Turner RM, Pirmohamed M. Pharmacogenomics: an overview. Clinical Pharmacist 2017; 9 (10). Online. DOI: 10.1211/CP.2017.20203640.</w:t>
      </w:r>
    </w:p>
    <w:p w14:paraId="36972B3E" w14:textId="77777777" w:rsidR="00587185" w:rsidRPr="00587185" w:rsidRDefault="00587185" w:rsidP="00587185">
      <w:pPr>
        <w:pStyle w:val="EndNoteBibliography"/>
        <w:ind w:left="720" w:hanging="720"/>
      </w:pPr>
      <w:r w:rsidRPr="00587185">
        <w:t>16.</w:t>
      </w:r>
      <w:r w:rsidRPr="00587185">
        <w:tab/>
        <w:t xml:space="preserve">Arwood, M.J., et al., </w:t>
      </w:r>
      <w:r w:rsidRPr="00587185">
        <w:rPr>
          <w:i/>
        </w:rPr>
        <w:t>Implementing Pharmacogenomics at Your Institution: Establishment and Overcoming Implementation Challenges.</w:t>
      </w:r>
      <w:r w:rsidRPr="00587185">
        <w:t xml:space="preserve"> Clin Transl Sci, 2016. </w:t>
      </w:r>
      <w:r w:rsidRPr="00587185">
        <w:rPr>
          <w:b/>
        </w:rPr>
        <w:t>9</w:t>
      </w:r>
      <w:r w:rsidRPr="00587185">
        <w:t>(5): p. 233-245.</w:t>
      </w:r>
    </w:p>
    <w:p w14:paraId="186CDC32" w14:textId="77777777" w:rsidR="00587185" w:rsidRPr="00587185" w:rsidRDefault="00587185" w:rsidP="00587185">
      <w:pPr>
        <w:pStyle w:val="EndNoteBibliography"/>
        <w:ind w:left="720" w:hanging="720"/>
      </w:pPr>
      <w:r w:rsidRPr="00587185">
        <w:t>17.</w:t>
      </w:r>
      <w:r w:rsidRPr="00587185">
        <w:tab/>
        <w:t xml:space="preserve">Maranville, J.C. and N.J. Cox, </w:t>
      </w:r>
      <w:r w:rsidRPr="00587185">
        <w:rPr>
          <w:i/>
        </w:rPr>
        <w:t>Pharmacogenomic variants have larger effect sizes than genetic variants associated with other dichotomous complex traits.</w:t>
      </w:r>
      <w:r w:rsidRPr="00587185">
        <w:t xml:space="preserve"> Pharmacogenomics J, 2016. </w:t>
      </w:r>
      <w:r w:rsidRPr="00587185">
        <w:rPr>
          <w:b/>
        </w:rPr>
        <w:t>16</w:t>
      </w:r>
      <w:r w:rsidRPr="00587185">
        <w:t>(4): p. 388-92.</w:t>
      </w:r>
    </w:p>
    <w:p w14:paraId="24EA3D1C" w14:textId="77777777" w:rsidR="00587185" w:rsidRPr="00587185" w:rsidRDefault="00587185" w:rsidP="00587185">
      <w:pPr>
        <w:pStyle w:val="EndNoteBibliography"/>
        <w:ind w:left="720" w:hanging="720"/>
      </w:pPr>
      <w:r w:rsidRPr="00587185">
        <w:t>18.</w:t>
      </w:r>
      <w:r w:rsidRPr="00587185">
        <w:tab/>
        <w:t xml:space="preserve">Aronson, J.K., </w:t>
      </w:r>
      <w:r w:rsidRPr="00587185">
        <w:rPr>
          <w:i/>
        </w:rPr>
        <w:t>Adjusting therapeutic dosage regimens to optimise the balance of benefit to harm.</w:t>
      </w:r>
      <w:r w:rsidRPr="00587185">
        <w:t xml:space="preserve"> Clin Med, 2005. </w:t>
      </w:r>
      <w:r w:rsidRPr="00587185">
        <w:rPr>
          <w:b/>
        </w:rPr>
        <w:t>5</w:t>
      </w:r>
      <w:r w:rsidRPr="00587185">
        <w:t>(1): p. 16-9.</w:t>
      </w:r>
    </w:p>
    <w:p w14:paraId="2F612DCF" w14:textId="77777777" w:rsidR="00587185" w:rsidRPr="00587185" w:rsidRDefault="00587185" w:rsidP="00587185">
      <w:pPr>
        <w:pStyle w:val="EndNoteBibliography"/>
        <w:ind w:left="720" w:hanging="720"/>
      </w:pPr>
      <w:r w:rsidRPr="00587185">
        <w:lastRenderedPageBreak/>
        <w:t>19.</w:t>
      </w:r>
      <w:r w:rsidRPr="00587185">
        <w:tab/>
        <w:t xml:space="preserve">Van Driest, S.L., et al., </w:t>
      </w:r>
      <w:r w:rsidRPr="00587185">
        <w:rPr>
          <w:i/>
        </w:rPr>
        <w:t>Clinically actionable genotypes among 10,000 patients with preemptive pharmacogenomic testing.</w:t>
      </w:r>
      <w:r w:rsidRPr="00587185">
        <w:t xml:space="preserve"> Clin Pharmacol Ther, 2014. </w:t>
      </w:r>
      <w:r w:rsidRPr="00587185">
        <w:rPr>
          <w:b/>
        </w:rPr>
        <w:t>95</w:t>
      </w:r>
      <w:r w:rsidRPr="00587185">
        <w:t>(4): p. 423-31.</w:t>
      </w:r>
    </w:p>
    <w:p w14:paraId="0144E6A4" w14:textId="77777777" w:rsidR="00587185" w:rsidRPr="00587185" w:rsidRDefault="00587185" w:rsidP="00587185">
      <w:pPr>
        <w:pStyle w:val="EndNoteBibliography"/>
        <w:ind w:left="720" w:hanging="720"/>
      </w:pPr>
      <w:r w:rsidRPr="00587185">
        <w:t>20.</w:t>
      </w:r>
      <w:r w:rsidRPr="00587185">
        <w:tab/>
        <w:t xml:space="preserve">Bush, W.S., et al., </w:t>
      </w:r>
      <w:r w:rsidRPr="00587185">
        <w:rPr>
          <w:i/>
        </w:rPr>
        <w:t>Genetic variation among 82 pharmacogenes: The PGRNseq data from the eMERGE network.</w:t>
      </w:r>
      <w:r w:rsidRPr="00587185">
        <w:t xml:space="preserve"> Clin Pharmacol Ther, 2016. </w:t>
      </w:r>
      <w:r w:rsidRPr="00587185">
        <w:rPr>
          <w:b/>
        </w:rPr>
        <w:t>100</w:t>
      </w:r>
      <w:r w:rsidRPr="00587185">
        <w:t>(2): p. 160-9.</w:t>
      </w:r>
    </w:p>
    <w:p w14:paraId="793DB268" w14:textId="77777777" w:rsidR="00587185" w:rsidRPr="00587185" w:rsidRDefault="00587185" w:rsidP="00587185">
      <w:pPr>
        <w:pStyle w:val="EndNoteBibliography"/>
        <w:ind w:left="720" w:hanging="720"/>
      </w:pPr>
      <w:r w:rsidRPr="00587185">
        <w:t>21.</w:t>
      </w:r>
      <w:r w:rsidRPr="00587185">
        <w:tab/>
        <w:t xml:space="preserve">Roden, D.M., et al., </w:t>
      </w:r>
      <w:r w:rsidRPr="00587185">
        <w:rPr>
          <w:i/>
        </w:rPr>
        <w:t>Benefit of Preemptive Pharmacogenetic Information on Clinical Outcome.</w:t>
      </w:r>
      <w:r w:rsidRPr="00587185">
        <w:t xml:space="preserve"> Clin Pharmacol Ther, 2018. </w:t>
      </w:r>
      <w:r w:rsidRPr="00587185">
        <w:rPr>
          <w:b/>
        </w:rPr>
        <w:t>103</w:t>
      </w:r>
      <w:r w:rsidRPr="00587185">
        <w:t>(5): p. 787-794.</w:t>
      </w:r>
    </w:p>
    <w:p w14:paraId="170ACE77" w14:textId="77777777" w:rsidR="00587185" w:rsidRPr="00587185" w:rsidRDefault="00587185" w:rsidP="00587185">
      <w:pPr>
        <w:pStyle w:val="EndNoteBibliography"/>
        <w:ind w:left="720" w:hanging="720"/>
      </w:pPr>
      <w:r w:rsidRPr="00587185">
        <w:t>22.</w:t>
      </w:r>
      <w:r w:rsidRPr="00587185">
        <w:tab/>
        <w:t xml:space="preserve">Hinderer, M., et al., </w:t>
      </w:r>
      <w:r w:rsidRPr="00587185">
        <w:rPr>
          <w:i/>
        </w:rPr>
        <w:t>Integrating clinical decision support systems for pharmacogenomic testing into clinical routine - a scoping review of designs of user-system interactions in recent system development.</w:t>
      </w:r>
      <w:r w:rsidRPr="00587185">
        <w:t xml:space="preserve"> BMC Medical Informatics and Decision Making, 2017. </w:t>
      </w:r>
      <w:r w:rsidRPr="00587185">
        <w:rPr>
          <w:b/>
        </w:rPr>
        <w:t>17</w:t>
      </w:r>
      <w:r w:rsidRPr="00587185">
        <w:t>(1): p. 81.</w:t>
      </w:r>
    </w:p>
    <w:p w14:paraId="08B109E9" w14:textId="77777777" w:rsidR="00587185" w:rsidRPr="00587185" w:rsidRDefault="00587185" w:rsidP="00587185">
      <w:pPr>
        <w:pStyle w:val="EndNoteBibliography"/>
        <w:ind w:left="720" w:hanging="720"/>
      </w:pPr>
      <w:r w:rsidRPr="00587185">
        <w:t>23.</w:t>
      </w:r>
      <w:r w:rsidRPr="00587185">
        <w:tab/>
        <w:t xml:space="preserve">Shahandeh, A., et al., </w:t>
      </w:r>
      <w:r w:rsidRPr="00587185">
        <w:rPr>
          <w:i/>
        </w:rPr>
        <w:t>Advantages of Array-Based Technologies for Pre-Emptive Pharmacogenomics Testing.</w:t>
      </w:r>
      <w:r w:rsidRPr="00587185">
        <w:t xml:space="preserve"> Microarrays (Basel), 2016. </w:t>
      </w:r>
      <w:r w:rsidRPr="00587185">
        <w:rPr>
          <w:b/>
        </w:rPr>
        <w:t>5</w:t>
      </w:r>
      <w:r w:rsidRPr="00587185">
        <w:t>(2).</w:t>
      </w:r>
    </w:p>
    <w:p w14:paraId="4A01133C" w14:textId="77777777" w:rsidR="00587185" w:rsidRPr="00587185" w:rsidRDefault="00587185" w:rsidP="00587185">
      <w:pPr>
        <w:pStyle w:val="EndNoteBibliography"/>
        <w:ind w:left="720" w:hanging="720"/>
      </w:pPr>
      <w:r w:rsidRPr="00587185">
        <w:t>24.</w:t>
      </w:r>
      <w:r w:rsidRPr="00587185">
        <w:tab/>
        <w:t xml:space="preserve">Mizzi, C., et al., </w:t>
      </w:r>
      <w:r w:rsidRPr="00587185">
        <w:rPr>
          <w:i/>
        </w:rPr>
        <w:t>Personalized pharmacogenomics profiling using whole-genome sequencing.</w:t>
      </w:r>
      <w:r w:rsidRPr="00587185">
        <w:t xml:space="preserve"> Pharmacogenomics, 2014. </w:t>
      </w:r>
      <w:r w:rsidRPr="00587185">
        <w:rPr>
          <w:b/>
        </w:rPr>
        <w:t>15</w:t>
      </w:r>
      <w:r w:rsidRPr="00587185">
        <w:t>(9): p. 1223-34.</w:t>
      </w:r>
    </w:p>
    <w:p w14:paraId="52F1B5E0" w14:textId="77777777" w:rsidR="00587185" w:rsidRPr="00587185" w:rsidRDefault="00587185" w:rsidP="00587185">
      <w:pPr>
        <w:pStyle w:val="EndNoteBibliography"/>
        <w:ind w:left="720" w:hanging="720"/>
      </w:pPr>
      <w:r w:rsidRPr="00587185">
        <w:t>25.</w:t>
      </w:r>
      <w:r w:rsidRPr="00587185">
        <w:tab/>
        <w:t xml:space="preserve">Gordon, A.S., et al., </w:t>
      </w:r>
      <w:r w:rsidRPr="00587185">
        <w:rPr>
          <w:i/>
        </w:rPr>
        <w:t>PGRNseq: a targeted capture sequencing panel for pharmacogenetic research and implementation.</w:t>
      </w:r>
      <w:r w:rsidRPr="00587185">
        <w:t xml:space="preserve"> Pharmacogenet Genomics, 2016. </w:t>
      </w:r>
      <w:r w:rsidRPr="00587185">
        <w:rPr>
          <w:b/>
        </w:rPr>
        <w:t>26</w:t>
      </w:r>
      <w:r w:rsidRPr="00587185">
        <w:t>(4): p. 161-168.</w:t>
      </w:r>
    </w:p>
    <w:p w14:paraId="00079FF2" w14:textId="77777777" w:rsidR="00587185" w:rsidRPr="00587185" w:rsidRDefault="00587185" w:rsidP="00587185">
      <w:pPr>
        <w:pStyle w:val="EndNoteBibliography"/>
        <w:ind w:left="720" w:hanging="720"/>
      </w:pPr>
      <w:r w:rsidRPr="00587185">
        <w:t>26.</w:t>
      </w:r>
      <w:r w:rsidRPr="00587185">
        <w:tab/>
        <w:t xml:space="preserve">Cohn, I., et al., </w:t>
      </w:r>
      <w:r w:rsidRPr="00587185">
        <w:rPr>
          <w:i/>
        </w:rPr>
        <w:t>Genome sequencing as a platform for pharmacogenetic genotyping: a pediatric cohort study.</w:t>
      </w:r>
      <w:r w:rsidRPr="00587185">
        <w:t xml:space="preserve"> NPJ Genom Med, 2017. </w:t>
      </w:r>
      <w:r w:rsidRPr="00587185">
        <w:rPr>
          <w:b/>
        </w:rPr>
        <w:t>2</w:t>
      </w:r>
      <w:r w:rsidRPr="00587185">
        <w:t>: p. 19.</w:t>
      </w:r>
    </w:p>
    <w:p w14:paraId="39C9F0F5" w14:textId="77777777" w:rsidR="00587185" w:rsidRPr="00587185" w:rsidRDefault="00587185" w:rsidP="00587185">
      <w:pPr>
        <w:pStyle w:val="EndNoteBibliography"/>
        <w:ind w:left="720" w:hanging="720"/>
      </w:pPr>
      <w:r w:rsidRPr="00587185">
        <w:t>27.</w:t>
      </w:r>
      <w:r w:rsidRPr="00587185">
        <w:tab/>
        <w:t xml:space="preserve">Ahn, E. and T. Park, </w:t>
      </w:r>
      <w:r w:rsidRPr="00587185">
        <w:rPr>
          <w:i/>
        </w:rPr>
        <w:t>Analysis of population-specific pharmacogenomic variants using next-generation sequencing data.</w:t>
      </w:r>
      <w:r w:rsidRPr="00587185">
        <w:t xml:space="preserve"> Scientific Reports, 2017. </w:t>
      </w:r>
      <w:r w:rsidRPr="00587185">
        <w:rPr>
          <w:b/>
        </w:rPr>
        <w:t>7</w:t>
      </w:r>
      <w:r w:rsidRPr="00587185">
        <w:t>(1): p. 8416.</w:t>
      </w:r>
    </w:p>
    <w:p w14:paraId="4D031BD4" w14:textId="77777777" w:rsidR="00587185" w:rsidRPr="00587185" w:rsidRDefault="00587185" w:rsidP="00587185">
      <w:pPr>
        <w:pStyle w:val="EndNoteBibliography"/>
        <w:ind w:left="720" w:hanging="720"/>
      </w:pPr>
      <w:r w:rsidRPr="00587185">
        <w:t>28.</w:t>
      </w:r>
      <w:r w:rsidRPr="00587185">
        <w:tab/>
        <w:t xml:space="preserve">Cousin, M.A., et al., </w:t>
      </w:r>
      <w:r w:rsidRPr="00587185">
        <w:rPr>
          <w:i/>
        </w:rPr>
        <w:t>Pharmacogenomic findings from clinical whole exome sequencing of diagnostic odyssey patients.</w:t>
      </w:r>
      <w:r w:rsidRPr="00587185">
        <w:t xml:space="preserve"> Mol Genet Genomic Med, 2017. </w:t>
      </w:r>
      <w:r w:rsidRPr="00587185">
        <w:rPr>
          <w:b/>
        </w:rPr>
        <w:t>5</w:t>
      </w:r>
      <w:r w:rsidRPr="00587185">
        <w:t>(3): p. 269-279.</w:t>
      </w:r>
    </w:p>
    <w:p w14:paraId="03E81D32" w14:textId="77777777" w:rsidR="00587185" w:rsidRPr="00587185" w:rsidRDefault="00587185" w:rsidP="00587185">
      <w:pPr>
        <w:pStyle w:val="EndNoteBibliography"/>
        <w:ind w:left="720" w:hanging="720"/>
      </w:pPr>
      <w:r w:rsidRPr="00587185">
        <w:t>29.</w:t>
      </w:r>
      <w:r w:rsidRPr="00587185">
        <w:tab/>
        <w:t xml:space="preserve">Lee, S.B., et al., </w:t>
      </w:r>
      <w:r w:rsidRPr="00587185">
        <w:rPr>
          <w:i/>
        </w:rPr>
        <w:t>Calling Star Alleles With Stargazer in 28 Pharmacogenes With Whole Genome Sequences.</w:t>
      </w:r>
      <w:r w:rsidRPr="00587185">
        <w:t xml:space="preserve"> Clin Pharmacol Ther, 2019. </w:t>
      </w:r>
      <w:r w:rsidRPr="00587185">
        <w:rPr>
          <w:b/>
        </w:rPr>
        <w:t>106</w:t>
      </w:r>
      <w:r w:rsidRPr="00587185">
        <w:t>(6): p. 1328-1337.</w:t>
      </w:r>
    </w:p>
    <w:p w14:paraId="390A040D" w14:textId="77777777" w:rsidR="00587185" w:rsidRPr="00587185" w:rsidRDefault="00587185" w:rsidP="00587185">
      <w:pPr>
        <w:pStyle w:val="EndNoteBibliography"/>
        <w:ind w:left="720" w:hanging="720"/>
      </w:pPr>
      <w:r w:rsidRPr="00587185">
        <w:t>30.</w:t>
      </w:r>
      <w:r w:rsidRPr="00587185">
        <w:tab/>
        <w:t xml:space="preserve">Relling, M.V. and T.E. Klein, </w:t>
      </w:r>
      <w:r w:rsidRPr="00587185">
        <w:rPr>
          <w:i/>
        </w:rPr>
        <w:t>CPIC: Clinical Pharmacogenetics Implementation Consortium of the Pharmacogenomics Research Network.</w:t>
      </w:r>
      <w:r w:rsidRPr="00587185">
        <w:t xml:space="preserve"> Clin Pharmacol Ther, 2011. </w:t>
      </w:r>
      <w:r w:rsidRPr="00587185">
        <w:rPr>
          <w:b/>
        </w:rPr>
        <w:t>89</w:t>
      </w:r>
      <w:r w:rsidRPr="00587185">
        <w:t>(3): p. 464-7.</w:t>
      </w:r>
    </w:p>
    <w:p w14:paraId="298CE2EB" w14:textId="77777777" w:rsidR="00587185" w:rsidRPr="00587185" w:rsidRDefault="00587185" w:rsidP="00587185">
      <w:pPr>
        <w:pStyle w:val="EndNoteBibliography"/>
        <w:ind w:left="720" w:hanging="720"/>
      </w:pPr>
      <w:r w:rsidRPr="00587185">
        <w:t>31.</w:t>
      </w:r>
      <w:r w:rsidRPr="00587185">
        <w:tab/>
        <w:t xml:space="preserve">Relling, M.V., et al., </w:t>
      </w:r>
      <w:r w:rsidRPr="00587185">
        <w:rPr>
          <w:i/>
        </w:rPr>
        <w:t>The Clinical Pharmacogenetics Implementation Consortium: 10 Years Later.</w:t>
      </w:r>
      <w:r w:rsidRPr="00587185">
        <w:t xml:space="preserve"> Clin Pharmacol Ther, 2020. </w:t>
      </w:r>
      <w:r w:rsidRPr="00587185">
        <w:rPr>
          <w:b/>
        </w:rPr>
        <w:t>107</w:t>
      </w:r>
      <w:r w:rsidRPr="00587185">
        <w:t>(1): p. 171-175.</w:t>
      </w:r>
    </w:p>
    <w:p w14:paraId="5AD9B2B5" w14:textId="77777777" w:rsidR="00587185" w:rsidRPr="00587185" w:rsidRDefault="00587185" w:rsidP="00587185">
      <w:pPr>
        <w:pStyle w:val="EndNoteBibliography"/>
        <w:ind w:left="720" w:hanging="720"/>
      </w:pPr>
      <w:r w:rsidRPr="00587185">
        <w:t>32.</w:t>
      </w:r>
      <w:r w:rsidRPr="00587185">
        <w:tab/>
        <w:t xml:space="preserve">Swen, J.J., et al., </w:t>
      </w:r>
      <w:r w:rsidRPr="00587185">
        <w:rPr>
          <w:i/>
        </w:rPr>
        <w:t>Pharmacogenetics: from bench to byte.</w:t>
      </w:r>
      <w:r w:rsidRPr="00587185">
        <w:t xml:space="preserve"> Clin Pharmacol Ther, 2008. </w:t>
      </w:r>
      <w:r w:rsidRPr="00587185">
        <w:rPr>
          <w:b/>
        </w:rPr>
        <w:t>83</w:t>
      </w:r>
      <w:r w:rsidRPr="00587185">
        <w:t>(5): p. 781-7.</w:t>
      </w:r>
    </w:p>
    <w:p w14:paraId="06905EC2" w14:textId="77777777" w:rsidR="00587185" w:rsidRPr="00587185" w:rsidRDefault="00587185" w:rsidP="00587185">
      <w:pPr>
        <w:pStyle w:val="EndNoteBibliography"/>
        <w:ind w:left="720" w:hanging="720"/>
      </w:pPr>
      <w:r w:rsidRPr="00587185">
        <w:t>33.</w:t>
      </w:r>
      <w:r w:rsidRPr="00587185">
        <w:tab/>
        <w:t xml:space="preserve">Thorn, C.F., T.E. Klein, and R.B. Altman, </w:t>
      </w:r>
      <w:r w:rsidRPr="00587185">
        <w:rPr>
          <w:i/>
        </w:rPr>
        <w:t>PharmGKB: the Pharmacogenomics Knowledge Base.</w:t>
      </w:r>
      <w:r w:rsidRPr="00587185">
        <w:t xml:space="preserve"> Methods Mol Biol, 2013. </w:t>
      </w:r>
      <w:r w:rsidRPr="00587185">
        <w:rPr>
          <w:b/>
        </w:rPr>
        <w:t>1015</w:t>
      </w:r>
      <w:r w:rsidRPr="00587185">
        <w:t>: p. 311-20.</w:t>
      </w:r>
    </w:p>
    <w:p w14:paraId="0A44EDDC" w14:textId="77777777" w:rsidR="00587185" w:rsidRPr="00587185" w:rsidRDefault="00587185" w:rsidP="00587185">
      <w:pPr>
        <w:pStyle w:val="EndNoteBibliography"/>
        <w:ind w:left="720" w:hanging="720"/>
      </w:pPr>
      <w:r w:rsidRPr="00587185">
        <w:t>34.</w:t>
      </w:r>
      <w:r w:rsidRPr="00587185">
        <w:tab/>
        <w:t xml:space="preserve">Bank, P.C.D., et al., </w:t>
      </w:r>
      <w:r w:rsidRPr="00587185">
        <w:rPr>
          <w:i/>
        </w:rPr>
        <w:t>Comparison of the Guidelines of the Clinical Pharmacogenetics Implementation Consortium and the Dutch Pharmacogenetics Working Group.</w:t>
      </w:r>
      <w:r w:rsidRPr="00587185">
        <w:t xml:space="preserve"> Clin Pharmacol Ther, 2018. </w:t>
      </w:r>
      <w:r w:rsidRPr="00587185">
        <w:rPr>
          <w:b/>
        </w:rPr>
        <w:t>103</w:t>
      </w:r>
      <w:r w:rsidRPr="00587185">
        <w:t>(4): p. 599-618.</w:t>
      </w:r>
    </w:p>
    <w:p w14:paraId="1C97EC00" w14:textId="77777777" w:rsidR="00587185" w:rsidRPr="00587185" w:rsidRDefault="00587185" w:rsidP="00587185">
      <w:pPr>
        <w:pStyle w:val="EndNoteBibliography"/>
        <w:ind w:left="720" w:hanging="720"/>
      </w:pPr>
      <w:r w:rsidRPr="00587185">
        <w:t>35.</w:t>
      </w:r>
      <w:r w:rsidRPr="00587185">
        <w:tab/>
        <w:t xml:space="preserve">Samiee-Zafarghandy, S., M. Mazer-Amirshahi, and J.N. van den Anker, </w:t>
      </w:r>
      <w:r w:rsidRPr="00587185">
        <w:rPr>
          <w:i/>
        </w:rPr>
        <w:t>Trends in paediatric clinical pharmacology data in US pharmaceutical labelling.</w:t>
      </w:r>
      <w:r w:rsidRPr="00587185">
        <w:t xml:space="preserve"> Arch Dis Child, 2014. </w:t>
      </w:r>
      <w:r w:rsidRPr="00587185">
        <w:rPr>
          <w:b/>
        </w:rPr>
        <w:t>99</w:t>
      </w:r>
      <w:r w:rsidRPr="00587185">
        <w:t>(9): p. 862-5.</w:t>
      </w:r>
    </w:p>
    <w:p w14:paraId="7C0491C9" w14:textId="77777777" w:rsidR="00587185" w:rsidRPr="00587185" w:rsidRDefault="00587185" w:rsidP="00587185">
      <w:pPr>
        <w:pStyle w:val="EndNoteBibliography"/>
        <w:ind w:left="720" w:hanging="720"/>
      </w:pPr>
      <w:r w:rsidRPr="00587185">
        <w:t>36.</w:t>
      </w:r>
      <w:r w:rsidRPr="00587185">
        <w:tab/>
        <w:t xml:space="preserve">Turner, M.A., et al., </w:t>
      </w:r>
      <w:r w:rsidRPr="00587185">
        <w:rPr>
          <w:i/>
        </w:rPr>
        <w:t>Paediatric drug development: the impact of evolving regulations.</w:t>
      </w:r>
      <w:r w:rsidRPr="00587185">
        <w:t xml:space="preserve"> Adv Drug Deliv Rev, 2014. </w:t>
      </w:r>
      <w:r w:rsidRPr="00587185">
        <w:rPr>
          <w:b/>
        </w:rPr>
        <w:t>73</w:t>
      </w:r>
      <w:r w:rsidRPr="00587185">
        <w:t>: p. 2-13.</w:t>
      </w:r>
    </w:p>
    <w:p w14:paraId="4AC09DB3" w14:textId="77777777" w:rsidR="00587185" w:rsidRPr="00587185" w:rsidRDefault="00587185" w:rsidP="00587185">
      <w:pPr>
        <w:pStyle w:val="EndNoteBibliography"/>
        <w:ind w:left="720" w:hanging="720"/>
      </w:pPr>
      <w:r w:rsidRPr="00587185">
        <w:t>37.</w:t>
      </w:r>
      <w:r w:rsidRPr="00587185">
        <w:tab/>
        <w:t xml:space="preserve">Helms, P.J., et al., </w:t>
      </w:r>
      <w:r w:rsidRPr="00587185">
        <w:rPr>
          <w:i/>
        </w:rPr>
        <w:t>Utility of routinely acquired primary care data for paediatric disease epidemiology and pharmacoepidemiology.</w:t>
      </w:r>
      <w:r w:rsidRPr="00587185">
        <w:t xml:space="preserve"> Br J Clin Pharmacol, 2005. </w:t>
      </w:r>
      <w:r w:rsidRPr="00587185">
        <w:rPr>
          <w:b/>
        </w:rPr>
        <w:t>59</w:t>
      </w:r>
      <w:r w:rsidRPr="00587185">
        <w:t>(6): p. 684-90.</w:t>
      </w:r>
    </w:p>
    <w:p w14:paraId="4AC8FE2A" w14:textId="77777777" w:rsidR="00587185" w:rsidRPr="00587185" w:rsidRDefault="00587185" w:rsidP="00587185">
      <w:pPr>
        <w:pStyle w:val="EndNoteBibliography"/>
        <w:ind w:left="720" w:hanging="720"/>
      </w:pPr>
      <w:r w:rsidRPr="00587185">
        <w:t>38.</w:t>
      </w:r>
      <w:r w:rsidRPr="00587185">
        <w:tab/>
        <w:t xml:space="preserve">Lennard, L., </w:t>
      </w:r>
      <w:r w:rsidRPr="00587185">
        <w:rPr>
          <w:i/>
        </w:rPr>
        <w:t>Implementation of TPMT testing.</w:t>
      </w:r>
      <w:r w:rsidRPr="00587185">
        <w:t xml:space="preserve"> British Journal of Clinical Pharmacology, 2014. </w:t>
      </w:r>
      <w:r w:rsidRPr="00587185">
        <w:rPr>
          <w:b/>
        </w:rPr>
        <w:t>77</w:t>
      </w:r>
      <w:r w:rsidRPr="00587185">
        <w:t>(4): p. 704-714.</w:t>
      </w:r>
    </w:p>
    <w:p w14:paraId="6731603C" w14:textId="77777777" w:rsidR="00587185" w:rsidRPr="00587185" w:rsidRDefault="00587185" w:rsidP="00587185">
      <w:pPr>
        <w:pStyle w:val="EndNoteBibliography"/>
        <w:ind w:left="720" w:hanging="720"/>
      </w:pPr>
      <w:r w:rsidRPr="00587185">
        <w:t>39.</w:t>
      </w:r>
      <w:r w:rsidRPr="00587185">
        <w:tab/>
        <w:t xml:space="preserve">Scherer, S.W., </w:t>
      </w:r>
      <w:r w:rsidRPr="00587185">
        <w:rPr>
          <w:i/>
        </w:rPr>
        <w:t>Genomic medicine goes mainstream.</w:t>
      </w:r>
      <w:r w:rsidRPr="00587185">
        <w:t xml:space="preserve"> npj Genomic Medicine, 2016. </w:t>
      </w:r>
      <w:r w:rsidRPr="00587185">
        <w:rPr>
          <w:b/>
        </w:rPr>
        <w:t>1</w:t>
      </w:r>
      <w:r w:rsidRPr="00587185">
        <w:t>(1): p. 15001.</w:t>
      </w:r>
    </w:p>
    <w:p w14:paraId="0C82C164" w14:textId="77777777" w:rsidR="00587185" w:rsidRPr="00587185" w:rsidRDefault="00587185" w:rsidP="00587185">
      <w:pPr>
        <w:pStyle w:val="EndNoteBibliography"/>
        <w:ind w:left="720" w:hanging="720"/>
      </w:pPr>
      <w:r w:rsidRPr="00587185">
        <w:t>40.</w:t>
      </w:r>
      <w:r w:rsidRPr="00587185">
        <w:tab/>
        <w:t xml:space="preserve">Peplow, M., </w:t>
      </w:r>
      <w:r w:rsidRPr="00587185">
        <w:rPr>
          <w:i/>
        </w:rPr>
        <w:t>The 100 000 Genomes Project.</w:t>
      </w:r>
      <w:r w:rsidRPr="00587185">
        <w:t xml:space="preserve"> BMJ, 2016. </w:t>
      </w:r>
      <w:r w:rsidRPr="00587185">
        <w:rPr>
          <w:b/>
        </w:rPr>
        <w:t>353</w:t>
      </w:r>
      <w:r w:rsidRPr="00587185">
        <w:t>: p. i1757.</w:t>
      </w:r>
    </w:p>
    <w:p w14:paraId="6B6BE038" w14:textId="77777777" w:rsidR="00587185" w:rsidRPr="00587185" w:rsidRDefault="00587185" w:rsidP="00587185">
      <w:pPr>
        <w:pStyle w:val="EndNoteBibliography"/>
        <w:ind w:left="720" w:hanging="720"/>
      </w:pPr>
      <w:r w:rsidRPr="00587185">
        <w:t>41.</w:t>
      </w:r>
      <w:r w:rsidRPr="00587185">
        <w:tab/>
        <w:t xml:space="preserve">French, C.E., et al., </w:t>
      </w:r>
      <w:r w:rsidRPr="00587185">
        <w:rPr>
          <w:i/>
        </w:rPr>
        <w:t>Whole genome sequencing reveals that genetic conditions are frequent in intensively ill children.</w:t>
      </w:r>
      <w:r w:rsidRPr="00587185">
        <w:t xml:space="preserve"> Intensive Care Medicine, 2019. </w:t>
      </w:r>
      <w:r w:rsidRPr="00587185">
        <w:rPr>
          <w:b/>
        </w:rPr>
        <w:t>45</w:t>
      </w:r>
      <w:r w:rsidRPr="00587185">
        <w:t>(5): p. 627-636.</w:t>
      </w:r>
    </w:p>
    <w:p w14:paraId="54E350EE" w14:textId="77777777" w:rsidR="00587185" w:rsidRPr="00587185" w:rsidRDefault="00587185" w:rsidP="00587185">
      <w:pPr>
        <w:pStyle w:val="EndNoteBibliography"/>
        <w:ind w:left="720" w:hanging="720"/>
      </w:pPr>
      <w:r w:rsidRPr="00587185">
        <w:t>42.</w:t>
      </w:r>
      <w:r w:rsidRPr="00587185">
        <w:tab/>
        <w:t xml:space="preserve">Kingsmore, S.F., et al., </w:t>
      </w:r>
      <w:r w:rsidRPr="00587185">
        <w:rPr>
          <w:i/>
        </w:rPr>
        <w:t>A Randomized, Controlled Trial of the Analytic and Diagnostic Performance of Singleton and Trio, Rapid Genome and Exome Sequencing in Ill Infants.</w:t>
      </w:r>
      <w:r w:rsidRPr="00587185">
        <w:t xml:space="preserve"> Am J Hum Genet, 2019. </w:t>
      </w:r>
      <w:r w:rsidRPr="00587185">
        <w:rPr>
          <w:b/>
        </w:rPr>
        <w:t>105</w:t>
      </w:r>
      <w:r w:rsidRPr="00587185">
        <w:t>(4): p. 719-733.</w:t>
      </w:r>
    </w:p>
    <w:p w14:paraId="285AB800" w14:textId="77777777" w:rsidR="00587185" w:rsidRPr="00587185" w:rsidRDefault="00587185" w:rsidP="00587185">
      <w:pPr>
        <w:pStyle w:val="EndNoteBibliography"/>
        <w:ind w:left="720" w:hanging="720"/>
      </w:pPr>
      <w:r w:rsidRPr="00587185">
        <w:lastRenderedPageBreak/>
        <w:t>43.</w:t>
      </w:r>
      <w:r w:rsidRPr="00587185">
        <w:tab/>
        <w:t xml:space="preserve">van der Lee, M., et al., </w:t>
      </w:r>
      <w:r w:rsidRPr="00587185">
        <w:rPr>
          <w:i/>
        </w:rPr>
        <w:t>Repurposing of Diagnostic Whole Exome Sequencing Data of 1,583 Individuals for Clinical Pharmacogenetics.</w:t>
      </w:r>
      <w:r w:rsidRPr="00587185">
        <w:t xml:space="preserve"> Clin Pharmacol Ther, 2020. </w:t>
      </w:r>
      <w:r w:rsidRPr="00587185">
        <w:rPr>
          <w:b/>
        </w:rPr>
        <w:t>107</w:t>
      </w:r>
      <w:r w:rsidRPr="00587185">
        <w:t>(3): p. 617-627.</w:t>
      </w:r>
    </w:p>
    <w:p w14:paraId="46C4866D" w14:textId="77777777" w:rsidR="00587185" w:rsidRPr="00587185" w:rsidRDefault="00587185" w:rsidP="00587185">
      <w:pPr>
        <w:pStyle w:val="EndNoteBibliography"/>
        <w:ind w:left="720" w:hanging="720"/>
      </w:pPr>
      <w:r w:rsidRPr="00587185">
        <w:t>44.</w:t>
      </w:r>
      <w:r w:rsidRPr="00587185">
        <w:tab/>
        <w:t xml:space="preserve">Kingsmore, S.F., </w:t>
      </w:r>
      <w:r w:rsidRPr="00587185">
        <w:rPr>
          <w:i/>
        </w:rPr>
        <w:t>Newborn testing and screening by whole-genome sequencing.</w:t>
      </w:r>
      <w:r w:rsidRPr="00587185">
        <w:t xml:space="preserve"> Genetics in Medicine, 2016. </w:t>
      </w:r>
      <w:r w:rsidRPr="00587185">
        <w:rPr>
          <w:b/>
        </w:rPr>
        <w:t>18</w:t>
      </w:r>
      <w:r w:rsidRPr="00587185">
        <w:t>(3): p. 214-216.</w:t>
      </w:r>
    </w:p>
    <w:p w14:paraId="18EE34A8" w14:textId="77777777" w:rsidR="00587185" w:rsidRPr="00587185" w:rsidRDefault="00587185" w:rsidP="00587185">
      <w:pPr>
        <w:pStyle w:val="EndNoteBibliography"/>
        <w:ind w:left="720" w:hanging="720"/>
      </w:pPr>
      <w:r w:rsidRPr="00587185">
        <w:t>45.</w:t>
      </w:r>
      <w:r w:rsidRPr="00587185">
        <w:tab/>
        <w:t xml:space="preserve">King, J.S. and M.E. Smith, </w:t>
      </w:r>
      <w:r w:rsidRPr="00587185">
        <w:rPr>
          <w:i/>
        </w:rPr>
        <w:t>Whole-Genome Screening of Newborns? The Constitutional Boundaries of State Newborn Screening Programs.</w:t>
      </w:r>
      <w:r w:rsidRPr="00587185">
        <w:t xml:space="preserve"> Pediatrics, 2016. </w:t>
      </w:r>
      <w:r w:rsidRPr="00587185">
        <w:rPr>
          <w:b/>
        </w:rPr>
        <w:t>137 Suppl 1</w:t>
      </w:r>
      <w:r w:rsidRPr="00587185">
        <w:t>: p. S8-15.</w:t>
      </w:r>
    </w:p>
    <w:p w14:paraId="3F2F1B71" w14:textId="77777777" w:rsidR="00587185" w:rsidRPr="00587185" w:rsidRDefault="00587185" w:rsidP="00587185">
      <w:pPr>
        <w:pStyle w:val="EndNoteBibliography"/>
        <w:ind w:left="720" w:hanging="720"/>
      </w:pPr>
      <w:r w:rsidRPr="00587185">
        <w:t>46.</w:t>
      </w:r>
      <w:r w:rsidRPr="00587185">
        <w:tab/>
        <w:t xml:space="preserve">van der Wouden, C.H., et al., </w:t>
      </w:r>
      <w:r w:rsidRPr="00587185">
        <w:rPr>
          <w:i/>
        </w:rPr>
        <w:t>Development of the PGx-Passport: A Panel of Actionable Germline Genetic Variants for Pre-Emptive Pharmacogenetic Testing.</w:t>
      </w:r>
      <w:r w:rsidRPr="00587185">
        <w:t xml:space="preserve"> Clin Pharmacol Ther, 2019. </w:t>
      </w:r>
      <w:r w:rsidRPr="00587185">
        <w:rPr>
          <w:b/>
        </w:rPr>
        <w:t>106</w:t>
      </w:r>
      <w:r w:rsidRPr="00587185">
        <w:t>(4): p. 866-873.</w:t>
      </w:r>
    </w:p>
    <w:p w14:paraId="673A4768" w14:textId="77777777" w:rsidR="00587185" w:rsidRPr="00587185" w:rsidRDefault="00587185" w:rsidP="00587185">
      <w:pPr>
        <w:pStyle w:val="EndNoteBibliography"/>
        <w:ind w:left="720" w:hanging="720"/>
      </w:pPr>
      <w:r w:rsidRPr="00587185">
        <w:t>47.</w:t>
      </w:r>
      <w:r w:rsidRPr="00587185">
        <w:tab/>
        <w:t xml:space="preserve">Samwald, M. and K.P. Adlassnig, </w:t>
      </w:r>
      <w:r w:rsidRPr="00587185">
        <w:rPr>
          <w:i/>
        </w:rPr>
        <w:t>Pharmacogenomics in the pocket of every patient? A prototype based on quick response codes.</w:t>
      </w:r>
      <w:r w:rsidRPr="00587185">
        <w:t xml:space="preserve"> J Am Med Inform Assoc, 2013. </w:t>
      </w:r>
      <w:r w:rsidRPr="00587185">
        <w:rPr>
          <w:b/>
        </w:rPr>
        <w:t>20</w:t>
      </w:r>
      <w:r w:rsidRPr="00587185">
        <w:t>(3): p. 409-12.</w:t>
      </w:r>
    </w:p>
    <w:p w14:paraId="6F219173" w14:textId="77777777" w:rsidR="00587185" w:rsidRPr="00587185" w:rsidRDefault="00587185" w:rsidP="00587185">
      <w:pPr>
        <w:pStyle w:val="EndNoteBibliography"/>
        <w:ind w:left="720" w:hanging="720"/>
      </w:pPr>
      <w:r w:rsidRPr="00587185">
        <w:t>48.</w:t>
      </w:r>
      <w:r w:rsidRPr="00587185">
        <w:tab/>
        <w:t xml:space="preserve">Bloss, C.S., N.J. Schork, and E.J. Topol, </w:t>
      </w:r>
      <w:r w:rsidRPr="00587185">
        <w:rPr>
          <w:i/>
        </w:rPr>
        <w:t>Direct-to-consumer pharmacogenomic testing is associated with increased physician utilisation.</w:t>
      </w:r>
      <w:r w:rsidRPr="00587185">
        <w:t xml:space="preserve"> Journal of Medical Genetics, 2014. </w:t>
      </w:r>
      <w:r w:rsidRPr="00587185">
        <w:rPr>
          <w:b/>
        </w:rPr>
        <w:t>51</w:t>
      </w:r>
      <w:r w:rsidRPr="00587185">
        <w:t>(2): p. 83-89.</w:t>
      </w:r>
    </w:p>
    <w:p w14:paraId="0842C984" w14:textId="77777777" w:rsidR="00587185" w:rsidRPr="00587185" w:rsidRDefault="00587185" w:rsidP="00587185">
      <w:pPr>
        <w:pStyle w:val="EndNoteBibliography"/>
        <w:ind w:left="720" w:hanging="720"/>
      </w:pPr>
      <w:r w:rsidRPr="00587185">
        <w:t>49.</w:t>
      </w:r>
      <w:r w:rsidRPr="00587185">
        <w:tab/>
        <w:t xml:space="preserve">Lu, M., C.M. Lewis, and M. Traylor, </w:t>
      </w:r>
      <w:r w:rsidRPr="00587185">
        <w:rPr>
          <w:i/>
        </w:rPr>
        <w:t>Pharmacogenetic testing through the direct-to-consumer genetic testing company 23andMe.</w:t>
      </w:r>
      <w:r w:rsidRPr="00587185">
        <w:t xml:space="preserve"> BMC Medical Genomics, 2017. </w:t>
      </w:r>
      <w:r w:rsidRPr="00587185">
        <w:rPr>
          <w:b/>
        </w:rPr>
        <w:t>10</w:t>
      </w:r>
      <w:r w:rsidRPr="00587185">
        <w:t>(1): p. 47.</w:t>
      </w:r>
    </w:p>
    <w:p w14:paraId="0BA75AA0" w14:textId="77777777" w:rsidR="00587185" w:rsidRPr="00587185" w:rsidRDefault="00587185" w:rsidP="00587185">
      <w:pPr>
        <w:pStyle w:val="EndNoteBibliography"/>
        <w:ind w:left="720" w:hanging="720"/>
      </w:pPr>
      <w:r w:rsidRPr="00587185">
        <w:t>50.</w:t>
      </w:r>
      <w:r w:rsidRPr="00587185">
        <w:tab/>
        <w:t xml:space="preserve">Caudle, K.E., et al., </w:t>
      </w:r>
      <w:r w:rsidRPr="00587185">
        <w:rPr>
          <w:i/>
        </w:rPr>
        <w:t>Evidence and resources to implement pharmacogenetic knowledge for precision medicine.</w:t>
      </w:r>
      <w:r w:rsidRPr="00587185">
        <w:t xml:space="preserve"> Am J Health Syst Pharm, 2016. </w:t>
      </w:r>
      <w:r w:rsidRPr="00587185">
        <w:rPr>
          <w:b/>
        </w:rPr>
        <w:t>73</w:t>
      </w:r>
      <w:r w:rsidRPr="00587185">
        <w:t>(23): p. 1977-1985.</w:t>
      </w:r>
    </w:p>
    <w:p w14:paraId="6A0E15BE" w14:textId="77777777" w:rsidR="00587185" w:rsidRPr="00587185" w:rsidRDefault="00587185" w:rsidP="00587185">
      <w:pPr>
        <w:pStyle w:val="EndNoteBibliography"/>
        <w:ind w:left="720" w:hanging="720"/>
      </w:pPr>
      <w:r w:rsidRPr="00587185">
        <w:t>51.</w:t>
      </w:r>
      <w:r w:rsidRPr="00587185">
        <w:tab/>
        <w:t xml:space="preserve">Hippman, C. and C. Nislow, </w:t>
      </w:r>
      <w:r w:rsidRPr="00587185">
        <w:rPr>
          <w:i/>
        </w:rPr>
        <w:t>Pharmacogenomic Testing: Clinical Evidence and Implementation Challenges.</w:t>
      </w:r>
      <w:r w:rsidRPr="00587185">
        <w:t xml:space="preserve"> J Pers Med, 2019. </w:t>
      </w:r>
      <w:r w:rsidRPr="00587185">
        <w:rPr>
          <w:b/>
        </w:rPr>
        <w:t>9</w:t>
      </w:r>
      <w:r w:rsidRPr="00587185">
        <w:t>(3).</w:t>
      </w:r>
    </w:p>
    <w:p w14:paraId="74DA49B1" w14:textId="77777777" w:rsidR="00587185" w:rsidRPr="00587185" w:rsidRDefault="00587185" w:rsidP="00587185">
      <w:pPr>
        <w:pStyle w:val="EndNoteBibliography"/>
        <w:ind w:left="720" w:hanging="720"/>
      </w:pPr>
      <w:r w:rsidRPr="00587185">
        <w:t>52.</w:t>
      </w:r>
      <w:r w:rsidRPr="00587185">
        <w:tab/>
        <w:t xml:space="preserve">Gammal, R.S., et al., </w:t>
      </w:r>
      <w:r w:rsidRPr="00587185">
        <w:rPr>
          <w:i/>
        </w:rPr>
        <w:t>Considerations for pharmacogenomic testing in a health system.</w:t>
      </w:r>
      <w:r w:rsidRPr="00587185">
        <w:t xml:space="preserve"> Genet Med, 2019. </w:t>
      </w:r>
      <w:r w:rsidRPr="00587185">
        <w:rPr>
          <w:b/>
        </w:rPr>
        <w:t>21</w:t>
      </w:r>
      <w:r w:rsidRPr="00587185">
        <w:t>(8): p. 1886-1887.</w:t>
      </w:r>
    </w:p>
    <w:p w14:paraId="4BE6A438" w14:textId="77777777" w:rsidR="00587185" w:rsidRPr="00587185" w:rsidRDefault="00587185" w:rsidP="00587185">
      <w:pPr>
        <w:pStyle w:val="EndNoteBibliography"/>
        <w:ind w:left="720" w:hanging="720"/>
      </w:pPr>
      <w:r w:rsidRPr="00587185">
        <w:t>53.</w:t>
      </w:r>
      <w:r w:rsidRPr="00587185">
        <w:tab/>
        <w:t xml:space="preserve">Aronson, J.K., et al., </w:t>
      </w:r>
      <w:r w:rsidRPr="00587185">
        <w:rPr>
          <w:i/>
        </w:rPr>
        <w:t>The use of mechanistic evidence in drug approval.</w:t>
      </w:r>
      <w:r w:rsidRPr="00587185">
        <w:t xml:space="preserve"> J Eval Clin Pract, 2018. </w:t>
      </w:r>
      <w:r w:rsidRPr="00587185">
        <w:rPr>
          <w:b/>
        </w:rPr>
        <w:t>24</w:t>
      </w:r>
      <w:r w:rsidRPr="00587185">
        <w:t>(5): p. 1166-1176.</w:t>
      </w:r>
    </w:p>
    <w:p w14:paraId="3354F432" w14:textId="77777777" w:rsidR="00587185" w:rsidRPr="00587185" w:rsidRDefault="00587185" w:rsidP="00587185">
      <w:pPr>
        <w:pStyle w:val="EndNoteBibliography"/>
        <w:ind w:left="720" w:hanging="720"/>
      </w:pPr>
      <w:r w:rsidRPr="00587185">
        <w:t>54.</w:t>
      </w:r>
      <w:r w:rsidRPr="00587185">
        <w:tab/>
        <w:t xml:space="preserve">Krebs, K. and L. Milani, </w:t>
      </w:r>
      <w:r w:rsidRPr="00587185">
        <w:rPr>
          <w:i/>
        </w:rPr>
        <w:t>Translating pharmacogenomics into clinical decisions: do not let the perfect be the enemy of the good.</w:t>
      </w:r>
      <w:r w:rsidRPr="00587185">
        <w:t xml:space="preserve"> Hum Genomics, 2019. </w:t>
      </w:r>
      <w:r w:rsidRPr="00587185">
        <w:rPr>
          <w:b/>
        </w:rPr>
        <w:t>13</w:t>
      </w:r>
      <w:r w:rsidRPr="00587185">
        <w:t>(1): p. 39.</w:t>
      </w:r>
    </w:p>
    <w:p w14:paraId="0470310B" w14:textId="77777777" w:rsidR="00587185" w:rsidRPr="00587185" w:rsidRDefault="00587185" w:rsidP="00587185">
      <w:pPr>
        <w:pStyle w:val="EndNoteBibliography"/>
        <w:ind w:left="720" w:hanging="720"/>
      </w:pPr>
      <w:r w:rsidRPr="00587185">
        <w:t>55.</w:t>
      </w:r>
      <w:r w:rsidRPr="00587185">
        <w:tab/>
        <w:t xml:space="preserve">Stephenson, T., </w:t>
      </w:r>
      <w:r w:rsidRPr="00587185">
        <w:rPr>
          <w:i/>
        </w:rPr>
        <w:t>How children's responses to drugs differ from adults.</w:t>
      </w:r>
      <w:r w:rsidRPr="00587185">
        <w:t xml:space="preserve"> British Journal of Clinical Pharmacology, 2005. </w:t>
      </w:r>
      <w:r w:rsidRPr="00587185">
        <w:rPr>
          <w:b/>
        </w:rPr>
        <w:t>59</w:t>
      </w:r>
      <w:r w:rsidRPr="00587185">
        <w:t>(6): p. 670-3.</w:t>
      </w:r>
    </w:p>
    <w:p w14:paraId="4229AE1B" w14:textId="77777777" w:rsidR="00587185" w:rsidRPr="00587185" w:rsidRDefault="00587185" w:rsidP="00587185">
      <w:pPr>
        <w:pStyle w:val="EndNoteBibliography"/>
        <w:ind w:left="720" w:hanging="720"/>
      </w:pPr>
      <w:r w:rsidRPr="00587185">
        <w:t>56.</w:t>
      </w:r>
      <w:r w:rsidRPr="00587185">
        <w:tab/>
        <w:t xml:space="preserve">Anderson, B.J. and N.H. Holford, </w:t>
      </w:r>
      <w:r w:rsidRPr="00587185">
        <w:rPr>
          <w:i/>
        </w:rPr>
        <w:t>Understanding dosing: children are small adults, neonates are immature children.</w:t>
      </w:r>
      <w:r w:rsidRPr="00587185">
        <w:t xml:space="preserve"> Arch Dis Child, 2013. </w:t>
      </w:r>
      <w:r w:rsidRPr="00587185">
        <w:rPr>
          <w:b/>
        </w:rPr>
        <w:t>98</w:t>
      </w:r>
      <w:r w:rsidRPr="00587185">
        <w:t>(9): p. 737-44.</w:t>
      </w:r>
    </w:p>
    <w:p w14:paraId="79E71E76" w14:textId="77777777" w:rsidR="00587185" w:rsidRPr="00587185" w:rsidRDefault="00587185" w:rsidP="00587185">
      <w:pPr>
        <w:pStyle w:val="EndNoteBibliography"/>
        <w:ind w:left="720" w:hanging="720"/>
      </w:pPr>
      <w:r w:rsidRPr="00587185">
        <w:t>57.</w:t>
      </w:r>
      <w:r w:rsidRPr="00587185">
        <w:tab/>
        <w:t xml:space="preserve">Ramsey, L.B., et al., </w:t>
      </w:r>
      <w:r w:rsidRPr="00587185">
        <w:rPr>
          <w:i/>
        </w:rPr>
        <w:t>Gene-Based Dose Optimization in Children.</w:t>
      </w:r>
      <w:r w:rsidRPr="00587185">
        <w:t xml:space="preserve"> Annu Rev Pharmacol Toxicol, 2020. </w:t>
      </w:r>
      <w:r w:rsidRPr="00587185">
        <w:rPr>
          <w:b/>
        </w:rPr>
        <w:t>60</w:t>
      </w:r>
      <w:r w:rsidRPr="00587185">
        <w:t>: p. 311-331.</w:t>
      </w:r>
    </w:p>
    <w:p w14:paraId="5666BAF6" w14:textId="77777777" w:rsidR="00587185" w:rsidRPr="00587185" w:rsidRDefault="00587185" w:rsidP="00587185">
      <w:pPr>
        <w:pStyle w:val="EndNoteBibliography"/>
        <w:ind w:left="720" w:hanging="720"/>
      </w:pPr>
      <w:r w:rsidRPr="00587185">
        <w:t>58.</w:t>
      </w:r>
      <w:r w:rsidRPr="00587185">
        <w:tab/>
        <w:t xml:space="preserve">Germovsek, E., et al., </w:t>
      </w:r>
      <w:r w:rsidRPr="00587185">
        <w:rPr>
          <w:i/>
        </w:rPr>
        <w:t>Pharmacokinetic-Pharmacodynamic Modeling in Pediatric Drug Development, and the Importance of Standardized Scaling of Clearance.</w:t>
      </w:r>
      <w:r w:rsidRPr="00587185">
        <w:t xml:space="preserve"> Clinical Pharmacokinetics, 2018.</w:t>
      </w:r>
    </w:p>
    <w:p w14:paraId="23E280ED" w14:textId="77777777" w:rsidR="00587185" w:rsidRPr="00587185" w:rsidRDefault="00587185" w:rsidP="00587185">
      <w:pPr>
        <w:pStyle w:val="EndNoteBibliography"/>
        <w:ind w:left="720" w:hanging="720"/>
      </w:pPr>
      <w:r w:rsidRPr="00587185">
        <w:t>59.</w:t>
      </w:r>
      <w:r w:rsidRPr="00587185">
        <w:tab/>
        <w:t xml:space="preserve">Dunne, J., et al., </w:t>
      </w:r>
      <w:r w:rsidRPr="00587185">
        <w:rPr>
          <w:i/>
        </w:rPr>
        <w:t>Extrapolation of adult data and other data in pediatric drug-development programs.</w:t>
      </w:r>
      <w:r w:rsidRPr="00587185">
        <w:t xml:space="preserve"> Pediatrics, 2011. </w:t>
      </w:r>
      <w:r w:rsidRPr="00587185">
        <w:rPr>
          <w:b/>
        </w:rPr>
        <w:t>128</w:t>
      </w:r>
      <w:r w:rsidRPr="00587185">
        <w:t>(5): p. e1242-9.</w:t>
      </w:r>
    </w:p>
    <w:p w14:paraId="6F829B71" w14:textId="41A97883" w:rsidR="00587185" w:rsidRPr="00587185" w:rsidRDefault="00587185" w:rsidP="00587185">
      <w:pPr>
        <w:pStyle w:val="EndNoteBibliography"/>
        <w:ind w:left="720" w:hanging="720"/>
        <w:rPr>
          <w:i/>
        </w:rPr>
      </w:pPr>
      <w:r w:rsidRPr="00587185">
        <w:t>60.</w:t>
      </w:r>
      <w:r w:rsidRPr="00587185">
        <w:tab/>
      </w:r>
      <w:r w:rsidRPr="00587185">
        <w:rPr>
          <w:i/>
        </w:rPr>
        <w:t>European Medicines Agency (EMA). 2018. Reflection paper on the use of extrapolation in the development of medicines for paediatrics. EMA/189724/2018. Available at: h</w:t>
      </w:r>
      <w:hyperlink r:id="rId21" w:history="1">
        <w:r w:rsidRPr="00587185">
          <w:rPr>
            <w:rStyle w:val="Hyperlink"/>
            <w:i/>
          </w:rPr>
          <w:t>ttps://www.ema.europa.eu/documents/scientific-guideline/adopted-reflection-paper-use-extrapolation-development-medicines-paediatrics-revision-1_en.pdf</w:t>
        </w:r>
      </w:hyperlink>
      <w:r w:rsidRPr="00587185">
        <w:rPr>
          <w:i/>
        </w:rPr>
        <w:t xml:space="preserve"> (last accessed June 2020).</w:t>
      </w:r>
    </w:p>
    <w:p w14:paraId="0559D624" w14:textId="77777777" w:rsidR="00587185" w:rsidRPr="00587185" w:rsidRDefault="00587185" w:rsidP="00587185">
      <w:pPr>
        <w:pStyle w:val="EndNoteBibliography"/>
        <w:ind w:left="720" w:hanging="720"/>
      </w:pPr>
      <w:r w:rsidRPr="00587185">
        <w:t>61.</w:t>
      </w:r>
      <w:r w:rsidRPr="00587185">
        <w:tab/>
        <w:t xml:space="preserve">Neville, K.A., et al., </w:t>
      </w:r>
      <w:r w:rsidRPr="00587185">
        <w:rPr>
          <w:i/>
        </w:rPr>
        <w:t>Developmental pharmacogenomics.</w:t>
      </w:r>
      <w:r w:rsidRPr="00587185">
        <w:t xml:space="preserve"> Paediatr Anaesth, 2011. </w:t>
      </w:r>
      <w:r w:rsidRPr="00587185">
        <w:rPr>
          <w:b/>
        </w:rPr>
        <w:t>21</w:t>
      </w:r>
      <w:r w:rsidRPr="00587185">
        <w:t>(3): p. 255-65.</w:t>
      </w:r>
    </w:p>
    <w:p w14:paraId="4CA59AEF" w14:textId="77777777" w:rsidR="00587185" w:rsidRPr="00587185" w:rsidRDefault="00587185" w:rsidP="00587185">
      <w:pPr>
        <w:pStyle w:val="EndNoteBibliography"/>
        <w:ind w:left="720" w:hanging="720"/>
      </w:pPr>
      <w:r w:rsidRPr="00587185">
        <w:t>62.</w:t>
      </w:r>
      <w:r w:rsidRPr="00587185">
        <w:tab/>
        <w:t xml:space="preserve">Brouwer, K., et al., </w:t>
      </w:r>
      <w:r w:rsidRPr="00587185">
        <w:rPr>
          <w:i/>
        </w:rPr>
        <w:t>Human Ontogeny of Drug Transporters: Review and Recommendations of the Pediatric Transporter Working Group.</w:t>
      </w:r>
      <w:r w:rsidRPr="00587185">
        <w:t xml:space="preserve"> Clinical Pharmacology and Therapeutics, 2015. </w:t>
      </w:r>
      <w:r w:rsidRPr="00587185">
        <w:rPr>
          <w:b/>
        </w:rPr>
        <w:t>98</w:t>
      </w:r>
      <w:r w:rsidRPr="00587185">
        <w:t>(3): p. 266-87.</w:t>
      </w:r>
    </w:p>
    <w:p w14:paraId="1B6AF91A" w14:textId="77777777" w:rsidR="00587185" w:rsidRPr="00587185" w:rsidRDefault="00587185" w:rsidP="00587185">
      <w:pPr>
        <w:pStyle w:val="EndNoteBibliography"/>
        <w:ind w:left="720" w:hanging="720"/>
      </w:pPr>
      <w:r w:rsidRPr="00587185">
        <w:t>63.</w:t>
      </w:r>
      <w:r w:rsidRPr="00587185">
        <w:tab/>
        <w:t xml:space="preserve">Ramsey, L.B., et al., </w:t>
      </w:r>
      <w:r w:rsidRPr="00587185">
        <w:rPr>
          <w:i/>
        </w:rPr>
        <w:t>Implementation of Pharmacogenetics at Cincinnati Children's Hospital Medical Center: Lessons Learned Over 14 Years of Personalizing Medicine.</w:t>
      </w:r>
      <w:r w:rsidRPr="00587185">
        <w:t xml:space="preserve"> Clin Pharmacol Ther, 2019. </w:t>
      </w:r>
      <w:r w:rsidRPr="00587185">
        <w:rPr>
          <w:b/>
        </w:rPr>
        <w:t>105</w:t>
      </w:r>
      <w:r w:rsidRPr="00587185">
        <w:t>(1): p. 49-52.</w:t>
      </w:r>
    </w:p>
    <w:p w14:paraId="2E1E4DF8" w14:textId="77777777" w:rsidR="00587185" w:rsidRPr="00587185" w:rsidRDefault="00587185" w:rsidP="00587185">
      <w:pPr>
        <w:pStyle w:val="EndNoteBibliography"/>
        <w:ind w:left="720" w:hanging="720"/>
      </w:pPr>
      <w:r w:rsidRPr="00587185">
        <w:lastRenderedPageBreak/>
        <w:t>64.</w:t>
      </w:r>
      <w:r w:rsidRPr="00587185">
        <w:tab/>
        <w:t xml:space="preserve">Van Driest, S.L. and T.L. McGregor, </w:t>
      </w:r>
      <w:r w:rsidRPr="00587185">
        <w:rPr>
          <w:i/>
        </w:rPr>
        <w:t>Pharmacogenetics in clinical pediatrics: challenges and strategies.</w:t>
      </w:r>
      <w:r w:rsidRPr="00587185">
        <w:t xml:space="preserve"> Per Med, 2013. </w:t>
      </w:r>
      <w:r w:rsidRPr="00587185">
        <w:rPr>
          <w:b/>
        </w:rPr>
        <w:t>10</w:t>
      </w:r>
      <w:r w:rsidRPr="00587185">
        <w:t>(7).</w:t>
      </w:r>
    </w:p>
    <w:p w14:paraId="1A0EDD65" w14:textId="7CAA71F6" w:rsidR="00587185" w:rsidRPr="00587185" w:rsidRDefault="00587185" w:rsidP="00587185">
      <w:pPr>
        <w:pStyle w:val="EndNoteBibliography"/>
        <w:ind w:left="720" w:hanging="720"/>
        <w:rPr>
          <w:i/>
        </w:rPr>
      </w:pPr>
      <w:r w:rsidRPr="00587185">
        <w:t>65.</w:t>
      </w:r>
      <w:r w:rsidRPr="00587185">
        <w:tab/>
      </w:r>
      <w:r w:rsidRPr="00587185">
        <w:rPr>
          <w:i/>
        </w:rPr>
        <w:t xml:space="preserve"> International Pediatric Nephrology Association (IPNA) Endorsed Guidelines. Website available at: h</w:t>
      </w:r>
      <w:hyperlink r:id="rId22" w:history="1">
        <w:r w:rsidRPr="00587185">
          <w:rPr>
            <w:rStyle w:val="Hyperlink"/>
            <w:i/>
          </w:rPr>
          <w:t>ttps://ipna-online.org/resources/guidelines/endorsed-guidelines/</w:t>
        </w:r>
      </w:hyperlink>
      <w:r w:rsidRPr="00587185">
        <w:rPr>
          <w:i/>
        </w:rPr>
        <w:t xml:space="preserve"> (last accessed June 2020).</w:t>
      </w:r>
    </w:p>
    <w:p w14:paraId="73681CF8" w14:textId="77777777" w:rsidR="00587185" w:rsidRPr="00587185" w:rsidRDefault="00587185" w:rsidP="00587185">
      <w:pPr>
        <w:pStyle w:val="EndNoteBibliography"/>
        <w:ind w:left="720" w:hanging="720"/>
      </w:pPr>
      <w:r w:rsidRPr="00587185">
        <w:t>66.</w:t>
      </w:r>
      <w:r w:rsidRPr="00587185">
        <w:tab/>
        <w:t xml:space="preserve">Galiè, N., et al., </w:t>
      </w:r>
      <w:r w:rsidRPr="00587185">
        <w:rPr>
          <w:i/>
        </w:rPr>
        <w:t>2015 ESC/ERS Guidelines for the diagnosis and treatment of pulmonary hypertension: The Joint Task Force for the Diagnosis and Treatment of Pulmonary Hypertension of the European Society of Cardiology (ESC) and the European Respiratory Society (ERS): Endorsed by: Association for European Paediatric and Congenital Cardiology (AEPC), International Society for Heart and Lung Transplantation (ISHLT).</w:t>
      </w:r>
      <w:r w:rsidRPr="00587185">
        <w:t xml:space="preserve"> Eur Respir J, 2015. </w:t>
      </w:r>
      <w:r w:rsidRPr="00587185">
        <w:rPr>
          <w:b/>
        </w:rPr>
        <w:t>46</w:t>
      </w:r>
      <w:r w:rsidRPr="00587185">
        <w:t>(4): p. 903-75.</w:t>
      </w:r>
    </w:p>
    <w:p w14:paraId="6A75F15F" w14:textId="77777777" w:rsidR="00587185" w:rsidRPr="00587185" w:rsidRDefault="00587185" w:rsidP="00587185">
      <w:pPr>
        <w:pStyle w:val="EndNoteBibliography"/>
        <w:ind w:left="720" w:hanging="720"/>
      </w:pPr>
      <w:r w:rsidRPr="00587185">
        <w:t>67.</w:t>
      </w:r>
      <w:r w:rsidRPr="00587185">
        <w:tab/>
        <w:t xml:space="preserve">Pfaar, O., et al., </w:t>
      </w:r>
      <w:r w:rsidRPr="00587185">
        <w:rPr>
          <w:i/>
        </w:rPr>
        <w:t>Guideline on allergen-specific immunotherapy in IgE-mediated allergic diseases: S2k Guideline of the German Society for Allergology and Clinical Immunology (DGAKI), the Society for Pediatric Allergy and Environmental Medicine (GPA), the Medical Association of German Allergologists (AeDA), the Austrian Society for Allergy and Immunology (ÖGAI), the Swiss Society for Allergy and Immunology (SGAI), the German Society of Dermatology (DDG), the German Society of Oto- Rhino-Laryngology, Head and Neck Surgery (DGHNO-KHC), the German Society of Pediatrics and Adolescent Medicine (DGKJ), the Society for Pediatric Pneumology (GPP), the German Respiratory Society (DGP), the German Association of ENT Surgeons (BV-HNO), the Professional Federation of Paediatricians and Youth Doctors (BVKJ), the Federal Association of Pulmonologists (BDP) and the German Dermatologists Association (BVDD).</w:t>
      </w:r>
      <w:r w:rsidRPr="00587185">
        <w:t xml:space="preserve"> Allergo J Int, 2014. </w:t>
      </w:r>
      <w:r w:rsidRPr="00587185">
        <w:rPr>
          <w:b/>
        </w:rPr>
        <w:t>23</w:t>
      </w:r>
      <w:r w:rsidRPr="00587185">
        <w:t>(8): p. 282-319.</w:t>
      </w:r>
    </w:p>
    <w:p w14:paraId="75DE55C6" w14:textId="77777777" w:rsidR="00587185" w:rsidRPr="00587185" w:rsidRDefault="00587185" w:rsidP="00587185">
      <w:pPr>
        <w:pStyle w:val="EndNoteBibliography"/>
        <w:ind w:left="720" w:hanging="720"/>
      </w:pPr>
      <w:r w:rsidRPr="00587185">
        <w:t>68.</w:t>
      </w:r>
      <w:r w:rsidRPr="00587185">
        <w:tab/>
        <w:t xml:space="preserve">Turner, D., et al., </w:t>
      </w:r>
      <w:r w:rsidRPr="00587185">
        <w:rPr>
          <w:i/>
        </w:rPr>
        <w:t>Management of pediatric ulcerative colitis: joint ECCO and ESPGHAN evidence-based consensus guidelines.</w:t>
      </w:r>
      <w:r w:rsidRPr="00587185">
        <w:t xml:space="preserve"> J Pediatr Gastroenterol Nutr, 2012. </w:t>
      </w:r>
      <w:r w:rsidRPr="00587185">
        <w:rPr>
          <w:b/>
        </w:rPr>
        <w:t>55</w:t>
      </w:r>
      <w:r w:rsidRPr="00587185">
        <w:t>(3): p. 340-61.</w:t>
      </w:r>
    </w:p>
    <w:p w14:paraId="111458EA" w14:textId="77777777" w:rsidR="00587185" w:rsidRPr="00587185" w:rsidRDefault="00587185" w:rsidP="00587185">
      <w:pPr>
        <w:pStyle w:val="EndNoteBibliography"/>
        <w:ind w:left="720" w:hanging="720"/>
      </w:pPr>
      <w:r w:rsidRPr="00587185">
        <w:t>69.</w:t>
      </w:r>
      <w:r w:rsidRPr="00587185">
        <w:tab/>
        <w:t xml:space="preserve">Vaughan, J.I., et al., </w:t>
      </w:r>
      <w:r w:rsidRPr="00587185">
        <w:rPr>
          <w:i/>
        </w:rPr>
        <w:t>A method for developing standardised interactive education for complex clinical guidelines.</w:t>
      </w:r>
      <w:r w:rsidRPr="00587185">
        <w:t xml:space="preserve"> BMC Med Educ, 2012. </w:t>
      </w:r>
      <w:r w:rsidRPr="00587185">
        <w:rPr>
          <w:b/>
        </w:rPr>
        <w:t>12</w:t>
      </w:r>
      <w:r w:rsidRPr="00587185">
        <w:t>: p. 108.</w:t>
      </w:r>
    </w:p>
    <w:p w14:paraId="37091510" w14:textId="361C2348" w:rsidR="00587185" w:rsidRPr="00587185" w:rsidRDefault="00587185" w:rsidP="00587185">
      <w:pPr>
        <w:pStyle w:val="EndNoteBibliography"/>
        <w:ind w:left="720" w:hanging="720"/>
        <w:rPr>
          <w:i/>
        </w:rPr>
      </w:pPr>
      <w:r w:rsidRPr="00587185">
        <w:t>70.</w:t>
      </w:r>
      <w:r w:rsidRPr="00587185">
        <w:tab/>
      </w:r>
      <w:r w:rsidRPr="00587185">
        <w:rPr>
          <w:i/>
        </w:rPr>
        <w:t>Regulation (EC) No 1901/2006 of The European Parliament and of the Council of 12 December 2006 on medicinal products for paediatric use. Available at: h</w:t>
      </w:r>
      <w:hyperlink r:id="rId23" w:history="1">
        <w:r w:rsidRPr="00587185">
          <w:rPr>
            <w:rStyle w:val="Hyperlink"/>
            <w:i/>
          </w:rPr>
          <w:t>ttp://ec.europa.eu/health/files/eudralex/vol-</w:t>
        </w:r>
      </w:hyperlink>
      <w:r w:rsidRPr="00587185">
        <w:rPr>
          <w:i/>
        </w:rPr>
        <w:t xml:space="preserve"> 1/reg_2006_1901/reg_2006_1901_en.pdf (last accessed June 2020).</w:t>
      </w:r>
    </w:p>
    <w:p w14:paraId="433A1817" w14:textId="77777777" w:rsidR="00587185" w:rsidRPr="00587185" w:rsidRDefault="00587185" w:rsidP="00587185">
      <w:pPr>
        <w:pStyle w:val="EndNoteBibliography"/>
        <w:ind w:left="720" w:hanging="720"/>
      </w:pPr>
      <w:r w:rsidRPr="00587185">
        <w:t>71.</w:t>
      </w:r>
      <w:r w:rsidRPr="00587185">
        <w:tab/>
        <w:t xml:space="preserve">Grol, R. and J. Grimshaw, </w:t>
      </w:r>
      <w:r w:rsidRPr="00587185">
        <w:rPr>
          <w:i/>
        </w:rPr>
        <w:t>From best evidence to best practice: effective implementation of change in patients' care.</w:t>
      </w:r>
      <w:r w:rsidRPr="00587185">
        <w:t xml:space="preserve"> The Lancet, 2003. </w:t>
      </w:r>
      <w:r w:rsidRPr="00587185">
        <w:rPr>
          <w:b/>
        </w:rPr>
        <w:t>362</w:t>
      </w:r>
      <w:r w:rsidRPr="00587185">
        <w:t>(9391): p. 1225-1230.</w:t>
      </w:r>
    </w:p>
    <w:p w14:paraId="6D4F7E58" w14:textId="77777777" w:rsidR="00587185" w:rsidRPr="00587185" w:rsidRDefault="00587185" w:rsidP="00587185">
      <w:pPr>
        <w:pStyle w:val="EndNoteBibliography"/>
        <w:ind w:left="720" w:hanging="720"/>
      </w:pPr>
      <w:r w:rsidRPr="00587185">
        <w:t>72.</w:t>
      </w:r>
      <w:r w:rsidRPr="00587185">
        <w:tab/>
        <w:t xml:space="preserve">Wensing, M. and R. Grol, </w:t>
      </w:r>
      <w:r w:rsidRPr="00587185">
        <w:rPr>
          <w:i/>
        </w:rPr>
        <w:t>Knowledge translation in health: how implementation science could contribute more.</w:t>
      </w:r>
      <w:r w:rsidRPr="00587185">
        <w:t xml:space="preserve"> BMC Med, 2019. </w:t>
      </w:r>
      <w:r w:rsidRPr="00587185">
        <w:rPr>
          <w:b/>
        </w:rPr>
        <w:t>17</w:t>
      </w:r>
      <w:r w:rsidRPr="00587185">
        <w:t>(1): p. 88.</w:t>
      </w:r>
    </w:p>
    <w:p w14:paraId="7E2662DF" w14:textId="77777777" w:rsidR="00587185" w:rsidRPr="00587185" w:rsidRDefault="00587185" w:rsidP="00587185">
      <w:pPr>
        <w:pStyle w:val="EndNoteBibliography"/>
        <w:ind w:left="720" w:hanging="720"/>
      </w:pPr>
      <w:r w:rsidRPr="00587185">
        <w:t>73.</w:t>
      </w:r>
      <w:r w:rsidRPr="00587185">
        <w:tab/>
        <w:t xml:space="preserve">Giri, J., et al., </w:t>
      </w:r>
      <w:r w:rsidRPr="00587185">
        <w:rPr>
          <w:i/>
        </w:rPr>
        <w:t>Concepts Driving Pharmacogenomics Implementation Into Everyday Healthcare.</w:t>
      </w:r>
      <w:r w:rsidRPr="00587185">
        <w:t xml:space="preserve"> Pharmgenomics Pers Med, 2019. </w:t>
      </w:r>
      <w:r w:rsidRPr="00587185">
        <w:rPr>
          <w:b/>
        </w:rPr>
        <w:t>12</w:t>
      </w:r>
      <w:r w:rsidRPr="00587185">
        <w:t>: p. 305-318.</w:t>
      </w:r>
    </w:p>
    <w:p w14:paraId="5DDB318A" w14:textId="77777777" w:rsidR="00587185" w:rsidRPr="00587185" w:rsidRDefault="00587185" w:rsidP="00587185">
      <w:pPr>
        <w:pStyle w:val="EndNoteBibliography"/>
        <w:ind w:left="720" w:hanging="720"/>
      </w:pPr>
      <w:r w:rsidRPr="00587185">
        <w:t>74.</w:t>
      </w:r>
      <w:r w:rsidRPr="00587185">
        <w:tab/>
        <w:t xml:space="preserve">Brouwers, M.C., et al., </w:t>
      </w:r>
      <w:r w:rsidRPr="00587185">
        <w:rPr>
          <w:i/>
        </w:rPr>
        <w:t>AGREE II: advancing guideline development, reporting and evaluation in health care.</w:t>
      </w:r>
      <w:r w:rsidRPr="00587185">
        <w:t xml:space="preserve"> CMAJ, 2010. </w:t>
      </w:r>
      <w:r w:rsidRPr="00587185">
        <w:rPr>
          <w:b/>
        </w:rPr>
        <w:t>182</w:t>
      </w:r>
      <w:r w:rsidRPr="00587185">
        <w:t>(18): p. E839-42.</w:t>
      </w:r>
    </w:p>
    <w:p w14:paraId="63DCA3D5" w14:textId="77777777" w:rsidR="00587185" w:rsidRPr="00587185" w:rsidRDefault="00587185" w:rsidP="00587185">
      <w:pPr>
        <w:pStyle w:val="EndNoteBibliography"/>
        <w:ind w:left="720" w:hanging="720"/>
      </w:pPr>
      <w:r w:rsidRPr="00587185">
        <w:t>75.</w:t>
      </w:r>
      <w:r w:rsidRPr="00587185">
        <w:tab/>
        <w:t xml:space="preserve">Lee, J.W., et al., </w:t>
      </w:r>
      <w:r w:rsidRPr="00587185">
        <w:rPr>
          <w:i/>
        </w:rPr>
        <w:t>Clinical Practice Recommendations for the Management and Prevention of Cisplatin-Induced Hearing Loss Using Pharmacogenetic Markers.</w:t>
      </w:r>
      <w:r w:rsidRPr="00587185">
        <w:t xml:space="preserve"> Ther Drug Monit, 2016. </w:t>
      </w:r>
      <w:r w:rsidRPr="00587185">
        <w:rPr>
          <w:b/>
        </w:rPr>
        <w:t>38</w:t>
      </w:r>
      <w:r w:rsidRPr="00587185">
        <w:t>(4): p. 423-31.</w:t>
      </w:r>
    </w:p>
    <w:p w14:paraId="7A478411" w14:textId="77777777" w:rsidR="00587185" w:rsidRPr="00587185" w:rsidRDefault="00587185" w:rsidP="00587185">
      <w:pPr>
        <w:pStyle w:val="EndNoteBibliography"/>
        <w:ind w:left="720" w:hanging="720"/>
      </w:pPr>
      <w:r w:rsidRPr="00587185">
        <w:t>76.</w:t>
      </w:r>
      <w:r w:rsidRPr="00587185">
        <w:tab/>
        <w:t xml:space="preserve">Aminkeng, F., et al., </w:t>
      </w:r>
      <w:r w:rsidRPr="00587185">
        <w:rPr>
          <w:i/>
        </w:rPr>
        <w:t>Recommendations for genetic testing to reduce the incidence of anthracycline-induced cardiotoxicity.</w:t>
      </w:r>
      <w:r w:rsidRPr="00587185">
        <w:t xml:space="preserve"> British Journal of Clinical Pharmacology, 2016. </w:t>
      </w:r>
      <w:r w:rsidRPr="00587185">
        <w:rPr>
          <w:b/>
        </w:rPr>
        <w:t>82</w:t>
      </w:r>
      <w:r w:rsidRPr="00587185">
        <w:t>(3): p. 683-95.</w:t>
      </w:r>
    </w:p>
    <w:p w14:paraId="1A9AFCD1" w14:textId="77777777" w:rsidR="00587185" w:rsidRPr="00587185" w:rsidRDefault="00587185" w:rsidP="00587185">
      <w:pPr>
        <w:pStyle w:val="EndNoteBibliography"/>
        <w:ind w:left="720" w:hanging="720"/>
      </w:pPr>
      <w:r w:rsidRPr="00587185">
        <w:t>77.</w:t>
      </w:r>
      <w:r w:rsidRPr="00587185">
        <w:tab/>
        <w:t xml:space="preserve">Relling, M.V., et al., </w:t>
      </w:r>
      <w:r w:rsidRPr="00587185">
        <w:rPr>
          <w:i/>
        </w:rPr>
        <w:t>Clinical Pharmacogenetics Implementation Consortium Guideline for Thiopurine Dosing Based on TPMT and NUDT15 Genotypes: 2018 Update.</w:t>
      </w:r>
      <w:r w:rsidRPr="00587185">
        <w:t xml:space="preserve"> Clin Pharmacol Ther, 2019. </w:t>
      </w:r>
      <w:r w:rsidRPr="00587185">
        <w:rPr>
          <w:b/>
        </w:rPr>
        <w:t>105</w:t>
      </w:r>
      <w:r w:rsidRPr="00587185">
        <w:t>(5): p. 1095-1105.</w:t>
      </w:r>
    </w:p>
    <w:p w14:paraId="4AC9DFF8" w14:textId="77777777" w:rsidR="00587185" w:rsidRPr="00587185" w:rsidRDefault="00587185" w:rsidP="00587185">
      <w:pPr>
        <w:pStyle w:val="EndNoteBibliography"/>
        <w:ind w:left="720" w:hanging="720"/>
        <w:rPr>
          <w:i/>
        </w:rPr>
      </w:pPr>
      <w:r w:rsidRPr="00587185">
        <w:t>78.</w:t>
      </w:r>
      <w:r w:rsidRPr="00587185">
        <w:tab/>
      </w:r>
      <w:r w:rsidRPr="00587185">
        <w:rPr>
          <w:i/>
        </w:rPr>
        <w:t>Children’s Oncology Group (COG). AALL0232: High Risk B-precursor Acute Lymphoblastic Leukemia (ALL). A Phase III Group-Wide Study.  Children’s Oncology Group (COG): Arcadia, CA, USA, 2008.</w:t>
      </w:r>
    </w:p>
    <w:p w14:paraId="0B867549" w14:textId="77777777" w:rsidR="00587185" w:rsidRPr="00587185" w:rsidRDefault="00587185" w:rsidP="00587185">
      <w:pPr>
        <w:pStyle w:val="EndNoteBibliography"/>
        <w:ind w:left="720" w:hanging="720"/>
      </w:pPr>
      <w:r w:rsidRPr="00587185">
        <w:lastRenderedPageBreak/>
        <w:t>79.</w:t>
      </w:r>
      <w:r w:rsidRPr="00587185">
        <w:tab/>
        <w:t xml:space="preserve">Ross, C.J., et al., </w:t>
      </w:r>
      <w:r w:rsidRPr="00587185">
        <w:rPr>
          <w:i/>
        </w:rPr>
        <w:t>Genetic variants in TPMT and COMT are associated with hearing loss in children receiving cisplatin chemotherapy.</w:t>
      </w:r>
      <w:r w:rsidRPr="00587185">
        <w:t xml:space="preserve"> Nature Genetics 2009. </w:t>
      </w:r>
      <w:r w:rsidRPr="00587185">
        <w:rPr>
          <w:b/>
        </w:rPr>
        <w:t>41</w:t>
      </w:r>
      <w:r w:rsidRPr="00587185">
        <w:t>(12): p. 1345-9.</w:t>
      </w:r>
    </w:p>
    <w:p w14:paraId="6A87002A" w14:textId="77777777" w:rsidR="00587185" w:rsidRPr="00587185" w:rsidRDefault="00587185" w:rsidP="00587185">
      <w:pPr>
        <w:pStyle w:val="EndNoteBibliography"/>
        <w:ind w:left="720" w:hanging="720"/>
      </w:pPr>
      <w:r w:rsidRPr="00587185">
        <w:t>80.</w:t>
      </w:r>
      <w:r w:rsidRPr="00587185">
        <w:tab/>
        <w:t xml:space="preserve">Pussegoda, K., et al., </w:t>
      </w:r>
      <w:r w:rsidRPr="00587185">
        <w:rPr>
          <w:i/>
        </w:rPr>
        <w:t>Replication of TPMT and ABCC3 genetic variants highly associated with cisplatin-induced hearing loss in children.</w:t>
      </w:r>
      <w:r w:rsidRPr="00587185">
        <w:t xml:space="preserve"> Clinical Pharmacology &amp; Therapeutics, 2013. </w:t>
      </w:r>
      <w:r w:rsidRPr="00587185">
        <w:rPr>
          <w:b/>
        </w:rPr>
        <w:t>94</w:t>
      </w:r>
      <w:r w:rsidRPr="00587185">
        <w:t>(2): p. 243-51.</w:t>
      </w:r>
    </w:p>
    <w:p w14:paraId="4D9A81DB" w14:textId="77777777" w:rsidR="00587185" w:rsidRPr="00587185" w:rsidRDefault="00587185" w:rsidP="00587185">
      <w:pPr>
        <w:pStyle w:val="EndNoteBibliography"/>
        <w:ind w:left="720" w:hanging="720"/>
      </w:pPr>
      <w:r w:rsidRPr="00587185">
        <w:t>81.</w:t>
      </w:r>
      <w:r w:rsidRPr="00587185">
        <w:tab/>
        <w:t xml:space="preserve">Visscher, H., et al., </w:t>
      </w:r>
      <w:r w:rsidRPr="00587185">
        <w:rPr>
          <w:i/>
        </w:rPr>
        <w:t>Pharmacogenomic prediction of anthracycline-induced cardiotoxicity in children.</w:t>
      </w:r>
      <w:r w:rsidRPr="00587185">
        <w:t xml:space="preserve"> Journal of Clinical Oncology, 2012. </w:t>
      </w:r>
      <w:r w:rsidRPr="00587185">
        <w:rPr>
          <w:b/>
        </w:rPr>
        <w:t>30</w:t>
      </w:r>
      <w:r w:rsidRPr="00587185">
        <w:t>(13): p. 1422-8.</w:t>
      </w:r>
    </w:p>
    <w:p w14:paraId="021A11CA" w14:textId="77777777" w:rsidR="00587185" w:rsidRPr="00587185" w:rsidRDefault="00587185" w:rsidP="00587185">
      <w:pPr>
        <w:pStyle w:val="EndNoteBibliography"/>
        <w:ind w:left="720" w:hanging="720"/>
      </w:pPr>
      <w:r w:rsidRPr="00587185">
        <w:t>82.</w:t>
      </w:r>
      <w:r w:rsidRPr="00587185">
        <w:tab/>
        <w:t xml:space="preserve">Visscher, H., et al., </w:t>
      </w:r>
      <w:r w:rsidRPr="00587185">
        <w:rPr>
          <w:i/>
        </w:rPr>
        <w:t>Validation of variants in SLC28A3 and UGT1A6 as genetic markers predictive of anthracycline-induced cardiotoxicity in children.</w:t>
      </w:r>
      <w:r w:rsidRPr="00587185">
        <w:t xml:space="preserve"> Pediatric Blood &amp; Cancer, 2013. </w:t>
      </w:r>
      <w:r w:rsidRPr="00587185">
        <w:rPr>
          <w:b/>
        </w:rPr>
        <w:t>60</w:t>
      </w:r>
      <w:r w:rsidRPr="00587185">
        <w:t>(8): p. 1375-81.</w:t>
      </w:r>
    </w:p>
    <w:p w14:paraId="41670050" w14:textId="77777777" w:rsidR="00587185" w:rsidRPr="00587185" w:rsidRDefault="00587185" w:rsidP="00587185">
      <w:pPr>
        <w:pStyle w:val="EndNoteBibliography"/>
        <w:ind w:left="720" w:hanging="720"/>
      </w:pPr>
      <w:r w:rsidRPr="00587185">
        <w:t>83.</w:t>
      </w:r>
      <w:r w:rsidRPr="00587185">
        <w:tab/>
        <w:t xml:space="preserve">Aminkeng, F., et al., </w:t>
      </w:r>
      <w:r w:rsidRPr="00587185">
        <w:rPr>
          <w:i/>
        </w:rPr>
        <w:t>A coding variant in RARG confers susceptibility to anthracycline-induced cardiotoxicity in childhood cancer.</w:t>
      </w:r>
      <w:r w:rsidRPr="00587185">
        <w:t xml:space="preserve"> Nature Genetics, 2015. </w:t>
      </w:r>
      <w:r w:rsidRPr="00587185">
        <w:rPr>
          <w:b/>
        </w:rPr>
        <w:t>47</w:t>
      </w:r>
      <w:r w:rsidRPr="00587185">
        <w:t>(9): p. 1079-84.</w:t>
      </w:r>
    </w:p>
    <w:p w14:paraId="0566ECD8" w14:textId="42AE1BEA" w:rsidR="00587185" w:rsidRPr="00587185" w:rsidRDefault="00587185" w:rsidP="00587185">
      <w:pPr>
        <w:pStyle w:val="EndNoteBibliography"/>
        <w:ind w:left="720" w:hanging="720"/>
        <w:rPr>
          <w:i/>
        </w:rPr>
      </w:pPr>
      <w:r w:rsidRPr="00587185">
        <w:t>84.</w:t>
      </w:r>
      <w:r w:rsidRPr="00587185">
        <w:tab/>
      </w:r>
      <w:r w:rsidRPr="00587185">
        <w:rPr>
          <w:i/>
        </w:rPr>
        <w:t>European Association for Clinical Pharmacology and Therapeutics (EACPT). Website: h</w:t>
      </w:r>
      <w:hyperlink r:id="rId24" w:history="1">
        <w:r w:rsidRPr="00587185">
          <w:rPr>
            <w:rStyle w:val="Hyperlink"/>
            <w:i/>
          </w:rPr>
          <w:t>ttps://www.eacpt.eu/.</w:t>
        </w:r>
      </w:hyperlink>
      <w:r w:rsidRPr="00587185">
        <w:rPr>
          <w:i/>
        </w:rPr>
        <w:t xml:space="preserve"> (Last accessed April 2021).</w:t>
      </w:r>
    </w:p>
    <w:p w14:paraId="78A03467" w14:textId="0D76160B" w:rsidR="00587185" w:rsidRPr="00587185" w:rsidRDefault="00587185" w:rsidP="00587185">
      <w:pPr>
        <w:pStyle w:val="EndNoteBibliography"/>
        <w:ind w:left="720" w:hanging="720"/>
        <w:rPr>
          <w:i/>
        </w:rPr>
      </w:pPr>
      <w:r w:rsidRPr="00587185">
        <w:t>85.</w:t>
      </w:r>
      <w:r w:rsidRPr="00587185">
        <w:tab/>
      </w:r>
      <w:r w:rsidRPr="00587185">
        <w:rPr>
          <w:i/>
        </w:rPr>
        <w:t>European Association of Hospital Pharmacists (EAHP). Website: h</w:t>
      </w:r>
      <w:hyperlink r:id="rId25" w:history="1">
        <w:r w:rsidRPr="00587185">
          <w:rPr>
            <w:rStyle w:val="Hyperlink"/>
            <w:i/>
          </w:rPr>
          <w:t>ttps://www.eahp.eu/.</w:t>
        </w:r>
      </w:hyperlink>
      <w:r w:rsidRPr="00587185">
        <w:rPr>
          <w:i/>
        </w:rPr>
        <w:t xml:space="preserve"> (Last accessed April 2021).</w:t>
      </w:r>
    </w:p>
    <w:p w14:paraId="2CEAF3AA" w14:textId="77777777" w:rsidR="00587185" w:rsidRPr="00587185" w:rsidRDefault="00587185" w:rsidP="00587185">
      <w:pPr>
        <w:pStyle w:val="EndNoteBibliography"/>
        <w:ind w:left="720" w:hanging="720"/>
      </w:pPr>
      <w:r w:rsidRPr="00587185">
        <w:t>86.</w:t>
      </w:r>
      <w:r w:rsidRPr="00587185">
        <w:tab/>
        <w:t xml:space="preserve">Swen, J.J., et al., </w:t>
      </w:r>
      <w:r w:rsidRPr="00587185">
        <w:rPr>
          <w:i/>
        </w:rPr>
        <w:t>Pharmacogenetic Information in Clinical Guidelines: The European Perspective.</w:t>
      </w:r>
      <w:r w:rsidRPr="00587185">
        <w:t xml:space="preserve"> Clin Pharmacol Ther, 2018. </w:t>
      </w:r>
      <w:r w:rsidRPr="00587185">
        <w:rPr>
          <w:b/>
        </w:rPr>
        <w:t>103</w:t>
      </w:r>
      <w:r w:rsidRPr="00587185">
        <w:t>(5): p. 795-801.</w:t>
      </w:r>
    </w:p>
    <w:p w14:paraId="2E2DBDAC" w14:textId="77777777" w:rsidR="00587185" w:rsidRPr="00587185" w:rsidRDefault="00587185" w:rsidP="00587185">
      <w:pPr>
        <w:pStyle w:val="EndNoteBibliography"/>
        <w:ind w:left="720" w:hanging="720"/>
      </w:pPr>
      <w:r w:rsidRPr="00587185">
        <w:t>87.</w:t>
      </w:r>
      <w:r w:rsidRPr="00587185">
        <w:tab/>
        <w:t xml:space="preserve">Lunenburg, C.A., et al., </w:t>
      </w:r>
      <w:r w:rsidRPr="00587185">
        <w:rPr>
          <w:i/>
        </w:rPr>
        <w:t>Evaluation of clinical implementation of prospective DPYD genotyping in 5-fluorouracil- or capecitabine-treated patients.</w:t>
      </w:r>
      <w:r w:rsidRPr="00587185">
        <w:t xml:space="preserve"> Pharmacogenomics, 2016. </w:t>
      </w:r>
      <w:r w:rsidRPr="00587185">
        <w:rPr>
          <w:b/>
        </w:rPr>
        <w:t>17</w:t>
      </w:r>
      <w:r w:rsidRPr="00587185">
        <w:t>(7): p. 721-9.</w:t>
      </w:r>
    </w:p>
    <w:p w14:paraId="1B875130" w14:textId="3AA191F2" w:rsidR="00587185" w:rsidRPr="00587185" w:rsidRDefault="00587185" w:rsidP="00587185">
      <w:pPr>
        <w:pStyle w:val="EndNoteBibliography"/>
        <w:ind w:left="720" w:hanging="720"/>
      </w:pPr>
      <w:r w:rsidRPr="00587185">
        <w:t>88.</w:t>
      </w:r>
      <w:r w:rsidRPr="00587185">
        <w:tab/>
        <w:t xml:space="preserve">Genootschap, N.H. </w:t>
      </w:r>
      <w:r w:rsidRPr="00587185">
        <w:rPr>
          <w:i/>
        </w:rPr>
        <w:t>Pharmacogenetic Research in General Practice</w:t>
      </w:r>
      <w:r w:rsidRPr="00587185">
        <w:t>. 2020  [cited 2021 June 23rd ]; Available from: h</w:t>
      </w:r>
      <w:hyperlink r:id="rId26" w:history="1">
        <w:r w:rsidRPr="00587185">
          <w:rPr>
            <w:rStyle w:val="Hyperlink"/>
          </w:rPr>
          <w:t>ttps://richtlijnen.nhg.org/medisch-inhoudelijke-nhg-standpunten/farmacogenetisch-onderzoek-de-huisartspraktijk.</w:t>
        </w:r>
      </w:hyperlink>
    </w:p>
    <w:p w14:paraId="074B3A58" w14:textId="02A45702" w:rsidR="00587185" w:rsidRPr="00587185" w:rsidRDefault="00587185" w:rsidP="00587185">
      <w:pPr>
        <w:pStyle w:val="EndNoteBibliography"/>
        <w:ind w:left="720" w:hanging="720"/>
      </w:pPr>
      <w:r w:rsidRPr="00587185">
        <w:t>89.</w:t>
      </w:r>
      <w:r w:rsidRPr="00587185">
        <w:tab/>
        <w:t xml:space="preserve">Psychiatry, D.S.f. </w:t>
      </w:r>
      <w:r w:rsidRPr="00587185">
        <w:rPr>
          <w:i/>
        </w:rPr>
        <w:t>LEIDRAAD FARMACOGENETICA VOOR DE DAGELIJKSE PSYCHIATRISCHE PRAKTIJK</w:t>
      </w:r>
      <w:r w:rsidRPr="00587185">
        <w:t>.  [cited 2021 23rd June]; Available from: h</w:t>
      </w:r>
      <w:hyperlink r:id="rId27" w:history="1">
        <w:r w:rsidRPr="00587185">
          <w:rPr>
            <w:rStyle w:val="Hyperlink"/>
          </w:rPr>
          <w:t>ttps://www.nvvp.net/stream/leidraad-farmacogenetica-voor-de-dagelijkse-psychiatrische-praktijk.pdf.</w:t>
        </w:r>
      </w:hyperlink>
    </w:p>
    <w:p w14:paraId="641A8E26" w14:textId="0CF7E40D" w:rsidR="00587185" w:rsidRPr="00587185" w:rsidRDefault="00587185" w:rsidP="00587185">
      <w:pPr>
        <w:pStyle w:val="EndNoteBibliography"/>
        <w:ind w:left="720" w:hanging="720"/>
        <w:rPr>
          <w:i/>
        </w:rPr>
      </w:pPr>
      <w:r w:rsidRPr="00587185">
        <w:t>90.</w:t>
      </w:r>
      <w:r w:rsidRPr="00587185">
        <w:tab/>
      </w:r>
      <w:r w:rsidRPr="00587185">
        <w:rPr>
          <w:i/>
        </w:rPr>
        <w:t>Research Excellence Framework 2014. Impact Case Studies. Safer treatment of childhood leukaemia through improved delivery of thiopurine drugs. Available at: h</w:t>
      </w:r>
      <w:hyperlink r:id="rId28" w:history="1">
        <w:r w:rsidRPr="00587185">
          <w:rPr>
            <w:rStyle w:val="Hyperlink"/>
            <w:i/>
          </w:rPr>
          <w:t>ttps://impact.ref.ac.uk/casestudies/CaseStudy.aspx?Id=12333</w:t>
        </w:r>
      </w:hyperlink>
      <w:r w:rsidRPr="00587185">
        <w:rPr>
          <w:i/>
        </w:rPr>
        <w:t xml:space="preserve"> (last accessed June 2020).</w:t>
      </w:r>
    </w:p>
    <w:p w14:paraId="0230CE2D" w14:textId="77777777" w:rsidR="00587185" w:rsidRPr="00587185" w:rsidRDefault="00587185" w:rsidP="00587185">
      <w:pPr>
        <w:pStyle w:val="EndNoteBibliography"/>
        <w:ind w:left="720" w:hanging="720"/>
      </w:pPr>
      <w:r w:rsidRPr="00587185">
        <w:t>91.</w:t>
      </w:r>
      <w:r w:rsidRPr="00587185">
        <w:tab/>
        <w:t xml:space="preserve">Lennard, L., et al., </w:t>
      </w:r>
      <w:r w:rsidRPr="00587185">
        <w:rPr>
          <w:i/>
        </w:rPr>
        <w:t>Thiopurine dose intensity and treatment outcome in childhood lymphoblastic leukaemia: the influence of thiopurine methyltransferase pharmacogenetics.</w:t>
      </w:r>
      <w:r w:rsidRPr="00587185">
        <w:t xml:space="preserve"> Br J Haematol, 2015. </w:t>
      </w:r>
      <w:r w:rsidRPr="00587185">
        <w:rPr>
          <w:b/>
        </w:rPr>
        <w:t>169</w:t>
      </w:r>
      <w:r w:rsidRPr="00587185">
        <w:t>(2): p. 228-40.</w:t>
      </w:r>
    </w:p>
    <w:p w14:paraId="69097729" w14:textId="77777777" w:rsidR="00587185" w:rsidRPr="00587185" w:rsidRDefault="00587185" w:rsidP="00587185">
      <w:pPr>
        <w:pStyle w:val="EndNoteBibliography"/>
        <w:ind w:left="720" w:hanging="720"/>
      </w:pPr>
      <w:r w:rsidRPr="00587185">
        <w:t>92.</w:t>
      </w:r>
      <w:r w:rsidRPr="00587185">
        <w:tab/>
        <w:t xml:space="preserve">Lennard, L., et al., </w:t>
      </w:r>
      <w:r w:rsidRPr="00587185">
        <w:rPr>
          <w:i/>
        </w:rPr>
        <w:t>Thiopurine methyltransferase and treatment outcome in the UK acute lymphoblastic leukaemia trial ALL2003.</w:t>
      </w:r>
      <w:r w:rsidRPr="00587185">
        <w:t xml:space="preserve"> Br J Haematol, 2015. </w:t>
      </w:r>
      <w:r w:rsidRPr="00587185">
        <w:rPr>
          <w:b/>
        </w:rPr>
        <w:t>170</w:t>
      </w:r>
      <w:r w:rsidRPr="00587185">
        <w:t>(4): p. 550-8.</w:t>
      </w:r>
    </w:p>
    <w:p w14:paraId="03121BB2" w14:textId="77777777" w:rsidR="00587185" w:rsidRPr="00587185" w:rsidRDefault="00587185" w:rsidP="00587185">
      <w:pPr>
        <w:pStyle w:val="EndNoteBibliography"/>
        <w:ind w:left="720" w:hanging="720"/>
      </w:pPr>
      <w:r w:rsidRPr="00587185">
        <w:t>93.</w:t>
      </w:r>
      <w:r w:rsidRPr="00587185">
        <w:tab/>
        <w:t xml:space="preserve">Lilleyman, J.S. and L. Lennard, </w:t>
      </w:r>
      <w:r w:rsidRPr="00587185">
        <w:rPr>
          <w:i/>
        </w:rPr>
        <w:t>Mercaptopurine metabolism and risk of relapse in childhood lymphoblastic leukaemia.</w:t>
      </w:r>
      <w:r w:rsidRPr="00587185">
        <w:t xml:space="preserve"> Lancet, 1994. </w:t>
      </w:r>
      <w:r w:rsidRPr="00587185">
        <w:rPr>
          <w:b/>
        </w:rPr>
        <w:t>343</w:t>
      </w:r>
      <w:r w:rsidRPr="00587185">
        <w:t>(8907): p. 1188-90.</w:t>
      </w:r>
    </w:p>
    <w:p w14:paraId="71129A9A" w14:textId="77777777" w:rsidR="00587185" w:rsidRPr="00587185" w:rsidRDefault="00587185" w:rsidP="00587185">
      <w:pPr>
        <w:pStyle w:val="EndNoteBibliography"/>
        <w:ind w:left="720" w:hanging="720"/>
      </w:pPr>
      <w:r w:rsidRPr="00587185">
        <w:t>94.</w:t>
      </w:r>
      <w:r w:rsidRPr="00587185">
        <w:tab/>
        <w:t xml:space="preserve">Lennard, L., et al., </w:t>
      </w:r>
      <w:r w:rsidRPr="00587185">
        <w:rPr>
          <w:i/>
        </w:rPr>
        <w:t>Thiopurine methyltransferase genotype-phenotype discordance and thiopurine active metabolite formation in childhood acute lymphoblastic leukaemia.</w:t>
      </w:r>
      <w:r w:rsidRPr="00587185">
        <w:t xml:space="preserve"> Br J Clin Pharmacol, 2013. </w:t>
      </w:r>
      <w:r w:rsidRPr="00587185">
        <w:rPr>
          <w:b/>
        </w:rPr>
        <w:t>76</w:t>
      </w:r>
      <w:r w:rsidRPr="00587185">
        <w:t>(1): p. 125-36.</w:t>
      </w:r>
    </w:p>
    <w:p w14:paraId="0F03922F" w14:textId="77777777" w:rsidR="00587185" w:rsidRPr="00587185" w:rsidRDefault="00587185" w:rsidP="00587185">
      <w:pPr>
        <w:pStyle w:val="EndNoteBibliography"/>
        <w:ind w:left="720" w:hanging="720"/>
      </w:pPr>
      <w:r w:rsidRPr="00587185">
        <w:t>95.</w:t>
      </w:r>
      <w:r w:rsidRPr="00587185">
        <w:tab/>
        <w:t xml:space="preserve">Appell, M.L., et al., </w:t>
      </w:r>
      <w:r w:rsidRPr="00587185">
        <w:rPr>
          <w:i/>
        </w:rPr>
        <w:t>Nomenclature for alleles of the thiopurine methyltransferase gene.</w:t>
      </w:r>
      <w:r w:rsidRPr="00587185">
        <w:t xml:space="preserve"> Pharmacogenet Genomics, 2013. </w:t>
      </w:r>
      <w:r w:rsidRPr="00587185">
        <w:rPr>
          <w:b/>
        </w:rPr>
        <w:t>23</w:t>
      </w:r>
      <w:r w:rsidRPr="00587185">
        <w:t>(4): p. 242-8.</w:t>
      </w:r>
    </w:p>
    <w:p w14:paraId="3C4FE16B" w14:textId="6BB707CB" w:rsidR="00587185" w:rsidRPr="00587185" w:rsidRDefault="00587185" w:rsidP="00587185">
      <w:pPr>
        <w:pStyle w:val="EndNoteBibliography"/>
        <w:ind w:left="720" w:hanging="720"/>
        <w:rPr>
          <w:i/>
        </w:rPr>
      </w:pPr>
      <w:r w:rsidRPr="00587185">
        <w:t>96.</w:t>
      </w:r>
      <w:r w:rsidRPr="00587185">
        <w:tab/>
      </w:r>
      <w:r w:rsidRPr="00587185">
        <w:rPr>
          <w:i/>
        </w:rPr>
        <w:t>Thiopurine methyltransferase (TPMT) nomenclature website. Available at: h</w:t>
      </w:r>
      <w:hyperlink r:id="rId29" w:history="1">
        <w:r w:rsidRPr="00587185">
          <w:rPr>
            <w:rStyle w:val="Hyperlink"/>
            <w:i/>
          </w:rPr>
          <w:t>ttp://www.imh.liu.se/tpmtalleles</w:t>
        </w:r>
      </w:hyperlink>
      <w:r w:rsidRPr="00587185">
        <w:rPr>
          <w:i/>
        </w:rPr>
        <w:t xml:space="preserve"> (last accessed June 2020).</w:t>
      </w:r>
    </w:p>
    <w:p w14:paraId="58898081" w14:textId="77777777" w:rsidR="00587185" w:rsidRPr="00587185" w:rsidRDefault="00587185" w:rsidP="00587185">
      <w:pPr>
        <w:pStyle w:val="EndNoteBibliography"/>
        <w:ind w:left="720" w:hanging="720"/>
      </w:pPr>
      <w:r w:rsidRPr="00587185">
        <w:t>97.</w:t>
      </w:r>
      <w:r w:rsidRPr="00587185">
        <w:tab/>
        <w:t xml:space="preserve">Unguru, Y., </w:t>
      </w:r>
      <w:r w:rsidRPr="00587185">
        <w:rPr>
          <w:i/>
        </w:rPr>
        <w:t>The successful integration of research and care: how pediatric oncology became the subspecialty in which research defines the standard of care.</w:t>
      </w:r>
      <w:r w:rsidRPr="00587185">
        <w:t xml:space="preserve"> Pediatr Blood Cancer, 2011. </w:t>
      </w:r>
      <w:r w:rsidRPr="00587185">
        <w:rPr>
          <w:b/>
        </w:rPr>
        <w:t>56</w:t>
      </w:r>
      <w:r w:rsidRPr="00587185">
        <w:t>(7): p. 1019-25.</w:t>
      </w:r>
    </w:p>
    <w:p w14:paraId="7F5B35D2" w14:textId="77777777" w:rsidR="00587185" w:rsidRPr="00587185" w:rsidRDefault="00587185" w:rsidP="00587185">
      <w:pPr>
        <w:pStyle w:val="EndNoteBibliography"/>
        <w:ind w:left="720" w:hanging="720"/>
      </w:pPr>
      <w:r w:rsidRPr="00587185">
        <w:t>98.</w:t>
      </w:r>
      <w:r w:rsidRPr="00587185">
        <w:tab/>
        <w:t xml:space="preserve">Turner, M.A., et al., </w:t>
      </w:r>
      <w:r w:rsidRPr="00587185">
        <w:rPr>
          <w:i/>
        </w:rPr>
        <w:t>Roles of Clinical Research Networks in Pediatric Drug Development.</w:t>
      </w:r>
      <w:r w:rsidRPr="00587185">
        <w:t xml:space="preserve"> Clin Ther, 2017. </w:t>
      </w:r>
      <w:r w:rsidRPr="00587185">
        <w:rPr>
          <w:b/>
        </w:rPr>
        <w:t>39</w:t>
      </w:r>
      <w:r w:rsidRPr="00587185">
        <w:t>(10): p. 1939-1948.</w:t>
      </w:r>
    </w:p>
    <w:p w14:paraId="72E6532D" w14:textId="77777777" w:rsidR="00587185" w:rsidRPr="00587185" w:rsidRDefault="00587185" w:rsidP="00587185">
      <w:pPr>
        <w:pStyle w:val="EndNoteBibliography"/>
        <w:ind w:left="720" w:hanging="720"/>
      </w:pPr>
      <w:r w:rsidRPr="00587185">
        <w:t>99.</w:t>
      </w:r>
      <w:r w:rsidRPr="00587185">
        <w:tab/>
        <w:t xml:space="preserve">Rose, A.C., et al., </w:t>
      </w:r>
      <w:r w:rsidRPr="00587185">
        <w:rPr>
          <w:i/>
        </w:rPr>
        <w:t>NIHR Medicines for Children Research Network: improving children's health through clinical research.</w:t>
      </w:r>
      <w:r w:rsidRPr="00587185">
        <w:t xml:space="preserve"> Expert Rev Clin Pharmacol, 2013. </w:t>
      </w:r>
      <w:r w:rsidRPr="00587185">
        <w:rPr>
          <w:b/>
        </w:rPr>
        <w:t>6</w:t>
      </w:r>
      <w:r w:rsidRPr="00587185">
        <w:t>(5): p. 581-7.</w:t>
      </w:r>
    </w:p>
    <w:p w14:paraId="15195CAF" w14:textId="77777777" w:rsidR="00587185" w:rsidRPr="00587185" w:rsidRDefault="00587185" w:rsidP="00587185">
      <w:pPr>
        <w:pStyle w:val="EndNoteBibliography"/>
        <w:ind w:left="720" w:hanging="720"/>
      </w:pPr>
      <w:r w:rsidRPr="00587185">
        <w:lastRenderedPageBreak/>
        <w:t>100.</w:t>
      </w:r>
      <w:r w:rsidRPr="00587185">
        <w:tab/>
        <w:t xml:space="preserve">Lythgoe, H., et al., </w:t>
      </w:r>
      <w:r w:rsidRPr="00587185">
        <w:rPr>
          <w:i/>
        </w:rPr>
        <w:t>NIHR Clinical Research Networks: what they do and how they help paediatric research.</w:t>
      </w:r>
      <w:r w:rsidRPr="00587185">
        <w:t xml:space="preserve"> Archives of Disease in Childhood, 2017. </w:t>
      </w:r>
      <w:r w:rsidRPr="00587185">
        <w:rPr>
          <w:b/>
        </w:rPr>
        <w:t>102</w:t>
      </w:r>
      <w:r w:rsidRPr="00587185">
        <w:t>(8): p. 755-759.</w:t>
      </w:r>
    </w:p>
    <w:p w14:paraId="6C05E4DC" w14:textId="77777777" w:rsidR="00587185" w:rsidRPr="00587185" w:rsidRDefault="00587185" w:rsidP="00587185">
      <w:pPr>
        <w:pStyle w:val="EndNoteBibliography"/>
        <w:ind w:left="720" w:hanging="720"/>
      </w:pPr>
      <w:r w:rsidRPr="00587185">
        <w:t>101.</w:t>
      </w:r>
      <w:r w:rsidRPr="00587185">
        <w:tab/>
        <w:t xml:space="preserve">Moore, T.B. and E.R.B. McCabe, </w:t>
      </w:r>
      <w:r w:rsidRPr="00587185">
        <w:rPr>
          <w:i/>
        </w:rPr>
        <w:t>National collaborative study groups: Structure, benefits gained and potential for rare genetic diseases.</w:t>
      </w:r>
      <w:r w:rsidRPr="00587185">
        <w:t xml:space="preserve"> Genetics in Medicine, 2006. </w:t>
      </w:r>
      <w:r w:rsidRPr="00587185">
        <w:rPr>
          <w:b/>
        </w:rPr>
        <w:t>8</w:t>
      </w:r>
      <w:r w:rsidRPr="00587185">
        <w:t>(12): p. 793-796.</w:t>
      </w:r>
    </w:p>
    <w:p w14:paraId="11E7EC34" w14:textId="7F02EDED" w:rsidR="00587185" w:rsidRPr="00587185" w:rsidRDefault="00587185" w:rsidP="00587185">
      <w:pPr>
        <w:pStyle w:val="EndNoteBibliography"/>
        <w:ind w:left="720" w:hanging="720"/>
        <w:rPr>
          <w:i/>
        </w:rPr>
      </w:pPr>
      <w:r w:rsidRPr="00587185">
        <w:t>102.</w:t>
      </w:r>
      <w:r w:rsidRPr="00587185">
        <w:tab/>
      </w:r>
      <w:r w:rsidRPr="00587185">
        <w:rPr>
          <w:i/>
        </w:rPr>
        <w:t>Pharmacogenetics to avoid loss of hearing. ISRCTN13704894. Available at: h</w:t>
      </w:r>
      <w:hyperlink r:id="rId30" w:history="1">
        <w:r w:rsidRPr="00587185">
          <w:rPr>
            <w:rStyle w:val="Hyperlink"/>
            <w:i/>
          </w:rPr>
          <w:t>ttp://www.isrctn.com/ISRCTN13704894</w:t>
        </w:r>
      </w:hyperlink>
      <w:r w:rsidRPr="00587185">
        <w:rPr>
          <w:i/>
        </w:rPr>
        <w:t xml:space="preserve"> (last accessed June 2020).</w:t>
      </w:r>
    </w:p>
    <w:p w14:paraId="761378B9" w14:textId="400F95BB" w:rsidR="00587185" w:rsidRPr="00587185" w:rsidRDefault="00587185" w:rsidP="00587185">
      <w:pPr>
        <w:pStyle w:val="EndNoteBibliography"/>
        <w:ind w:left="720" w:hanging="720"/>
        <w:rPr>
          <w:i/>
        </w:rPr>
      </w:pPr>
      <w:r w:rsidRPr="00587185">
        <w:t>103.</w:t>
      </w:r>
      <w:r w:rsidRPr="00587185">
        <w:tab/>
      </w:r>
      <w:r w:rsidRPr="00587185">
        <w:rPr>
          <w:i/>
        </w:rPr>
        <w:t>NIHR News. New rapid genetic test could prevent antibiotic-related hearing loss in newborns. 2020. Available at: h</w:t>
      </w:r>
      <w:hyperlink r:id="rId31" w:history="1">
        <w:r w:rsidRPr="00587185">
          <w:rPr>
            <w:rStyle w:val="Hyperlink"/>
            <w:i/>
          </w:rPr>
          <w:t>ttps://www.nihr.ac.uk/news/new-rapid-genetic-test-could-prevent-antibiotic-related-hearing-loss-in-newborns/23808</w:t>
        </w:r>
      </w:hyperlink>
      <w:r w:rsidRPr="00587185">
        <w:rPr>
          <w:i/>
        </w:rPr>
        <w:t xml:space="preserve"> (last accessed June 2020).</w:t>
      </w:r>
    </w:p>
    <w:p w14:paraId="12A73A5D" w14:textId="1294B8DD" w:rsidR="00587185" w:rsidRPr="00587185" w:rsidRDefault="00587185" w:rsidP="00587185">
      <w:pPr>
        <w:pStyle w:val="EndNoteBibliography"/>
        <w:ind w:left="720" w:hanging="720"/>
        <w:rPr>
          <w:i/>
        </w:rPr>
      </w:pPr>
      <w:r w:rsidRPr="00587185">
        <w:t>104.</w:t>
      </w:r>
      <w:r w:rsidRPr="00587185">
        <w:tab/>
      </w:r>
      <w:r w:rsidRPr="00587185">
        <w:rPr>
          <w:i/>
        </w:rPr>
        <w:t>NIHR Invention for Innovation (i4i) Programme Website. Available at: h</w:t>
      </w:r>
      <w:hyperlink r:id="rId32" w:history="1">
        <w:r w:rsidRPr="00587185">
          <w:rPr>
            <w:rStyle w:val="Hyperlink"/>
            <w:i/>
          </w:rPr>
          <w:t>ttps://www.nihr.ac.uk/explore-nihr/funding-programmes/invention-for-innovation.htm</w:t>
        </w:r>
      </w:hyperlink>
      <w:r w:rsidRPr="00587185">
        <w:rPr>
          <w:i/>
        </w:rPr>
        <w:t xml:space="preserve"> (last accessed June 2020).</w:t>
      </w:r>
    </w:p>
    <w:p w14:paraId="28CD6A64" w14:textId="77777777" w:rsidR="00587185" w:rsidRPr="00587185" w:rsidRDefault="00587185" w:rsidP="00587185">
      <w:pPr>
        <w:pStyle w:val="EndNoteBibliography"/>
        <w:ind w:left="720" w:hanging="720"/>
      </w:pPr>
      <w:r w:rsidRPr="00587185">
        <w:t>105.</w:t>
      </w:r>
      <w:r w:rsidRPr="00587185">
        <w:tab/>
        <w:t xml:space="preserve">Marjanovic, S., et al., </w:t>
      </w:r>
      <w:r w:rsidRPr="00587185">
        <w:rPr>
          <w:i/>
        </w:rPr>
        <w:t>The NIHR Invention for Innovation (i4i) Programme: A Review of Progress and Contributions to Innovation in Healthcare Technologies.</w:t>
      </w:r>
      <w:r w:rsidRPr="00587185">
        <w:t xml:space="preserve"> Rand Health Q, 2015. </w:t>
      </w:r>
      <w:r w:rsidRPr="00587185">
        <w:rPr>
          <w:b/>
        </w:rPr>
        <w:t>5</w:t>
      </w:r>
      <w:r w:rsidRPr="00587185">
        <w:t>(2): p. 4.</w:t>
      </w:r>
    </w:p>
    <w:p w14:paraId="5CC05851" w14:textId="3E05D5B9" w:rsidR="00587185" w:rsidRPr="00587185" w:rsidRDefault="00587185" w:rsidP="00587185">
      <w:pPr>
        <w:pStyle w:val="EndNoteBibliography"/>
        <w:ind w:left="720" w:hanging="720"/>
        <w:rPr>
          <w:i/>
        </w:rPr>
      </w:pPr>
      <w:r w:rsidRPr="00587185">
        <w:t>106.</w:t>
      </w:r>
      <w:r w:rsidRPr="00587185">
        <w:tab/>
      </w:r>
      <w:r w:rsidRPr="00587185">
        <w:rPr>
          <w:i/>
        </w:rPr>
        <w:t>NIHR Manchester Biomedical Research Centre. Website available at: h</w:t>
      </w:r>
      <w:hyperlink r:id="rId33" w:history="1">
        <w:r w:rsidRPr="00587185">
          <w:rPr>
            <w:rStyle w:val="Hyperlink"/>
            <w:i/>
          </w:rPr>
          <w:t>ttps://www.manchesterbrc.nihr.ac.uk/</w:t>
        </w:r>
      </w:hyperlink>
      <w:r w:rsidRPr="00587185">
        <w:rPr>
          <w:i/>
        </w:rPr>
        <w:t xml:space="preserve"> (last accessed June 2020).</w:t>
      </w:r>
    </w:p>
    <w:p w14:paraId="0AD65A2F" w14:textId="1FD5D8E6" w:rsidR="00587185" w:rsidRPr="00587185" w:rsidRDefault="00587185" w:rsidP="00587185">
      <w:pPr>
        <w:pStyle w:val="EndNoteBibliography"/>
        <w:ind w:left="720" w:hanging="720"/>
        <w:rPr>
          <w:i/>
        </w:rPr>
      </w:pPr>
      <w:r w:rsidRPr="00587185">
        <w:t>107.</w:t>
      </w:r>
      <w:r w:rsidRPr="00587185">
        <w:tab/>
      </w:r>
      <w:r w:rsidRPr="00587185">
        <w:rPr>
          <w:i/>
        </w:rPr>
        <w:t>Action on Hearing Loss Charity. Website available at: h</w:t>
      </w:r>
      <w:hyperlink r:id="rId34" w:history="1">
        <w:r w:rsidRPr="00587185">
          <w:rPr>
            <w:rStyle w:val="Hyperlink"/>
            <w:i/>
          </w:rPr>
          <w:t>ttps://actiononhearingloss.org.uk/</w:t>
        </w:r>
      </w:hyperlink>
      <w:r w:rsidRPr="00587185">
        <w:rPr>
          <w:i/>
        </w:rPr>
        <w:t xml:space="preserve"> (last accessed June 2020).</w:t>
      </w:r>
    </w:p>
    <w:p w14:paraId="7E3E7A11" w14:textId="28F3697D" w:rsidR="00587185" w:rsidRPr="00587185" w:rsidRDefault="00587185" w:rsidP="00587185">
      <w:pPr>
        <w:pStyle w:val="EndNoteBibliography"/>
        <w:ind w:left="720" w:hanging="720"/>
        <w:rPr>
          <w:i/>
        </w:rPr>
      </w:pPr>
      <w:r w:rsidRPr="00587185">
        <w:t>108.</w:t>
      </w:r>
      <w:r w:rsidRPr="00587185">
        <w:tab/>
      </w:r>
      <w:r w:rsidRPr="00587185">
        <w:rPr>
          <w:i/>
        </w:rPr>
        <w:t>National Institute for Health Research (NIHR) Biomedical Research Centres (BRCs). Available at: h</w:t>
      </w:r>
      <w:hyperlink r:id="rId35" w:history="1">
        <w:r w:rsidRPr="00587185">
          <w:rPr>
            <w:rStyle w:val="Hyperlink"/>
            <w:i/>
          </w:rPr>
          <w:t>ttps://www.nihr.ac.uk/explore-nihr/support/experimental-medicine.htm</w:t>
        </w:r>
      </w:hyperlink>
      <w:r w:rsidRPr="00587185">
        <w:rPr>
          <w:i/>
        </w:rPr>
        <w:t xml:space="preserve"> (last accessed June 2020) </w:t>
      </w:r>
    </w:p>
    <w:p w14:paraId="04A5F59C" w14:textId="77777777" w:rsidR="00587185" w:rsidRPr="00587185" w:rsidRDefault="00587185" w:rsidP="00587185">
      <w:pPr>
        <w:pStyle w:val="EndNoteBibliography"/>
        <w:ind w:left="720" w:hanging="720"/>
      </w:pPr>
      <w:r w:rsidRPr="00587185">
        <w:t>109.</w:t>
      </w:r>
      <w:r w:rsidRPr="00587185">
        <w:tab/>
        <w:t xml:space="preserve">Snape, K., R.C. Trembath, and G.M. Lord, </w:t>
      </w:r>
      <w:r w:rsidRPr="00587185">
        <w:rPr>
          <w:i/>
        </w:rPr>
        <w:t>Translational medicine and the NIHR Biomedical Research Centre concept.</w:t>
      </w:r>
      <w:r w:rsidRPr="00587185">
        <w:t xml:space="preserve"> Qjm, 2008. </w:t>
      </w:r>
      <w:r w:rsidRPr="00587185">
        <w:rPr>
          <w:b/>
        </w:rPr>
        <w:t>101</w:t>
      </w:r>
      <w:r w:rsidRPr="00587185">
        <w:t>(11): p. 901-6.</w:t>
      </w:r>
    </w:p>
    <w:p w14:paraId="46263BA3" w14:textId="77777777" w:rsidR="00587185" w:rsidRPr="00587185" w:rsidRDefault="00587185" w:rsidP="00587185">
      <w:pPr>
        <w:pStyle w:val="EndNoteBibliography"/>
        <w:ind w:left="720" w:hanging="720"/>
      </w:pPr>
      <w:r w:rsidRPr="00587185">
        <w:t>110.</w:t>
      </w:r>
      <w:r w:rsidRPr="00587185">
        <w:tab/>
        <w:t xml:space="preserve">Higgs, J., et al., </w:t>
      </w:r>
      <w:r w:rsidRPr="00587185">
        <w:rPr>
          <w:i/>
        </w:rPr>
        <w:t>Pharmacogenetic testing in the United Kingdom genetics and immunogenetics laboratories.</w:t>
      </w:r>
      <w:r w:rsidRPr="00587185">
        <w:t xml:space="preserve"> Genet Test Mol Biomarkers, 2010. </w:t>
      </w:r>
      <w:r w:rsidRPr="00587185">
        <w:rPr>
          <w:b/>
        </w:rPr>
        <w:t>14</w:t>
      </w:r>
      <w:r w:rsidRPr="00587185">
        <w:t>(1): p. 121-5.</w:t>
      </w:r>
    </w:p>
    <w:p w14:paraId="6A07DBF3" w14:textId="13680873" w:rsidR="00587185" w:rsidRPr="00587185" w:rsidRDefault="00587185" w:rsidP="00587185">
      <w:pPr>
        <w:pStyle w:val="EndNoteBibliography"/>
        <w:ind w:left="720" w:hanging="720"/>
        <w:rPr>
          <w:i/>
        </w:rPr>
      </w:pPr>
      <w:r w:rsidRPr="00587185">
        <w:t>111.</w:t>
      </w:r>
      <w:r w:rsidRPr="00587185">
        <w:tab/>
      </w:r>
      <w:r w:rsidRPr="00587185">
        <w:rPr>
          <w:i/>
        </w:rPr>
        <w:t>NHS England. Improving outcomes through personalised medicine. Available at: h</w:t>
      </w:r>
      <w:hyperlink r:id="rId36" w:history="1">
        <w:r w:rsidRPr="00587185">
          <w:rPr>
            <w:rStyle w:val="Hyperlink"/>
            <w:i/>
          </w:rPr>
          <w:t>ttps://www.england.nhs.uk/wp-content/uploads/2016/09/improving-outcomes-personalised-medicine.pdf</w:t>
        </w:r>
      </w:hyperlink>
      <w:r w:rsidRPr="00587185">
        <w:rPr>
          <w:i/>
        </w:rPr>
        <w:t xml:space="preserve"> (last accessed 2 June 2020).</w:t>
      </w:r>
    </w:p>
    <w:p w14:paraId="4FE8B8CB" w14:textId="07012C7B" w:rsidR="00587185" w:rsidRPr="00587185" w:rsidRDefault="00587185" w:rsidP="00587185">
      <w:pPr>
        <w:pStyle w:val="EndNoteBibliography"/>
        <w:ind w:left="720" w:hanging="720"/>
        <w:rPr>
          <w:i/>
        </w:rPr>
      </w:pPr>
      <w:r w:rsidRPr="00587185">
        <w:t>112.</w:t>
      </w:r>
      <w:r w:rsidRPr="00587185">
        <w:tab/>
      </w:r>
      <w:r w:rsidRPr="00587185">
        <w:rPr>
          <w:i/>
        </w:rPr>
        <w:t>Health Education England Genomics Education Programme. Pharmacogenomics: a new normal for the NHS?  Available at: h</w:t>
      </w:r>
      <w:hyperlink r:id="rId37" w:history="1">
        <w:r w:rsidRPr="00587185">
          <w:rPr>
            <w:rStyle w:val="Hyperlink"/>
            <w:i/>
          </w:rPr>
          <w:t>ttps://www.genomicseducation.hee.nhs.uk/blog/pharmacogenomics-a-new-normal-for-the-nhs/</w:t>
        </w:r>
      </w:hyperlink>
      <w:r w:rsidRPr="00587185">
        <w:rPr>
          <w:i/>
        </w:rPr>
        <w:t xml:space="preserve"> (last accessed 2 June 2020).</w:t>
      </w:r>
    </w:p>
    <w:p w14:paraId="3A428555" w14:textId="77777777" w:rsidR="00587185" w:rsidRPr="00587185" w:rsidRDefault="00587185" w:rsidP="00587185">
      <w:pPr>
        <w:pStyle w:val="EndNoteBibliography"/>
        <w:ind w:left="720" w:hanging="720"/>
      </w:pPr>
      <w:r w:rsidRPr="00587185">
        <w:t>113.</w:t>
      </w:r>
      <w:r w:rsidRPr="00587185">
        <w:tab/>
        <w:t xml:space="preserve">Caraballo, P.J., et al., </w:t>
      </w:r>
      <w:r w:rsidRPr="00587185">
        <w:rPr>
          <w:i/>
        </w:rPr>
        <w:t>Integrating pharmacogenomics into the electronic health record by implementing genomic indicators.</w:t>
      </w:r>
      <w:r w:rsidRPr="00587185">
        <w:t xml:space="preserve"> J Am Med Inform Assoc, 2020. </w:t>
      </w:r>
      <w:r w:rsidRPr="00587185">
        <w:rPr>
          <w:b/>
        </w:rPr>
        <w:t>27</w:t>
      </w:r>
      <w:r w:rsidRPr="00587185">
        <w:t>(1): p. 154-158.</w:t>
      </w:r>
    </w:p>
    <w:p w14:paraId="7A70A708" w14:textId="77777777" w:rsidR="00587185" w:rsidRPr="00587185" w:rsidRDefault="00587185" w:rsidP="00587185">
      <w:pPr>
        <w:pStyle w:val="EndNoteBibliography"/>
        <w:ind w:left="720" w:hanging="720"/>
      </w:pPr>
      <w:r w:rsidRPr="00587185">
        <w:t>114.</w:t>
      </w:r>
      <w:r w:rsidRPr="00587185">
        <w:tab/>
        <w:t xml:space="preserve">Gottesman, O., et al., </w:t>
      </w:r>
      <w:r w:rsidRPr="00587185">
        <w:rPr>
          <w:i/>
        </w:rPr>
        <w:t>The Electronic Medical Records and Genomics (eMERGE) Network: past, present, and future.</w:t>
      </w:r>
      <w:r w:rsidRPr="00587185">
        <w:t xml:space="preserve"> Genet Med, 2013. </w:t>
      </w:r>
      <w:r w:rsidRPr="00587185">
        <w:rPr>
          <w:b/>
        </w:rPr>
        <w:t>15</w:t>
      </w:r>
      <w:r w:rsidRPr="00587185">
        <w:t>(10): p. 761-71.</w:t>
      </w:r>
    </w:p>
    <w:p w14:paraId="2DED5532" w14:textId="2BE1D71B" w:rsidR="00587185" w:rsidRPr="00587185" w:rsidRDefault="00587185" w:rsidP="00587185">
      <w:pPr>
        <w:pStyle w:val="EndNoteBibliography"/>
        <w:ind w:left="720" w:hanging="720"/>
        <w:rPr>
          <w:i/>
        </w:rPr>
      </w:pPr>
      <w:r w:rsidRPr="00587185">
        <w:t>115.</w:t>
      </w:r>
      <w:r w:rsidRPr="00587185">
        <w:tab/>
      </w:r>
      <w:r w:rsidRPr="00587185">
        <w:rPr>
          <w:i/>
        </w:rPr>
        <w:t>National Human Genome Research Institute. eMERGE Phase II Pediatric Request For Applications (RFA). 2011. h</w:t>
      </w:r>
      <w:hyperlink r:id="rId38" w:history="1">
        <w:r w:rsidRPr="00587185">
          <w:rPr>
            <w:rStyle w:val="Hyperlink"/>
            <w:i/>
          </w:rPr>
          <w:t>ttp://grants.nih.gov/grants/guide/rfa-files/RFA-HG-11–</w:t>
        </w:r>
      </w:hyperlink>
      <w:r w:rsidRPr="00587185">
        <w:rPr>
          <w:i/>
        </w:rPr>
        <w:t>022.html (last accessed June 2020).</w:t>
      </w:r>
    </w:p>
    <w:p w14:paraId="25974FB2" w14:textId="77777777" w:rsidR="00587185" w:rsidRPr="00587185" w:rsidRDefault="00587185" w:rsidP="00587185">
      <w:pPr>
        <w:pStyle w:val="EndNoteBibliography"/>
        <w:ind w:left="720" w:hanging="720"/>
      </w:pPr>
      <w:r w:rsidRPr="00587185">
        <w:t>116.</w:t>
      </w:r>
      <w:r w:rsidRPr="00587185">
        <w:tab/>
        <w:t xml:space="preserve">Herr, T.M., et al., </w:t>
      </w:r>
      <w:r w:rsidRPr="00587185">
        <w:rPr>
          <w:i/>
        </w:rPr>
        <w:t>Pharmacogenomic clinical decision support design and multi-site process outcomes analysis in the eMERGE Network.</w:t>
      </w:r>
      <w:r w:rsidRPr="00587185">
        <w:t xml:space="preserve"> J Am Med Inform Assoc, 2019. </w:t>
      </w:r>
      <w:r w:rsidRPr="00587185">
        <w:rPr>
          <w:b/>
        </w:rPr>
        <w:t>26</w:t>
      </w:r>
      <w:r w:rsidRPr="00587185">
        <w:t>(2): p. 143-148.</w:t>
      </w:r>
    </w:p>
    <w:p w14:paraId="28BAC8A0" w14:textId="77777777" w:rsidR="00587185" w:rsidRPr="00587185" w:rsidRDefault="00587185" w:rsidP="00587185">
      <w:pPr>
        <w:pStyle w:val="EndNoteBibliography"/>
        <w:ind w:left="720" w:hanging="720"/>
      </w:pPr>
      <w:r w:rsidRPr="00587185">
        <w:t>117.</w:t>
      </w:r>
      <w:r w:rsidRPr="00587185">
        <w:tab/>
        <w:t xml:space="preserve">Gregornik, D., et al., </w:t>
      </w:r>
      <w:r w:rsidRPr="00587185">
        <w:rPr>
          <w:i/>
        </w:rPr>
        <w:t>Pediatric pharmacogenomics: challenges and opportunities: on behalf of the Sanford Children’s Genomic Medicine Consortium.</w:t>
      </w:r>
      <w:r w:rsidRPr="00587185">
        <w:t xml:space="preserve"> The Pharmacogenomics Journal, 2021. </w:t>
      </w:r>
      <w:r w:rsidRPr="00587185">
        <w:rPr>
          <w:b/>
        </w:rPr>
        <w:t>21</w:t>
      </w:r>
      <w:r w:rsidRPr="00587185">
        <w:t>(1): p. 8-19.</w:t>
      </w:r>
    </w:p>
    <w:p w14:paraId="0C1B8BFE" w14:textId="77777777" w:rsidR="00587185" w:rsidRPr="00587185" w:rsidRDefault="00587185" w:rsidP="00587185">
      <w:pPr>
        <w:pStyle w:val="EndNoteBibliography"/>
        <w:ind w:left="720" w:hanging="720"/>
      </w:pPr>
      <w:r w:rsidRPr="00587185">
        <w:t>118.</w:t>
      </w:r>
      <w:r w:rsidRPr="00587185">
        <w:tab/>
        <w:t xml:space="preserve">Dewey, F.E., et al., </w:t>
      </w:r>
      <w:r w:rsidRPr="00587185">
        <w:rPr>
          <w:i/>
        </w:rPr>
        <w:t>Clinical interpretation and implications of whole-genome sequencing.</w:t>
      </w:r>
      <w:r w:rsidRPr="00587185">
        <w:t xml:space="preserve"> JAMA, 2014. </w:t>
      </w:r>
      <w:r w:rsidRPr="00587185">
        <w:rPr>
          <w:b/>
        </w:rPr>
        <w:t>311</w:t>
      </w:r>
      <w:r w:rsidRPr="00587185">
        <w:t>(10): p. 1035-45.</w:t>
      </w:r>
    </w:p>
    <w:p w14:paraId="0FA68A20" w14:textId="77777777" w:rsidR="00587185" w:rsidRPr="00587185" w:rsidRDefault="00587185" w:rsidP="00587185">
      <w:pPr>
        <w:pStyle w:val="EndNoteBibliography"/>
        <w:ind w:left="720" w:hanging="720"/>
      </w:pPr>
      <w:r w:rsidRPr="00587185">
        <w:t>119.</w:t>
      </w:r>
      <w:r w:rsidRPr="00587185">
        <w:tab/>
        <w:t xml:space="preserve">Grosse, S.D., </w:t>
      </w:r>
      <w:r w:rsidRPr="00587185">
        <w:rPr>
          <w:i/>
        </w:rPr>
        <w:t>Economic analyses of genetic tests in personalized medicine: clinical utility first, then cost utility.</w:t>
      </w:r>
      <w:r w:rsidRPr="00587185">
        <w:t xml:space="preserve"> Genet Med, 2014. </w:t>
      </w:r>
      <w:r w:rsidRPr="00587185">
        <w:rPr>
          <w:b/>
        </w:rPr>
        <w:t>16</w:t>
      </w:r>
      <w:r w:rsidRPr="00587185">
        <w:t>(3): p. 225-7.</w:t>
      </w:r>
    </w:p>
    <w:p w14:paraId="111B5DFA" w14:textId="77777777" w:rsidR="00587185" w:rsidRPr="00587185" w:rsidRDefault="00587185" w:rsidP="00587185">
      <w:pPr>
        <w:pStyle w:val="EndNoteBibliography"/>
        <w:ind w:left="720" w:hanging="720"/>
      </w:pPr>
      <w:r w:rsidRPr="00587185">
        <w:t>120.</w:t>
      </w:r>
      <w:r w:rsidRPr="00587185">
        <w:tab/>
        <w:t xml:space="preserve">Phillips, K.A., et al., </w:t>
      </w:r>
      <w:r w:rsidRPr="00587185">
        <w:rPr>
          <w:i/>
        </w:rPr>
        <w:t>The economic value of personalized medicine tests: what we know and what we need to know.</w:t>
      </w:r>
      <w:r w:rsidRPr="00587185">
        <w:t xml:space="preserve"> Genet Med, 2014. </w:t>
      </w:r>
      <w:r w:rsidRPr="00587185">
        <w:rPr>
          <w:b/>
        </w:rPr>
        <w:t>16</w:t>
      </w:r>
      <w:r w:rsidRPr="00587185">
        <w:t>(3): p. 251-7.</w:t>
      </w:r>
    </w:p>
    <w:p w14:paraId="4ADBDF47" w14:textId="77777777" w:rsidR="00587185" w:rsidRPr="00587185" w:rsidRDefault="00587185" w:rsidP="00587185">
      <w:pPr>
        <w:pStyle w:val="EndNoteBibliography"/>
        <w:ind w:left="720" w:hanging="720"/>
      </w:pPr>
      <w:r w:rsidRPr="00587185">
        <w:lastRenderedPageBreak/>
        <w:t>121.</w:t>
      </w:r>
      <w:r w:rsidRPr="00587185">
        <w:tab/>
        <w:t xml:space="preserve">Liu, M., et al., </w:t>
      </w:r>
      <w:r w:rsidRPr="00587185">
        <w:rPr>
          <w:i/>
        </w:rPr>
        <w:t>A Tutorial for Pharmacogenomics Implementation Through End-to-End Clinical Decision Support Based on Ten Years of Experience from PREDICT.</w:t>
      </w:r>
      <w:r w:rsidRPr="00587185">
        <w:t xml:space="preserve"> Clin Pharmacol Ther, 2021. </w:t>
      </w:r>
      <w:r w:rsidRPr="00587185">
        <w:rPr>
          <w:b/>
        </w:rPr>
        <w:t>109</w:t>
      </w:r>
      <w:r w:rsidRPr="00587185">
        <w:t>(1): p. 101-115.</w:t>
      </w:r>
    </w:p>
    <w:p w14:paraId="6983A3E7" w14:textId="77777777" w:rsidR="00587185" w:rsidRPr="00587185" w:rsidRDefault="00587185" w:rsidP="00587185">
      <w:pPr>
        <w:pStyle w:val="EndNoteBibliography"/>
        <w:ind w:left="720" w:hanging="720"/>
      </w:pPr>
      <w:r w:rsidRPr="00587185">
        <w:t>122.</w:t>
      </w:r>
      <w:r w:rsidRPr="00587185">
        <w:tab/>
        <w:t xml:space="preserve">Brown, J.T., et al., </w:t>
      </w:r>
      <w:r w:rsidRPr="00587185">
        <w:rPr>
          <w:i/>
        </w:rPr>
        <w:t>Characterizing Pharmacogenetic Testing Among Children's Hospitals.</w:t>
      </w:r>
      <w:r w:rsidRPr="00587185">
        <w:t xml:space="preserve"> Clin Transl Sci, 2021. </w:t>
      </w:r>
      <w:r w:rsidRPr="00587185">
        <w:rPr>
          <w:b/>
        </w:rPr>
        <w:t>14</w:t>
      </w:r>
      <w:r w:rsidRPr="00587185">
        <w:t>(2): p. 692-701.</w:t>
      </w:r>
    </w:p>
    <w:p w14:paraId="53E24C6A" w14:textId="77777777" w:rsidR="00587185" w:rsidRPr="00587185" w:rsidRDefault="00587185" w:rsidP="00587185">
      <w:pPr>
        <w:pStyle w:val="EndNoteBibliography"/>
        <w:ind w:left="720" w:hanging="720"/>
      </w:pPr>
      <w:r w:rsidRPr="00587185">
        <w:t>123.</w:t>
      </w:r>
      <w:r w:rsidRPr="00587185">
        <w:tab/>
        <w:t xml:space="preserve">Roederer, M.W. and H.L. McLeod, </w:t>
      </w:r>
      <w:r w:rsidRPr="00587185">
        <w:rPr>
          <w:i/>
        </w:rPr>
        <w:t>Applying the genome to national drug formulary policy in the developing world.</w:t>
      </w:r>
      <w:r w:rsidRPr="00587185">
        <w:t xml:space="preserve"> Pharmacogenomics, 2010. </w:t>
      </w:r>
      <w:r w:rsidRPr="00587185">
        <w:rPr>
          <w:b/>
        </w:rPr>
        <w:t>11</w:t>
      </w:r>
      <w:r w:rsidRPr="00587185">
        <w:t>(5): p. 633-6.</w:t>
      </w:r>
    </w:p>
    <w:p w14:paraId="5CE2ACFE" w14:textId="77777777" w:rsidR="00587185" w:rsidRPr="00587185" w:rsidRDefault="00587185" w:rsidP="00587185">
      <w:pPr>
        <w:pStyle w:val="EndNoteBibliography"/>
        <w:ind w:left="720" w:hanging="720"/>
      </w:pPr>
      <w:r w:rsidRPr="00587185">
        <w:t>124.</w:t>
      </w:r>
      <w:r w:rsidRPr="00587185">
        <w:tab/>
        <w:t xml:space="preserve">Roederer, M.W., et al., </w:t>
      </w:r>
      <w:r w:rsidRPr="00587185">
        <w:rPr>
          <w:i/>
        </w:rPr>
        <w:t>Pharmacogenetics and rational drug use around the world.</w:t>
      </w:r>
      <w:r w:rsidRPr="00587185">
        <w:t xml:space="preserve"> Pharmacogenomics, 2011. </w:t>
      </w:r>
      <w:r w:rsidRPr="00587185">
        <w:rPr>
          <w:b/>
        </w:rPr>
        <w:t>12</w:t>
      </w:r>
      <w:r w:rsidRPr="00587185">
        <w:t>(6): p. 897-905.</w:t>
      </w:r>
    </w:p>
    <w:p w14:paraId="30DDE9AD" w14:textId="77777777" w:rsidR="00587185" w:rsidRPr="00587185" w:rsidRDefault="00587185" w:rsidP="00587185">
      <w:pPr>
        <w:pStyle w:val="EndNoteBibliography"/>
        <w:ind w:left="720" w:hanging="720"/>
      </w:pPr>
      <w:r w:rsidRPr="00587185">
        <w:t>125.</w:t>
      </w:r>
      <w:r w:rsidRPr="00587185">
        <w:tab/>
        <w:t xml:space="preserve">Sturm, A.C., K. Sweet, and K. Manickam, </w:t>
      </w:r>
      <w:r w:rsidRPr="00587185">
        <w:rPr>
          <w:i/>
        </w:rPr>
        <w:t>Implementation of a clinical research pharmacogenomics program at an academic medical center: role of the genetics healthcare professional.</w:t>
      </w:r>
      <w:r w:rsidRPr="00587185">
        <w:t xml:space="preserve"> Pharmacogenomics, 2013. </w:t>
      </w:r>
      <w:r w:rsidRPr="00587185">
        <w:rPr>
          <w:b/>
        </w:rPr>
        <w:t>14</w:t>
      </w:r>
      <w:r w:rsidRPr="00587185">
        <w:t>(7): p. 703-706.</w:t>
      </w:r>
    </w:p>
    <w:p w14:paraId="19A97F9C" w14:textId="77777777" w:rsidR="00587185" w:rsidRPr="00587185" w:rsidRDefault="00587185" w:rsidP="00587185">
      <w:pPr>
        <w:pStyle w:val="EndNoteBibliography"/>
        <w:ind w:left="720" w:hanging="720"/>
      </w:pPr>
      <w:r w:rsidRPr="00587185">
        <w:t>126.</w:t>
      </w:r>
      <w:r w:rsidRPr="00587185">
        <w:tab/>
        <w:t xml:space="preserve">Rubanovich, C.K., et al., </w:t>
      </w:r>
      <w:r w:rsidRPr="00587185">
        <w:rPr>
          <w:i/>
        </w:rPr>
        <w:t>Physician preparedness for big genomic data: a review of genomic medicine education initiatives in the United States.</w:t>
      </w:r>
      <w:r w:rsidRPr="00587185">
        <w:t xml:space="preserve"> Human Molecular Genetics, 2018. </w:t>
      </w:r>
      <w:r w:rsidRPr="00587185">
        <w:rPr>
          <w:b/>
        </w:rPr>
        <w:t>27</w:t>
      </w:r>
      <w:r w:rsidRPr="00587185">
        <w:t>(R2): p. R250-R258.</w:t>
      </w:r>
    </w:p>
    <w:p w14:paraId="5236DE66" w14:textId="5F7B0836" w:rsidR="00587185" w:rsidRPr="00587185" w:rsidRDefault="00587185" w:rsidP="00587185">
      <w:pPr>
        <w:pStyle w:val="EndNoteBibliography"/>
        <w:ind w:left="720" w:hanging="720"/>
        <w:rPr>
          <w:i/>
        </w:rPr>
      </w:pPr>
      <w:r w:rsidRPr="00587185">
        <w:t>127.</w:t>
      </w:r>
      <w:r w:rsidRPr="00587185">
        <w:tab/>
      </w:r>
      <w:r w:rsidRPr="00587185">
        <w:rPr>
          <w:i/>
        </w:rPr>
        <w:t xml:space="preserve">Health Education England Genomics Education Programme. Genomics education moves into the mainstream. Available at: </w:t>
      </w:r>
      <w:hyperlink r:id="rId39" w:history="1">
        <w:r w:rsidRPr="00587185">
          <w:rPr>
            <w:rStyle w:val="Hyperlink"/>
            <w:i/>
          </w:rPr>
          <w:t>https://www.genomicseducation.hee.nhs.uk/news/genomics-education-moving-into-the-mainstream/</w:t>
        </w:r>
      </w:hyperlink>
      <w:r w:rsidRPr="00587185">
        <w:rPr>
          <w:i/>
        </w:rPr>
        <w:t xml:space="preserve"> (last accessed 4 June 2020) </w:t>
      </w:r>
    </w:p>
    <w:p w14:paraId="6CEB0E0F" w14:textId="77777777" w:rsidR="00587185" w:rsidRPr="00587185" w:rsidRDefault="00587185" w:rsidP="00587185">
      <w:pPr>
        <w:pStyle w:val="EndNoteBibliography"/>
        <w:ind w:left="720" w:hanging="720"/>
      </w:pPr>
      <w:r w:rsidRPr="00587185">
        <w:t>128.</w:t>
      </w:r>
      <w:r w:rsidRPr="00587185">
        <w:tab/>
        <w:t xml:space="preserve">Just, K.S., et al., </w:t>
      </w:r>
      <w:r w:rsidRPr="00587185">
        <w:rPr>
          <w:i/>
        </w:rPr>
        <w:t>Medical education in pharmacogenomics-results from a survey on pharmacogenetic knowledge in healthcare professionals within the European pharmacogenomics clinical implementation project Ubiquitous Pharmacogenomics (U-PGx).</w:t>
      </w:r>
      <w:r w:rsidRPr="00587185">
        <w:t xml:space="preserve"> Eur J Clin Pharmacol, 2017. </w:t>
      </w:r>
      <w:r w:rsidRPr="00587185">
        <w:rPr>
          <w:b/>
        </w:rPr>
        <w:t>73</w:t>
      </w:r>
      <w:r w:rsidRPr="00587185">
        <w:t>(10): p. 1247-1252.</w:t>
      </w:r>
    </w:p>
    <w:p w14:paraId="107A28C5" w14:textId="77777777" w:rsidR="00587185" w:rsidRPr="00587185" w:rsidRDefault="00587185" w:rsidP="00587185">
      <w:pPr>
        <w:pStyle w:val="EndNoteBibliography"/>
        <w:ind w:left="720" w:hanging="720"/>
      </w:pPr>
      <w:r w:rsidRPr="00587185">
        <w:t>129.</w:t>
      </w:r>
      <w:r w:rsidRPr="00587185">
        <w:tab/>
        <w:t xml:space="preserve">Perry, C.G., et al., </w:t>
      </w:r>
      <w:r w:rsidRPr="00587185">
        <w:rPr>
          <w:i/>
        </w:rPr>
        <w:t>Educational innovations in clinical pharmacogenomics.</w:t>
      </w:r>
      <w:r w:rsidRPr="00587185">
        <w:t xml:space="preserve"> Clin Pharmacol Ther, 2016. </w:t>
      </w:r>
      <w:r w:rsidRPr="00587185">
        <w:rPr>
          <w:b/>
        </w:rPr>
        <w:t>99</w:t>
      </w:r>
      <w:r w:rsidRPr="00587185">
        <w:t>(6): p. 582-4.</w:t>
      </w:r>
    </w:p>
    <w:p w14:paraId="37D077B3" w14:textId="77777777" w:rsidR="00587185" w:rsidRPr="00587185" w:rsidRDefault="00587185" w:rsidP="00587185">
      <w:pPr>
        <w:pStyle w:val="EndNoteBibliography"/>
        <w:ind w:left="720" w:hanging="720"/>
      </w:pPr>
      <w:r w:rsidRPr="00587185">
        <w:t>130.</w:t>
      </w:r>
      <w:r w:rsidRPr="00587185">
        <w:tab/>
        <w:t xml:space="preserve">Karas Kuzelicki, N., et al., </w:t>
      </w:r>
      <w:r w:rsidRPr="00587185">
        <w:rPr>
          <w:i/>
        </w:rPr>
        <w:t>Pharmacogenomics education in medical and pharmacy schools: conclusions of a global survey.</w:t>
      </w:r>
      <w:r w:rsidRPr="00587185">
        <w:t xml:space="preserve"> Pharmacogenomics, 2019. </w:t>
      </w:r>
      <w:r w:rsidRPr="00587185">
        <w:rPr>
          <w:b/>
        </w:rPr>
        <w:t>20</w:t>
      </w:r>
      <w:r w:rsidRPr="00587185">
        <w:t>(9): p. 643-657.</w:t>
      </w:r>
    </w:p>
    <w:p w14:paraId="6CD3C855" w14:textId="77777777" w:rsidR="00587185" w:rsidRPr="00587185" w:rsidRDefault="00587185" w:rsidP="00587185">
      <w:pPr>
        <w:pStyle w:val="EndNoteBibliography"/>
        <w:ind w:left="720" w:hanging="720"/>
      </w:pPr>
      <w:r w:rsidRPr="00587185">
        <w:t>131.</w:t>
      </w:r>
      <w:r w:rsidRPr="00587185">
        <w:tab/>
        <w:t xml:space="preserve">Nutter, S.C. and M. Galvez-Peralta, </w:t>
      </w:r>
      <w:r w:rsidRPr="00587185">
        <w:rPr>
          <w:i/>
        </w:rPr>
        <w:t>Pharmacogenomics: From classroom to practice.</w:t>
      </w:r>
      <w:r w:rsidRPr="00587185">
        <w:t xml:space="preserve"> Mol Genet Genomic Med, 2018. </w:t>
      </w:r>
      <w:r w:rsidRPr="00587185">
        <w:rPr>
          <w:b/>
        </w:rPr>
        <w:t>6</w:t>
      </w:r>
      <w:r w:rsidRPr="00587185">
        <w:t>(3): p. 307-313.</w:t>
      </w:r>
    </w:p>
    <w:p w14:paraId="4687F511" w14:textId="77777777" w:rsidR="00587185" w:rsidRPr="00587185" w:rsidRDefault="00587185" w:rsidP="00587185">
      <w:pPr>
        <w:pStyle w:val="EndNoteBibliography"/>
        <w:ind w:left="720" w:hanging="720"/>
      </w:pPr>
      <w:r w:rsidRPr="00587185">
        <w:t>132.</w:t>
      </w:r>
      <w:r w:rsidRPr="00587185">
        <w:tab/>
        <w:t xml:space="preserve">Weitzel, K.W., et al., </w:t>
      </w:r>
      <w:r w:rsidRPr="00587185">
        <w:rPr>
          <w:i/>
        </w:rPr>
        <w:t>Educational strategies to enable expansion of pharmacogenomics-based care.</w:t>
      </w:r>
      <w:r w:rsidRPr="00587185">
        <w:t xml:space="preserve"> Am J Health Syst Pharm, 2016. </w:t>
      </w:r>
      <w:r w:rsidRPr="00587185">
        <w:rPr>
          <w:b/>
        </w:rPr>
        <w:t>73</w:t>
      </w:r>
      <w:r w:rsidRPr="00587185">
        <w:t>(23): p. 1986-1998.</w:t>
      </w:r>
    </w:p>
    <w:p w14:paraId="0F51A9F3" w14:textId="77777777" w:rsidR="00587185" w:rsidRPr="00587185" w:rsidRDefault="00587185" w:rsidP="00587185">
      <w:pPr>
        <w:pStyle w:val="EndNoteBibliography"/>
        <w:ind w:left="720" w:hanging="720"/>
      </w:pPr>
      <w:r w:rsidRPr="00587185">
        <w:t>133.</w:t>
      </w:r>
      <w:r w:rsidRPr="00587185">
        <w:tab/>
        <w:t xml:space="preserve">Adams, S.M., et al., </w:t>
      </w:r>
      <w:r w:rsidRPr="00587185">
        <w:rPr>
          <w:i/>
        </w:rPr>
        <w:t>Advancing Pharmacogenomics Education in the Core PharmD Curriculum through Student Personal Genomic Testing.</w:t>
      </w:r>
      <w:r w:rsidRPr="00587185">
        <w:t xml:space="preserve"> Am J Pharm Educ, 2016. </w:t>
      </w:r>
      <w:r w:rsidRPr="00587185">
        <w:rPr>
          <w:b/>
        </w:rPr>
        <w:t>80</w:t>
      </w:r>
      <w:r w:rsidRPr="00587185">
        <w:t>(1): p. 3.</w:t>
      </w:r>
    </w:p>
    <w:p w14:paraId="63E068F7" w14:textId="77777777" w:rsidR="00587185" w:rsidRPr="00587185" w:rsidRDefault="00587185" w:rsidP="00587185">
      <w:pPr>
        <w:pStyle w:val="EndNoteBibliography"/>
        <w:ind w:left="720" w:hanging="720"/>
      </w:pPr>
      <w:r w:rsidRPr="00587185">
        <w:t>134.</w:t>
      </w:r>
      <w:r w:rsidRPr="00587185">
        <w:tab/>
        <w:t xml:space="preserve">Brennan, K.S., </w:t>
      </w:r>
      <w:r w:rsidRPr="00587185">
        <w:rPr>
          <w:i/>
        </w:rPr>
        <w:t>Clinical implications of pharmacogenetic and microarray testing for advanced practice nurses.</w:t>
      </w:r>
      <w:r w:rsidRPr="00587185">
        <w:t xml:space="preserve"> J Am Assoc Nurse Pract, 2015. </w:t>
      </w:r>
      <w:r w:rsidRPr="00587185">
        <w:rPr>
          <w:b/>
        </w:rPr>
        <w:t>27</w:t>
      </w:r>
      <w:r w:rsidRPr="00587185">
        <w:t>(5): p. 246-55.</w:t>
      </w:r>
    </w:p>
    <w:p w14:paraId="15D36383" w14:textId="77777777" w:rsidR="00587185" w:rsidRPr="00587185" w:rsidRDefault="00587185" w:rsidP="00587185">
      <w:pPr>
        <w:pStyle w:val="EndNoteBibliography"/>
        <w:ind w:left="720" w:hanging="720"/>
      </w:pPr>
      <w:r w:rsidRPr="00587185">
        <w:t>135.</w:t>
      </w:r>
      <w:r w:rsidRPr="00587185">
        <w:tab/>
        <w:t xml:space="preserve">O'Brien, T.J., et al., </w:t>
      </w:r>
      <w:r w:rsidRPr="00587185">
        <w:rPr>
          <w:i/>
        </w:rPr>
        <w:t>Development of an undergraduate pharmacogenomics curriculum.</w:t>
      </w:r>
      <w:r w:rsidRPr="00587185">
        <w:t xml:space="preserve"> Pharmacogenomics, 2009. </w:t>
      </w:r>
      <w:r w:rsidRPr="00587185">
        <w:rPr>
          <w:b/>
        </w:rPr>
        <w:t>10</w:t>
      </w:r>
      <w:r w:rsidRPr="00587185">
        <w:t>(12): p. 1979-86.</w:t>
      </w:r>
    </w:p>
    <w:p w14:paraId="7501B3C5" w14:textId="77777777" w:rsidR="00587185" w:rsidRPr="00587185" w:rsidRDefault="00587185" w:rsidP="00587185">
      <w:pPr>
        <w:pStyle w:val="EndNoteBibliography"/>
        <w:ind w:left="720" w:hanging="720"/>
      </w:pPr>
      <w:r w:rsidRPr="00587185">
        <w:t>136.</w:t>
      </w:r>
      <w:r w:rsidRPr="00587185">
        <w:tab/>
        <w:t xml:space="preserve">Manolio, T.A., et al., </w:t>
      </w:r>
      <w:r w:rsidRPr="00587185">
        <w:rPr>
          <w:i/>
        </w:rPr>
        <w:t>Global implementation of genomic medicine: We are not alone.</w:t>
      </w:r>
      <w:r w:rsidRPr="00587185">
        <w:t xml:space="preserve"> Sci Transl Med, 2015. </w:t>
      </w:r>
      <w:r w:rsidRPr="00587185">
        <w:rPr>
          <w:b/>
        </w:rPr>
        <w:t>7</w:t>
      </w:r>
      <w:r w:rsidRPr="00587185">
        <w:t>(290): p. 290ps13.</w:t>
      </w:r>
    </w:p>
    <w:p w14:paraId="7541BA09" w14:textId="77777777" w:rsidR="00587185" w:rsidRPr="00587185" w:rsidRDefault="00587185" w:rsidP="00587185">
      <w:pPr>
        <w:pStyle w:val="EndNoteBibliography"/>
        <w:ind w:left="720" w:hanging="720"/>
      </w:pPr>
      <w:r w:rsidRPr="00587185">
        <w:t>137.</w:t>
      </w:r>
      <w:r w:rsidRPr="00587185">
        <w:tab/>
        <w:t xml:space="preserve">Sa, A.C.C., W. Sadee, and J.A. Johnson, </w:t>
      </w:r>
      <w:r w:rsidRPr="00587185">
        <w:rPr>
          <w:i/>
        </w:rPr>
        <w:t>Whole Transcriptome Profiling: An RNA-Seq Primer and Implications for Pharmacogenomics Research.</w:t>
      </w:r>
      <w:r w:rsidRPr="00587185">
        <w:t xml:space="preserve"> Clin Transl Sci, 2018. </w:t>
      </w:r>
      <w:r w:rsidRPr="00587185">
        <w:rPr>
          <w:b/>
        </w:rPr>
        <w:t>11</w:t>
      </w:r>
      <w:r w:rsidRPr="00587185">
        <w:t>(2): p. 153-161.</w:t>
      </w:r>
    </w:p>
    <w:p w14:paraId="63AACF5C" w14:textId="77777777" w:rsidR="00587185" w:rsidRPr="00587185" w:rsidRDefault="00587185" w:rsidP="00587185">
      <w:pPr>
        <w:pStyle w:val="EndNoteBibliography"/>
        <w:ind w:left="720" w:hanging="720"/>
      </w:pPr>
      <w:r w:rsidRPr="00587185">
        <w:t>138.</w:t>
      </w:r>
      <w:r w:rsidRPr="00587185">
        <w:tab/>
        <w:t xml:space="preserve">Koutsilieri, S., et al., </w:t>
      </w:r>
      <w:r w:rsidRPr="00587185">
        <w:rPr>
          <w:i/>
        </w:rPr>
        <w:t>Unveiling the guidance heterogeneity for genome-informed drug treatment interventions among regulatory bodies and research consortia.</w:t>
      </w:r>
      <w:r w:rsidRPr="00587185">
        <w:t xml:space="preserve"> Pharmacol Res, 2020. </w:t>
      </w:r>
      <w:r w:rsidRPr="00587185">
        <w:rPr>
          <w:b/>
        </w:rPr>
        <w:t>153</w:t>
      </w:r>
      <w:r w:rsidRPr="00587185">
        <w:t>: p. 104590.</w:t>
      </w:r>
    </w:p>
    <w:p w14:paraId="1E088D8E" w14:textId="77777777" w:rsidR="00587185" w:rsidRPr="00587185" w:rsidRDefault="00587185" w:rsidP="00587185">
      <w:pPr>
        <w:pStyle w:val="EndNoteBibliography"/>
        <w:ind w:left="720" w:hanging="720"/>
      </w:pPr>
      <w:r w:rsidRPr="00587185">
        <w:t>139.</w:t>
      </w:r>
      <w:r w:rsidRPr="00587185">
        <w:tab/>
        <w:t xml:space="preserve">Parry, C.M. and D. Hawcutt, </w:t>
      </w:r>
      <w:r w:rsidRPr="00587185">
        <w:rPr>
          <w:i/>
        </w:rPr>
        <w:t>Fifteen-minute consultation: Pharmacogenomics: a guide for busy clinicians.</w:t>
      </w:r>
      <w:r w:rsidRPr="00587185">
        <w:t xml:space="preserve"> Arch Dis Child Educ Pract Ed, 2020. </w:t>
      </w:r>
      <w:r w:rsidRPr="00587185">
        <w:rPr>
          <w:b/>
        </w:rPr>
        <w:t>105</w:t>
      </w:r>
      <w:r w:rsidRPr="00587185">
        <w:t>(2): p. 107-110.</w:t>
      </w:r>
    </w:p>
    <w:p w14:paraId="70204FAD" w14:textId="3774FC87" w:rsidR="0052753B" w:rsidRDefault="00D20B1B" w:rsidP="00536F72">
      <w:r w:rsidRPr="005352D3">
        <w:fldChar w:fldCharType="end"/>
      </w:r>
    </w:p>
    <w:p w14:paraId="431C59E2" w14:textId="560B097F" w:rsidR="00912877" w:rsidRDefault="00912877" w:rsidP="00536F72"/>
    <w:p w14:paraId="00783584" w14:textId="0837D77B" w:rsidR="00912877" w:rsidRDefault="00912877" w:rsidP="00536F72">
      <w:r>
        <w:t>Table Legends</w:t>
      </w:r>
    </w:p>
    <w:p w14:paraId="61523A16" w14:textId="35EB3A71" w:rsidR="00912877" w:rsidRDefault="00912877" w:rsidP="00536F72"/>
    <w:p w14:paraId="1DA99F6D" w14:textId="409DE0D1" w:rsidR="00D75842" w:rsidRDefault="00D75842" w:rsidP="00D75842">
      <w:pPr>
        <w:pStyle w:val="Subtitle"/>
        <w:rPr>
          <w:b w:val="0"/>
          <w:bCs w:val="0"/>
        </w:rPr>
      </w:pPr>
      <w:r w:rsidRPr="005352D3">
        <w:lastRenderedPageBreak/>
        <w:t xml:space="preserve">Table 1. Examples of PGx stratification of patient groups that are clinically relevant to paediatrics </w:t>
      </w:r>
      <w:r w:rsidRPr="005352D3">
        <w:fldChar w:fldCharType="begin"/>
      </w:r>
      <w:r w:rsidR="00587185">
        <w:instrText xml:space="preserve"> ADDIN EN.CITE &lt;EndNote&gt;&lt;Cite&gt;&lt;Author&gt;Parry&lt;/Author&gt;&lt;Year&gt;2020&lt;/Year&gt;&lt;RecNum&gt;4613&lt;/RecNum&gt;&lt;DisplayText&gt;[139]&lt;/DisplayText&gt;&lt;record&gt;&lt;rec-number&gt;4613&lt;/rec-number&gt;&lt;foreign-keys&gt;&lt;key app="EN" db-id="w5x5xp5dezdff0ewffoxef0kefvzsdf000wr" timestamp="1590749782"&gt;4613&lt;/key&gt;&lt;/foreign-keys&gt;&lt;ref-type name="Journal Article"&gt;17&lt;/ref-type&gt;&lt;contributors&gt;&lt;authors&gt;&lt;author&gt;Parry, C. M.&lt;/author&gt;&lt;author&gt;Hawcutt, D.&lt;/author&gt;&lt;/authors&gt;&lt;/contributors&gt;&lt;auth-address&gt;Members of Liverpool Health Partners, University of Liverpool, Liverpool, Merseyside, UK.&amp;#xD;Alder Hey Clinical Research Facility, NIHR, Liverpool, UK.&lt;/auth-address&gt;&lt;titles&gt;&lt;title&gt;Fifteen-minute consultation: Pharmacogenomics: a guide for busy clinicians&lt;/title&gt;&lt;secondary-title&gt;Arch Dis Child Educ Pract Ed&lt;/secondary-title&gt;&lt;/titles&gt;&lt;periodical&gt;&lt;full-title&gt;Arch Dis Child Educ Pract Ed&lt;/full-title&gt;&lt;/periodical&gt;&lt;pages&gt;107-110&lt;/pages&gt;&lt;volume&gt;105&lt;/volume&gt;&lt;number&gt;2&lt;/number&gt;&lt;edition&gt;2019/05/17&lt;/edition&gt;&lt;keywords&gt;&lt;keyword&gt;*genetics&lt;/keyword&gt;&lt;keyword&gt;*paediatric practice&lt;/keyword&gt;&lt;keyword&gt;*pharmacology&lt;/keyword&gt;&lt;/keywords&gt;&lt;dates&gt;&lt;year&gt;2020&lt;/year&gt;&lt;pub-dates&gt;&lt;date&gt;Apr&lt;/date&gt;&lt;/pub-dates&gt;&lt;/dates&gt;&lt;isbn&gt;1743-0593 (Electronic)&amp;#xD;1743-0585 (Linking)&lt;/isbn&gt;&lt;accession-num&gt;31092398&lt;/accession-num&gt;&lt;urls&gt;&lt;related-urls&gt;&lt;url&gt;https://www.ncbi.nlm.nih.gov/pubmed/31092398&lt;/url&gt;&lt;/related-urls&gt;&lt;/urls&gt;&lt;electronic-resource-num&gt;10.1136/archdischild-2019-316971&lt;/electronic-resource-num&gt;&lt;/record&gt;&lt;/Cite&gt;&lt;/EndNote&gt;</w:instrText>
      </w:r>
      <w:r w:rsidRPr="005352D3">
        <w:fldChar w:fldCharType="separate"/>
      </w:r>
      <w:r w:rsidR="00587185">
        <w:rPr>
          <w:noProof/>
        </w:rPr>
        <w:t>[139]</w:t>
      </w:r>
      <w:r w:rsidRPr="005352D3">
        <w:fldChar w:fldCharType="end"/>
      </w:r>
      <w:r w:rsidRPr="005352D3">
        <w:t xml:space="preserve">. </w:t>
      </w:r>
      <w:r w:rsidRPr="005352D3">
        <w:rPr>
          <w:b w:val="0"/>
          <w:bCs w:val="0"/>
        </w:rPr>
        <w:t>Abbreviations:</w:t>
      </w:r>
      <w:r w:rsidRPr="005352D3">
        <w:t xml:space="preserve"> </w:t>
      </w:r>
      <w:r w:rsidRPr="005352D3">
        <w:rPr>
          <w:b w:val="0"/>
          <w:bCs w:val="0"/>
        </w:rPr>
        <w:t xml:space="preserve">CFTR, Cystic fibrosis transmembrane conductance regulator; EMA, European Medicines Agency; TPMT, thiopurine S-methyltransferase; 6-MP, </w:t>
      </w:r>
      <w:r w:rsidRPr="005352D3">
        <w:rPr>
          <w:b w:val="0"/>
          <w:bCs w:val="0"/>
        </w:rPr>
        <w:br/>
        <w:t>6-mercaptopurine.</w:t>
      </w:r>
    </w:p>
    <w:p w14:paraId="1431400C" w14:textId="77777777" w:rsidR="00D75842" w:rsidRDefault="00D75842" w:rsidP="00D75842">
      <w:pPr>
        <w:pStyle w:val="Subtitle"/>
        <w:rPr>
          <w:b w:val="0"/>
          <w:bCs w:val="0"/>
        </w:rPr>
      </w:pPr>
    </w:p>
    <w:p w14:paraId="7B4E8F49" w14:textId="77777777" w:rsidR="00D75842" w:rsidRDefault="00D75842" w:rsidP="00D75842">
      <w:pPr>
        <w:pStyle w:val="Subtitle"/>
      </w:pPr>
      <w:r w:rsidRPr="005352D3">
        <w:t xml:space="preserve">Table 2. Logistics of Implementing PGx Testing in Paediatrics </w:t>
      </w:r>
    </w:p>
    <w:p w14:paraId="07F6DF3F" w14:textId="77777777" w:rsidR="008E0453" w:rsidRDefault="008E0453" w:rsidP="008E0453"/>
    <w:p w14:paraId="167BCC8B" w14:textId="7D7B8DAB" w:rsidR="008E0453" w:rsidRPr="008E0453" w:rsidRDefault="008E0453" w:rsidP="008E0453">
      <w:pPr>
        <w:rPr>
          <w:b/>
          <w:bCs/>
        </w:rPr>
      </w:pPr>
      <w:r w:rsidRPr="008E0453">
        <w:rPr>
          <w:b/>
          <w:bCs/>
        </w:rPr>
        <w:t>Table 3. CPNDS PGx Testing Panel for Antibiotics, Analgesics and Mental Health Drugs</w:t>
      </w:r>
    </w:p>
    <w:p w14:paraId="1FC451ED" w14:textId="77777777" w:rsidR="00D75842" w:rsidRDefault="00D75842" w:rsidP="00D75842">
      <w:pPr>
        <w:pStyle w:val="Subtitle"/>
      </w:pPr>
    </w:p>
    <w:p w14:paraId="2D9EE08D" w14:textId="7AEE0789" w:rsidR="00D75842" w:rsidRPr="005352D3" w:rsidRDefault="00D75842" w:rsidP="00D75842">
      <w:pPr>
        <w:rPr>
          <w:b/>
          <w:bCs/>
        </w:rPr>
      </w:pPr>
      <w:r w:rsidRPr="005352D3">
        <w:rPr>
          <w:b/>
          <w:bCs/>
        </w:rPr>
        <w:t xml:space="preserve">Table </w:t>
      </w:r>
      <w:r w:rsidR="008E0453">
        <w:rPr>
          <w:b/>
          <w:bCs/>
        </w:rPr>
        <w:t>4</w:t>
      </w:r>
      <w:r w:rsidRPr="005352D3">
        <w:rPr>
          <w:b/>
          <w:bCs/>
        </w:rPr>
        <w:t xml:space="preserve">. Stakeholders to invite in Paediatric PGx Implementation Planning </w:t>
      </w:r>
    </w:p>
    <w:p w14:paraId="2D4D0C33" w14:textId="77777777" w:rsidR="00D75842" w:rsidRDefault="00D75842" w:rsidP="00D75842">
      <w:pPr>
        <w:pStyle w:val="Subtitle"/>
      </w:pPr>
    </w:p>
    <w:p w14:paraId="1D34A60A" w14:textId="4164007F" w:rsidR="00912877" w:rsidRDefault="00912877" w:rsidP="00536F72"/>
    <w:p w14:paraId="15E7B464" w14:textId="7C2EF940" w:rsidR="00912877" w:rsidRDefault="00912877" w:rsidP="00536F72"/>
    <w:p w14:paraId="311D04BC" w14:textId="27639F7E" w:rsidR="00912877" w:rsidRDefault="00912877" w:rsidP="00536F72">
      <w:r>
        <w:t>Figure Legends</w:t>
      </w:r>
    </w:p>
    <w:p w14:paraId="476C60F4" w14:textId="1894CAD6" w:rsidR="00D75842" w:rsidRDefault="00D75842" w:rsidP="00536F72">
      <w:pPr>
        <w:rPr>
          <w:b/>
        </w:rPr>
      </w:pPr>
      <w:r w:rsidRPr="00042708">
        <w:rPr>
          <w:b/>
        </w:rPr>
        <w:t>Figure 1: Healthcare professions and other stakeholders who could contribute to a paediatric pharmacogenomics multidisciplinary team (MDT) meeting</w:t>
      </w:r>
    </w:p>
    <w:p w14:paraId="1F36457E" w14:textId="0DD4FE27" w:rsidR="00587185" w:rsidRDefault="00587185" w:rsidP="00536F72">
      <w:pPr>
        <w:rPr>
          <w:b/>
        </w:rPr>
      </w:pPr>
    </w:p>
    <w:p w14:paraId="59F81BA8" w14:textId="77777777" w:rsidR="00587185" w:rsidRDefault="00587185">
      <w:pPr>
        <w:spacing w:after="160" w:line="259" w:lineRule="auto"/>
        <w:jc w:val="left"/>
        <w:rPr>
          <w:b/>
        </w:rPr>
      </w:pPr>
      <w:r>
        <w:rPr>
          <w:b/>
        </w:rPr>
        <w:br w:type="page"/>
      </w:r>
    </w:p>
    <w:tbl>
      <w:tblPr>
        <w:tblStyle w:val="TableGrid"/>
        <w:tblW w:w="0" w:type="auto"/>
        <w:tblLook w:val="04A0" w:firstRow="1" w:lastRow="0" w:firstColumn="1" w:lastColumn="0" w:noHBand="0" w:noVBand="1"/>
      </w:tblPr>
      <w:tblGrid>
        <w:gridCol w:w="2263"/>
        <w:gridCol w:w="6753"/>
      </w:tblGrid>
      <w:tr w:rsidR="00587185" w:rsidRPr="005352D3" w14:paraId="6F0AA567" w14:textId="77777777" w:rsidTr="00587185">
        <w:tc>
          <w:tcPr>
            <w:tcW w:w="2263" w:type="dxa"/>
          </w:tcPr>
          <w:p w14:paraId="0A9BA191" w14:textId="77777777" w:rsidR="00587185" w:rsidRPr="005352D3" w:rsidRDefault="00587185" w:rsidP="00587185">
            <w:pPr>
              <w:pStyle w:val="Subtitle"/>
            </w:pPr>
            <w:r w:rsidRPr="005352D3">
              <w:lastRenderedPageBreak/>
              <w:t xml:space="preserve">PGx Patient Group </w:t>
            </w:r>
          </w:p>
        </w:tc>
        <w:tc>
          <w:tcPr>
            <w:tcW w:w="6753" w:type="dxa"/>
          </w:tcPr>
          <w:p w14:paraId="0F91FFAF" w14:textId="77777777" w:rsidR="00587185" w:rsidRPr="005352D3" w:rsidRDefault="00587185" w:rsidP="00587185">
            <w:pPr>
              <w:pStyle w:val="Subtitle"/>
            </w:pPr>
            <w:r w:rsidRPr="005352D3">
              <w:t xml:space="preserve">Clinically Relevant Examples </w:t>
            </w:r>
          </w:p>
        </w:tc>
      </w:tr>
      <w:tr w:rsidR="00587185" w:rsidRPr="005352D3" w14:paraId="449B5D83" w14:textId="77777777" w:rsidTr="00587185">
        <w:tc>
          <w:tcPr>
            <w:tcW w:w="2263" w:type="dxa"/>
          </w:tcPr>
          <w:p w14:paraId="06784F8A" w14:textId="77777777" w:rsidR="00587185" w:rsidRPr="005352D3" w:rsidRDefault="00587185" w:rsidP="00587185">
            <w:r w:rsidRPr="005352D3">
              <w:t>Responders</w:t>
            </w:r>
          </w:p>
        </w:tc>
        <w:tc>
          <w:tcPr>
            <w:tcW w:w="6753" w:type="dxa"/>
          </w:tcPr>
          <w:p w14:paraId="509022FE" w14:textId="77777777" w:rsidR="00587185" w:rsidRPr="005352D3" w:rsidRDefault="00587185" w:rsidP="00587185">
            <w:r w:rsidRPr="005352D3">
              <w:t xml:space="preserve">Ivacaftor therapy for cystic fibrosis patients with specified </w:t>
            </w:r>
            <w:r w:rsidRPr="005352D3">
              <w:rPr>
                <w:i/>
                <w:iCs/>
              </w:rPr>
              <w:t>CFTR</w:t>
            </w:r>
            <w:r w:rsidRPr="005352D3">
              <w:t xml:space="preserve"> mutations: G551D, G1244E, G1349D, G178R, G551S, S1251N, S1255P, S549N or S549R</w:t>
            </w:r>
          </w:p>
        </w:tc>
      </w:tr>
      <w:tr w:rsidR="00587185" w:rsidRPr="005352D3" w14:paraId="58616CE7" w14:textId="77777777" w:rsidTr="00587185">
        <w:tc>
          <w:tcPr>
            <w:tcW w:w="2263" w:type="dxa"/>
          </w:tcPr>
          <w:p w14:paraId="175F525E" w14:textId="77777777" w:rsidR="00587185" w:rsidRPr="005352D3" w:rsidRDefault="00587185" w:rsidP="00587185">
            <w:r w:rsidRPr="005352D3">
              <w:t>Non-responders</w:t>
            </w:r>
          </w:p>
        </w:tc>
        <w:tc>
          <w:tcPr>
            <w:tcW w:w="6753" w:type="dxa"/>
          </w:tcPr>
          <w:p w14:paraId="3EE7A994" w14:textId="77777777" w:rsidR="00587185" w:rsidRPr="005352D3" w:rsidRDefault="00587185" w:rsidP="00587185">
            <w:r w:rsidRPr="005352D3">
              <w:t xml:space="preserve">CYP2D6 poor metabolisers: limited conversion of codeine to morphine: recommend prescription of alternative analgesic instead </w:t>
            </w:r>
          </w:p>
        </w:tc>
      </w:tr>
      <w:tr w:rsidR="00587185" w:rsidRPr="005352D3" w14:paraId="01DFB371" w14:textId="77777777" w:rsidTr="00587185">
        <w:trPr>
          <w:trHeight w:val="623"/>
        </w:trPr>
        <w:tc>
          <w:tcPr>
            <w:tcW w:w="2263" w:type="dxa"/>
            <w:vMerge w:val="restart"/>
          </w:tcPr>
          <w:p w14:paraId="2C9BC777" w14:textId="77777777" w:rsidR="00587185" w:rsidRPr="005352D3" w:rsidRDefault="00587185" w:rsidP="00587185">
            <w:r w:rsidRPr="005352D3">
              <w:t>Differential responders</w:t>
            </w:r>
          </w:p>
        </w:tc>
        <w:tc>
          <w:tcPr>
            <w:tcW w:w="6753" w:type="dxa"/>
          </w:tcPr>
          <w:p w14:paraId="6F3FE922" w14:textId="77777777" w:rsidR="00587185" w:rsidRPr="005352D3" w:rsidRDefault="00587185" w:rsidP="00587185">
            <w:r w:rsidRPr="005352D3">
              <w:t xml:space="preserve">CYP2C19 polymorphisms affect voriconazole pharmacokinetics: genotype-guided dosing can help to optimize paediatric voriconazole therapy </w:t>
            </w:r>
            <w:r w:rsidRPr="005352D3">
              <w:fldChar w:fldCharType="begin"/>
            </w:r>
            <w:r w:rsidRPr="005352D3">
              <w:instrText xml:space="preserve"> ADDIN EN.CITE &lt;EndNote&gt;&lt;Cite&gt;&lt;Author&gt;Teusink&lt;/Author&gt;&lt;Year&gt;2016&lt;/Year&gt;&lt;RecNum&gt;5112&lt;/RecNum&gt;&lt;DisplayText&gt;[21]&lt;/DisplayText&gt;&lt;record&gt;&lt;rec-number&gt;5112&lt;/rec-number&gt;&lt;foreign-keys&gt;&lt;key app="EN" db-id="w5x5xp5dezdff0ewffoxef0kefvzsdf000wr" timestamp="1617882799"&gt;5112&lt;/key&gt;&lt;/foreign-keys&gt;&lt;ref-type name="Journal Article"&gt;17&lt;/ref-type&gt;&lt;contributors&gt;&lt;authors&gt;&lt;author&gt;Teusink, Ashley&lt;/author&gt;&lt;author&gt;Vinks, Alexander&lt;/author&gt;&lt;author&gt;Zhang, Kejian&lt;/author&gt;&lt;author&gt;Davies, Stella&lt;/author&gt;&lt;author&gt;Fukuda, Tsuyoshi&lt;/author&gt;&lt;author&gt;Lane, Adam&lt;/author&gt;&lt;author&gt;Nortman, Shannon&lt;/author&gt;&lt;author&gt;Kissell, Diane&lt;/author&gt;&lt;author&gt;Dell, Sarah&lt;/author&gt;&lt;author&gt;Filipovich, Alexandra&lt;/author&gt;&lt;author&gt;Mehta, Parinda&lt;/author&gt;&lt;/authors&gt;&lt;/contributors&gt;&lt;titles&gt;&lt;title&gt;Genotype-Directed Dosing Leads to Optimized Voriconazole Levels in Pediatric Patients Receiving Hematopoietic Stem Cell Transplantation&lt;/title&gt;&lt;secondary-title&gt;Biology of Blood and Marrow Transplantation&lt;/secondary-title&gt;&lt;/titles&gt;&lt;periodical&gt;&lt;full-title&gt;Biology of Blood and Marrow Transplantation&lt;/full-title&gt;&lt;abbr-1&gt;Biol. Blood Marrow Transplant.&lt;/abbr-1&gt;&lt;abbr-2&gt;Biol Blood Marrow Transplant&lt;/abbr-2&gt;&lt;abbr-3&gt;Biology of Blood &amp;amp; Marrow Transplantation&lt;/abbr-3&gt;&lt;/periodical&gt;&lt;pages&gt;482-486&lt;/pages&gt;&lt;volume&gt;22&lt;/volume&gt;&lt;number&gt;3&lt;/number&gt;&lt;keywords&gt;&lt;keyword&gt;Pharmacogenetics&lt;/keyword&gt;&lt;keyword&gt;Voriconazole&lt;/keyword&gt;&lt;keyword&gt;Hematopoietic stem cell transplant&lt;/keyword&gt;&lt;/keywords&gt;&lt;dates&gt;&lt;year&gt;2016&lt;/year&gt;&lt;pub-dates&gt;&lt;date&gt;2016/03/01/&lt;/date&gt;&lt;/pub-dates&gt;&lt;/dates&gt;&lt;isbn&gt;1083-8791&lt;/isbn&gt;&lt;urls&gt;&lt;related-urls&gt;&lt;url&gt;https://www.sciencedirect.com/science/article/pii/S1083879115007387&lt;/url&gt;&lt;/related-urls&gt;&lt;/urls&gt;&lt;electronic-resource-num&gt;https://doi.org/10.1016/j.bbmt.2015.11.011&lt;/electronic-resource-num&gt;&lt;/record&gt;&lt;/Cite&gt;&lt;/EndNote&gt;</w:instrText>
            </w:r>
            <w:r w:rsidRPr="005352D3">
              <w:fldChar w:fldCharType="separate"/>
            </w:r>
            <w:r w:rsidRPr="005352D3">
              <w:rPr>
                <w:noProof/>
              </w:rPr>
              <w:t>[21]</w:t>
            </w:r>
            <w:r w:rsidRPr="005352D3">
              <w:fldChar w:fldCharType="end"/>
            </w:r>
            <w:r w:rsidRPr="005352D3">
              <w:t xml:space="preserve"> </w:t>
            </w:r>
          </w:p>
        </w:tc>
      </w:tr>
      <w:tr w:rsidR="00587185" w:rsidRPr="005352D3" w14:paraId="526EAB14" w14:textId="77777777" w:rsidTr="00587185">
        <w:trPr>
          <w:trHeight w:val="622"/>
        </w:trPr>
        <w:tc>
          <w:tcPr>
            <w:tcW w:w="2263" w:type="dxa"/>
            <w:vMerge/>
          </w:tcPr>
          <w:p w14:paraId="7DF3B3B7" w14:textId="77777777" w:rsidR="00587185" w:rsidRPr="005352D3" w:rsidRDefault="00587185" w:rsidP="00587185"/>
        </w:tc>
        <w:tc>
          <w:tcPr>
            <w:tcW w:w="6753" w:type="dxa"/>
          </w:tcPr>
          <w:p w14:paraId="09426022" w14:textId="77777777" w:rsidR="00587185" w:rsidRPr="005352D3" w:rsidRDefault="00587185" w:rsidP="00587185">
            <w:r w:rsidRPr="005352D3">
              <w:t>CYP2D6</w:t>
            </w:r>
            <w:r>
              <w:t xml:space="preserve"> ultra-rapid metabolisers have increased conversion of codeine to morphine, and this </w:t>
            </w:r>
            <w:r w:rsidRPr="005352D3">
              <w:t xml:space="preserve">PGx variability as important factor contributing to EMA decision to make codeine use contraindicated in children under 12 years old </w:t>
            </w:r>
            <w:r w:rsidRPr="005352D3">
              <w:fldChar w:fldCharType="begin"/>
            </w:r>
            <w:r w:rsidRPr="005352D3">
              <w:instrText xml:space="preserve"> ADDIN EN.CITE &lt;EndNote&gt;&lt;Cite ExcludeAuth="1" ExcludeYear="1"&gt;&lt;RecNum&gt;5113&lt;/RecNum&gt;&lt;DisplayText&gt;[22]&lt;/DisplayText&gt;&lt;record&gt;&lt;rec-number&gt;5113&lt;/rec-number&gt;&lt;foreign-keys&gt;&lt;key app="EN" db-id="w5x5xp5dezdff0ewffoxef0kefvzsdf000wr" timestamp="1617883686"&gt;5113&lt;/key&gt;&lt;/foreign-keys&gt;&lt;ref-type name="Journal Article"&gt;17&lt;/ref-type&gt;&lt;contributors&gt;&lt;/contributors&gt;&lt;titles&gt;&lt;title&gt;European Medicines Agency (EMA). 2015. Press release. Codeine not to be used in children below 12 years for cough and cold. Available at: https://www.ema.europa.eu/en/news/codeine-not-be-used-children-below-12-years-cough-cold (last accessed April 2021)&lt;/title&gt;&lt;/titles&gt;&lt;dates&gt;&lt;/dates&gt;&lt;urls&gt;&lt;/urls&gt;&lt;/record&gt;&lt;/Cite&gt;&lt;/EndNote&gt;</w:instrText>
            </w:r>
            <w:r w:rsidRPr="005352D3">
              <w:fldChar w:fldCharType="separate"/>
            </w:r>
            <w:r w:rsidRPr="005352D3">
              <w:rPr>
                <w:noProof/>
              </w:rPr>
              <w:t>[22]</w:t>
            </w:r>
            <w:r w:rsidRPr="005352D3">
              <w:fldChar w:fldCharType="end"/>
            </w:r>
          </w:p>
        </w:tc>
      </w:tr>
      <w:tr w:rsidR="00587185" w:rsidRPr="005352D3" w14:paraId="575514C9" w14:textId="77777777" w:rsidTr="00587185">
        <w:trPr>
          <w:trHeight w:val="413"/>
        </w:trPr>
        <w:tc>
          <w:tcPr>
            <w:tcW w:w="2263" w:type="dxa"/>
            <w:vMerge w:val="restart"/>
          </w:tcPr>
          <w:p w14:paraId="7AA5F6FA" w14:textId="77777777" w:rsidR="00587185" w:rsidRPr="005352D3" w:rsidRDefault="00587185" w:rsidP="00587185">
            <w:r w:rsidRPr="005352D3">
              <w:t>At risk of severe ADR</w:t>
            </w:r>
          </w:p>
        </w:tc>
        <w:tc>
          <w:tcPr>
            <w:tcW w:w="6753" w:type="dxa"/>
          </w:tcPr>
          <w:p w14:paraId="4C00D76B" w14:textId="77777777" w:rsidR="00587185" w:rsidRPr="005352D3" w:rsidRDefault="00587185" w:rsidP="00587185">
            <w:r w:rsidRPr="005352D3">
              <w:rPr>
                <w:i/>
                <w:iCs/>
              </w:rPr>
              <w:t>TPMT</w:t>
            </w:r>
            <w:r w:rsidRPr="005352D3">
              <w:t xml:space="preserve"> genetic polymorphisms resulting in TPMT deficiency can predispose to potentially fatal myelotoxicity with thiopurine therapy (e.g. 6-MP; discussed further in text below)</w:t>
            </w:r>
          </w:p>
        </w:tc>
      </w:tr>
      <w:tr w:rsidR="00587185" w:rsidRPr="005352D3" w14:paraId="0DDEDEAF" w14:textId="77777777" w:rsidTr="00587185">
        <w:trPr>
          <w:trHeight w:val="412"/>
        </w:trPr>
        <w:tc>
          <w:tcPr>
            <w:tcW w:w="2263" w:type="dxa"/>
            <w:vMerge/>
          </w:tcPr>
          <w:p w14:paraId="760B58F4" w14:textId="77777777" w:rsidR="00587185" w:rsidRPr="005352D3" w:rsidRDefault="00587185" w:rsidP="00587185"/>
        </w:tc>
        <w:tc>
          <w:tcPr>
            <w:tcW w:w="6753" w:type="dxa"/>
          </w:tcPr>
          <w:p w14:paraId="2C608519" w14:textId="77777777" w:rsidR="00587185" w:rsidRPr="005352D3" w:rsidRDefault="00587185" w:rsidP="00587185">
            <w:pPr>
              <w:rPr>
                <w:i/>
                <w:iCs/>
              </w:rPr>
            </w:pPr>
            <w:r w:rsidRPr="005352D3">
              <w:rPr>
                <w:i/>
                <w:iCs/>
              </w:rPr>
              <w:t>HLA-B</w:t>
            </w:r>
            <w:r w:rsidRPr="005352D3">
              <w:t>*5701 allele predisposes to abacavir hypersensitivity: as the reaction is severe, the drug is contraindicated.</w:t>
            </w:r>
          </w:p>
        </w:tc>
      </w:tr>
      <w:tr w:rsidR="00587185" w:rsidRPr="005352D3" w14:paraId="31152ECC" w14:textId="77777777" w:rsidTr="00587185">
        <w:trPr>
          <w:trHeight w:val="412"/>
        </w:trPr>
        <w:tc>
          <w:tcPr>
            <w:tcW w:w="2263" w:type="dxa"/>
            <w:vMerge/>
          </w:tcPr>
          <w:p w14:paraId="3A11A7CE" w14:textId="77777777" w:rsidR="00587185" w:rsidRPr="005352D3" w:rsidRDefault="00587185" w:rsidP="00587185"/>
        </w:tc>
        <w:tc>
          <w:tcPr>
            <w:tcW w:w="6753" w:type="dxa"/>
          </w:tcPr>
          <w:p w14:paraId="525F6792" w14:textId="77777777" w:rsidR="00587185" w:rsidRPr="005352D3" w:rsidRDefault="00587185" w:rsidP="00587185">
            <w:pPr>
              <w:rPr>
                <w:i/>
                <w:iCs/>
              </w:rPr>
            </w:pPr>
            <w:r>
              <w:rPr>
                <w:i/>
                <w:iCs/>
              </w:rPr>
              <w:t>HLA-B*15:02 allele predisposes to c</w:t>
            </w:r>
            <w:r w:rsidRPr="00774CAA">
              <w:rPr>
                <w:i/>
                <w:iCs/>
              </w:rPr>
              <w:t>arbamazepine</w:t>
            </w:r>
            <w:r>
              <w:rPr>
                <w:i/>
                <w:iCs/>
              </w:rPr>
              <w:t xml:space="preserve"> induced</w:t>
            </w:r>
            <w:r w:rsidRPr="00774CAA">
              <w:rPr>
                <w:i/>
                <w:iCs/>
              </w:rPr>
              <w:t xml:space="preserve"> Stevens–Johnson syndrome (SJS) and  toxic epidermal necrolysis (TEN), in </w:t>
            </w:r>
            <w:r>
              <w:rPr>
                <w:i/>
                <w:iCs/>
              </w:rPr>
              <w:t xml:space="preserve">patients from </w:t>
            </w:r>
            <w:r w:rsidRPr="00774CAA">
              <w:rPr>
                <w:i/>
                <w:iCs/>
              </w:rPr>
              <w:t>Southeast Asian countries</w:t>
            </w:r>
            <w:r>
              <w:rPr>
                <w:i/>
                <w:iCs/>
              </w:rPr>
              <w:t xml:space="preserve"> </w:t>
            </w:r>
            <w:r>
              <w:rPr>
                <w:i/>
                <w:iCs/>
              </w:rPr>
              <w:fldChar w:fldCharType="begin"/>
            </w:r>
            <w:r>
              <w:rPr>
                <w:i/>
                <w:iCs/>
              </w:rPr>
              <w:instrText xml:space="preserve"> ADDIN EN.CITE &lt;EndNote&gt;&lt;Cite&gt;&lt;Author&gt;Chen&lt;/Author&gt;&lt;Year&gt;2011&lt;/Year&gt;&lt;RecNum&gt;58&lt;/RecNum&gt;&lt;DisplayText&gt;[23]&lt;/DisplayText&gt;&lt;record&gt;&lt;rec-number&gt;58&lt;/rec-number&gt;&lt;foreign-keys&gt;&lt;key app="EN" db-id="5000s2sd9vtsa5e5rtr5dfv6vat9swf509w2" timestamp="1634733858"&gt;58&lt;/key&gt;&lt;/foreign-keys&gt;&lt;ref-type name="Journal Article"&gt;17&lt;/ref-type&gt;&lt;contributors&gt;&lt;authors&gt;&lt;author&gt;Chen, Pei&lt;/author&gt;&lt;author&gt;Lin, Juei-Jueng&lt;/author&gt;&lt;author&gt;Lu, Chin-Song&lt;/author&gt;&lt;author&gt;Ong, Cheung-Ter&lt;/author&gt;&lt;author&gt;Hsieh, Peiyuan F.&lt;/author&gt;&lt;author&gt;Yang, Chih-Chao&lt;/author&gt;&lt;author&gt;Tai, Chih-Ta&lt;/author&gt;&lt;author&gt;Wu, Shey-Lin&lt;/author&gt;&lt;author&gt;Lu, Cheng-Hsien&lt;/author&gt;&lt;author&gt;Hsu, Yung-Chu&lt;/author&gt;&lt;author&gt;Yu, Hsiang-Yu&lt;/author&gt;&lt;author&gt;Ro, Long-Sun&lt;/author&gt;&lt;author&gt;Lu, Chung-Ta&lt;/author&gt;&lt;author&gt;Chu, Chun-Che&lt;/author&gt;&lt;author&gt;Tsai, Jing-Jane&lt;/author&gt;&lt;author&gt;Su, Yu-Hsiang&lt;/author&gt;&lt;author&gt;Lan, Sheng-Hsing&lt;/author&gt;&lt;author&gt;Sung, Sheng-Feng&lt;/author&gt;&lt;author&gt;Lin, Shu-Yi&lt;/author&gt;&lt;author&gt;Chuang, Hui-Ping&lt;/author&gt;&lt;author&gt;Huang, Li-Chen&lt;/author&gt;&lt;author&gt;Chen, Ying-Ju&lt;/author&gt;&lt;author&gt;Tsai, Pei-Joung&lt;/author&gt;&lt;author&gt;Liao, Hung-Ting&lt;/author&gt;&lt;author&gt;Lin, Yu-Hsuan&lt;/author&gt;&lt;author&gt;Chen, Chien-Hsiun&lt;/author&gt;&lt;author&gt;Chung, Wen-Hung&lt;/author&gt;&lt;author&gt;Hung, Shuen-Iu&lt;/author&gt;&lt;author&gt;Wu, Jer-Yuarn&lt;/author&gt;&lt;author&gt;Chang, Chi-Feng&lt;/author&gt;&lt;author&gt;Chen, Luke&lt;/author&gt;&lt;author&gt;Chen, Yuan-Tsong&lt;/author&gt;&lt;author&gt;Shen, Chen-Yang&lt;/author&gt;&lt;/authors&gt;&lt;/contributors&gt;&lt;titles&gt;&lt;title&gt;Carbamazepine-Induced Toxic Effects and HLA-B*1502 Screening in Taiwan&lt;/title&gt;&lt;secondary-title&gt;New England Journal of Medicine&lt;/secondary-title&gt;&lt;/titles&gt;&lt;periodical&gt;&lt;full-title&gt;New England Journal of Medicine&lt;/full-title&gt;&lt;/periodical&gt;&lt;pages&gt;1126-1133&lt;/pages&gt;&lt;volume&gt;364&lt;/volume&gt;&lt;number&gt;12&lt;/number&gt;&lt;dates&gt;&lt;year&gt;2011&lt;/year&gt;&lt;/dates&gt;&lt;accession-num&gt;21428768&lt;/accession-num&gt;&lt;urls&gt;&lt;related-urls&gt;&lt;url&gt;https://www.nejm.org/doi/full/10.1056/NEJMoa1009717&lt;/url&gt;&lt;/related-urls&gt;&lt;/urls&gt;&lt;electronic-resource-num&gt;10.1056/NEJMoa1009717&lt;/electronic-resource-num&gt;&lt;/record&gt;&lt;/Cite&gt;&lt;/EndNote&gt;</w:instrText>
            </w:r>
            <w:r>
              <w:rPr>
                <w:i/>
                <w:iCs/>
              </w:rPr>
              <w:fldChar w:fldCharType="separate"/>
            </w:r>
            <w:r>
              <w:rPr>
                <w:i/>
                <w:iCs/>
                <w:noProof/>
              </w:rPr>
              <w:t>[23]</w:t>
            </w:r>
            <w:r>
              <w:rPr>
                <w:i/>
                <w:iCs/>
              </w:rPr>
              <w:fldChar w:fldCharType="end"/>
            </w:r>
          </w:p>
        </w:tc>
      </w:tr>
    </w:tbl>
    <w:p w14:paraId="14B10B06" w14:textId="77777777" w:rsidR="00587185" w:rsidRPr="005352D3" w:rsidRDefault="00587185" w:rsidP="00587185"/>
    <w:p w14:paraId="6700A085" w14:textId="77777777" w:rsidR="00587185" w:rsidRPr="005352D3" w:rsidRDefault="00587185" w:rsidP="00587185">
      <w:pPr>
        <w:pStyle w:val="Subtitle"/>
      </w:pPr>
      <w:r w:rsidRPr="005352D3">
        <w:t xml:space="preserve">Table 1. Examples of PGx stratification of patient groups that are clinically relevant to paediatrics </w:t>
      </w:r>
      <w:r w:rsidRPr="005352D3">
        <w:fldChar w:fldCharType="begin"/>
      </w:r>
      <w:r>
        <w:instrText xml:space="preserve"> ADDIN EN.CITE &lt;EndNote&gt;&lt;Cite&gt;&lt;Author&gt;Parry&lt;/Author&gt;&lt;Year&gt;2020&lt;/Year&gt;&lt;RecNum&gt;4613&lt;/RecNum&gt;&lt;DisplayText&gt;[24]&lt;/DisplayText&gt;&lt;record&gt;&lt;rec-number&gt;4613&lt;/rec-number&gt;&lt;foreign-keys&gt;&lt;key app="EN" db-id="w5x5xp5dezdff0ewffoxef0kefvzsdf000wr" timestamp="1590749782"&gt;4613&lt;/key&gt;&lt;/foreign-keys&gt;&lt;ref-type name="Journal Article"&gt;17&lt;/ref-type&gt;&lt;contributors&gt;&lt;authors&gt;&lt;author&gt;Parry, C. M.&lt;/author&gt;&lt;author&gt;Hawcutt, D.&lt;/author&gt;&lt;/authors&gt;&lt;/contributors&gt;&lt;auth-address&gt;Members of Liverpool Health Partners, University of Liverpool, Liverpool, Merseyside, UK.&amp;#xD;Alder Hey Clinical Research Facility, NIHR, Liverpool, UK.&lt;/auth-address&gt;&lt;titles&gt;&lt;title&gt;Fifteen-minute consultation: Pharmacogenomics: a guide for busy clinicians&lt;/title&gt;&lt;secondary-title&gt;Arch Dis Child Educ Pract Ed&lt;/secondary-title&gt;&lt;/titles&gt;&lt;periodical&gt;&lt;full-title&gt;Arch Dis Child Educ Pract Ed&lt;/full-title&gt;&lt;/periodical&gt;&lt;pages&gt;107-110&lt;/pages&gt;&lt;volume&gt;105&lt;/volume&gt;&lt;number&gt;2&lt;/number&gt;&lt;edition&gt;2019/05/17&lt;/edition&gt;&lt;keywords&gt;&lt;keyword&gt;*genetics&lt;/keyword&gt;&lt;keyword&gt;*paediatric practice&lt;/keyword&gt;&lt;keyword&gt;*pharmacology&lt;/keyword&gt;&lt;/keywords&gt;&lt;dates&gt;&lt;year&gt;2020&lt;/year&gt;&lt;pub-dates&gt;&lt;date&gt;Apr&lt;/date&gt;&lt;/pub-dates&gt;&lt;/dates&gt;&lt;isbn&gt;1743-0593 (Electronic)&amp;#xD;1743-0585 (Linking)&lt;/isbn&gt;&lt;accession-num&gt;31092398&lt;/accession-num&gt;&lt;urls&gt;&lt;related-urls&gt;&lt;url&gt;https://www.ncbi.nlm.nih.gov/pubmed/31092398&lt;/url&gt;&lt;/related-urls&gt;&lt;/urls&gt;&lt;electronic-resource-num&gt;10.1136/archdischild-2019-316971&lt;/electronic-resource-num&gt;&lt;/record&gt;&lt;/Cite&gt;&lt;/EndNote&gt;</w:instrText>
      </w:r>
      <w:r w:rsidRPr="005352D3">
        <w:fldChar w:fldCharType="separate"/>
      </w:r>
      <w:r>
        <w:rPr>
          <w:noProof/>
        </w:rPr>
        <w:t>[24]</w:t>
      </w:r>
      <w:r w:rsidRPr="005352D3">
        <w:fldChar w:fldCharType="end"/>
      </w:r>
      <w:r w:rsidRPr="005352D3">
        <w:t xml:space="preserve">. </w:t>
      </w:r>
      <w:r w:rsidRPr="005352D3">
        <w:rPr>
          <w:b w:val="0"/>
          <w:bCs w:val="0"/>
        </w:rPr>
        <w:t>Abbreviations:</w:t>
      </w:r>
      <w:r w:rsidRPr="005352D3">
        <w:t xml:space="preserve"> </w:t>
      </w:r>
      <w:r w:rsidRPr="005352D3">
        <w:rPr>
          <w:b w:val="0"/>
          <w:bCs w:val="0"/>
        </w:rPr>
        <w:t xml:space="preserve">CFTR, Cystic fibrosis transmembrane conductance regulator; EMA, European Medicines Agency; TPMT, thiopurine S-methyltransferase; 6-MP, </w:t>
      </w:r>
      <w:r w:rsidRPr="005352D3">
        <w:rPr>
          <w:b w:val="0"/>
          <w:bCs w:val="0"/>
        </w:rPr>
        <w:br/>
        <w:t>6-mercaptopurine.</w:t>
      </w:r>
      <w:r w:rsidRPr="005352D3">
        <w:br w:type="page"/>
      </w:r>
    </w:p>
    <w:tbl>
      <w:tblPr>
        <w:tblStyle w:val="TableGrid"/>
        <w:tblW w:w="0" w:type="auto"/>
        <w:tblLook w:val="04A0" w:firstRow="1" w:lastRow="0" w:firstColumn="1" w:lastColumn="0" w:noHBand="0" w:noVBand="1"/>
      </w:tblPr>
      <w:tblGrid>
        <w:gridCol w:w="1723"/>
        <w:gridCol w:w="3531"/>
        <w:gridCol w:w="3762"/>
      </w:tblGrid>
      <w:tr w:rsidR="00587185" w:rsidRPr="005352D3" w14:paraId="0D701C37" w14:textId="77777777" w:rsidTr="00587185">
        <w:tc>
          <w:tcPr>
            <w:tcW w:w="1696" w:type="dxa"/>
          </w:tcPr>
          <w:p w14:paraId="142E6852" w14:textId="77777777" w:rsidR="00587185" w:rsidRPr="005352D3" w:rsidRDefault="00587185" w:rsidP="00587185">
            <w:pPr>
              <w:jc w:val="left"/>
              <w:rPr>
                <w:b/>
                <w:bCs/>
              </w:rPr>
            </w:pPr>
            <w:r w:rsidRPr="005352D3">
              <w:rPr>
                <w:b/>
                <w:bCs/>
              </w:rPr>
              <w:lastRenderedPageBreak/>
              <w:t>Issue</w:t>
            </w:r>
          </w:p>
        </w:tc>
        <w:tc>
          <w:tcPr>
            <w:tcW w:w="3544" w:type="dxa"/>
          </w:tcPr>
          <w:p w14:paraId="5364DA8B" w14:textId="77777777" w:rsidR="00587185" w:rsidRPr="005352D3" w:rsidRDefault="00587185" w:rsidP="00587185">
            <w:pPr>
              <w:jc w:val="left"/>
              <w:rPr>
                <w:b/>
                <w:bCs/>
              </w:rPr>
            </w:pPr>
            <w:r w:rsidRPr="005352D3">
              <w:rPr>
                <w:b/>
                <w:bCs/>
              </w:rPr>
              <w:t>Challenge</w:t>
            </w:r>
          </w:p>
        </w:tc>
        <w:tc>
          <w:tcPr>
            <w:tcW w:w="3776" w:type="dxa"/>
          </w:tcPr>
          <w:p w14:paraId="5F20EEA5" w14:textId="77777777" w:rsidR="00587185" w:rsidRPr="005352D3" w:rsidRDefault="00587185" w:rsidP="00587185">
            <w:pPr>
              <w:jc w:val="left"/>
              <w:rPr>
                <w:b/>
                <w:bCs/>
              </w:rPr>
            </w:pPr>
            <w:r w:rsidRPr="005352D3">
              <w:rPr>
                <w:b/>
                <w:bCs/>
              </w:rPr>
              <w:t>Potential solution</w:t>
            </w:r>
          </w:p>
        </w:tc>
      </w:tr>
      <w:tr w:rsidR="00587185" w:rsidRPr="005352D3" w14:paraId="684AB7C0" w14:textId="77777777" w:rsidTr="00587185">
        <w:tc>
          <w:tcPr>
            <w:tcW w:w="1696" w:type="dxa"/>
          </w:tcPr>
          <w:p w14:paraId="20F72F84" w14:textId="77777777" w:rsidR="00587185" w:rsidRPr="005352D3" w:rsidRDefault="00587185" w:rsidP="00587185">
            <w:pPr>
              <w:spacing w:line="240" w:lineRule="auto"/>
              <w:jc w:val="left"/>
              <w:rPr>
                <w:b/>
                <w:bCs/>
              </w:rPr>
            </w:pPr>
            <w:r w:rsidRPr="005352D3">
              <w:rPr>
                <w:b/>
                <w:bCs/>
              </w:rPr>
              <w:t>Indication for PGx testing</w:t>
            </w:r>
          </w:p>
        </w:tc>
        <w:tc>
          <w:tcPr>
            <w:tcW w:w="3544" w:type="dxa"/>
          </w:tcPr>
          <w:p w14:paraId="45E6A402" w14:textId="77777777" w:rsidR="00587185" w:rsidRPr="005352D3" w:rsidRDefault="00587185" w:rsidP="00587185">
            <w:pPr>
              <w:spacing w:line="240" w:lineRule="auto"/>
              <w:jc w:val="left"/>
            </w:pPr>
            <w:r w:rsidRPr="005352D3">
              <w:t>Clinicians and pharmacists may feel uncertain when testing is required</w:t>
            </w:r>
          </w:p>
        </w:tc>
        <w:tc>
          <w:tcPr>
            <w:tcW w:w="3776" w:type="dxa"/>
          </w:tcPr>
          <w:p w14:paraId="3C2EBE63" w14:textId="77777777" w:rsidR="00587185" w:rsidRPr="005352D3" w:rsidRDefault="00587185" w:rsidP="00587185">
            <w:pPr>
              <w:spacing w:line="240" w:lineRule="auto"/>
              <w:jc w:val="left"/>
            </w:pPr>
            <w:r w:rsidRPr="005352D3">
              <w:t>Clear Paediatric PGx guidelines with integration into electronic prescribing systems and protocols, with PGx champions in each clinical area</w:t>
            </w:r>
          </w:p>
        </w:tc>
      </w:tr>
      <w:tr w:rsidR="00587185" w:rsidRPr="005352D3" w14:paraId="718E7D78" w14:textId="77777777" w:rsidTr="00587185">
        <w:tc>
          <w:tcPr>
            <w:tcW w:w="1696" w:type="dxa"/>
          </w:tcPr>
          <w:p w14:paraId="15782E26" w14:textId="77777777" w:rsidR="00587185" w:rsidRPr="005352D3" w:rsidRDefault="00587185" w:rsidP="00587185">
            <w:pPr>
              <w:spacing w:line="240" w:lineRule="auto"/>
              <w:jc w:val="left"/>
              <w:rPr>
                <w:b/>
                <w:bCs/>
              </w:rPr>
            </w:pPr>
            <w:r w:rsidRPr="005352D3">
              <w:rPr>
                <w:b/>
                <w:bCs/>
              </w:rPr>
              <w:t>Reporting</w:t>
            </w:r>
          </w:p>
        </w:tc>
        <w:tc>
          <w:tcPr>
            <w:tcW w:w="3544" w:type="dxa"/>
          </w:tcPr>
          <w:p w14:paraId="3E8F22C6" w14:textId="77777777" w:rsidR="00587185" w:rsidRPr="005352D3" w:rsidRDefault="00587185" w:rsidP="00587185">
            <w:pPr>
              <w:spacing w:line="240" w:lineRule="auto"/>
              <w:jc w:val="left"/>
            </w:pPr>
            <w:r w:rsidRPr="005352D3">
              <w:t xml:space="preserve">Insufficient standardisation of PGx reports will impede interpretation and use of results </w:t>
            </w:r>
          </w:p>
        </w:tc>
        <w:tc>
          <w:tcPr>
            <w:tcW w:w="3776" w:type="dxa"/>
          </w:tcPr>
          <w:p w14:paraId="1435DDE6" w14:textId="77777777" w:rsidR="00587185" w:rsidRPr="005352D3" w:rsidRDefault="00587185" w:rsidP="00587185">
            <w:pPr>
              <w:spacing w:line="240" w:lineRule="auto"/>
              <w:jc w:val="left"/>
            </w:pPr>
            <w:r w:rsidRPr="005352D3">
              <w:t>Standardised PGx report format, with educational modules to support prescribers, and local PGx web portal and helpline for queries</w:t>
            </w:r>
          </w:p>
        </w:tc>
      </w:tr>
      <w:tr w:rsidR="00587185" w:rsidRPr="005352D3" w14:paraId="2E7A58BA" w14:textId="77777777" w:rsidTr="00587185">
        <w:tc>
          <w:tcPr>
            <w:tcW w:w="1696" w:type="dxa"/>
          </w:tcPr>
          <w:p w14:paraId="0270584A" w14:textId="77777777" w:rsidR="00587185" w:rsidRPr="005352D3" w:rsidRDefault="00587185" w:rsidP="00587185">
            <w:pPr>
              <w:spacing w:line="240" w:lineRule="auto"/>
              <w:jc w:val="left"/>
              <w:rPr>
                <w:b/>
                <w:bCs/>
              </w:rPr>
            </w:pPr>
            <w:r w:rsidRPr="005352D3">
              <w:rPr>
                <w:b/>
                <w:bCs/>
              </w:rPr>
              <w:t>PGx Result Transfer</w:t>
            </w:r>
          </w:p>
        </w:tc>
        <w:tc>
          <w:tcPr>
            <w:tcW w:w="3544" w:type="dxa"/>
          </w:tcPr>
          <w:p w14:paraId="2AF7AD61" w14:textId="77777777" w:rsidR="00587185" w:rsidRPr="005352D3" w:rsidRDefault="00587185" w:rsidP="00587185">
            <w:pPr>
              <w:spacing w:line="240" w:lineRule="auto"/>
              <w:jc w:val="left"/>
            </w:pPr>
            <w:r w:rsidRPr="005352D3">
              <w:t xml:space="preserve">Inadequate mechanisms for data transfer/retention between different healthcare IT systems </w:t>
            </w:r>
          </w:p>
        </w:tc>
        <w:tc>
          <w:tcPr>
            <w:tcW w:w="3776" w:type="dxa"/>
          </w:tcPr>
          <w:p w14:paraId="7AC3394E" w14:textId="77777777" w:rsidR="00587185" w:rsidRPr="005352D3" w:rsidRDefault="00587185" w:rsidP="00587185">
            <w:pPr>
              <w:spacing w:line="240" w:lineRule="auto"/>
              <w:jc w:val="left"/>
            </w:pPr>
            <w:r w:rsidRPr="005352D3">
              <w:t xml:space="preserve">Unified or interoperable EHRs between primary and secondary care and pharmacists in which PGx data is stored life long </w:t>
            </w:r>
          </w:p>
        </w:tc>
      </w:tr>
      <w:tr w:rsidR="00587185" w:rsidRPr="005352D3" w14:paraId="49EBDE57" w14:textId="77777777" w:rsidTr="00587185">
        <w:tc>
          <w:tcPr>
            <w:tcW w:w="1696" w:type="dxa"/>
          </w:tcPr>
          <w:p w14:paraId="26AAA6EC" w14:textId="77777777" w:rsidR="00587185" w:rsidRPr="005352D3" w:rsidRDefault="00587185" w:rsidP="00587185">
            <w:pPr>
              <w:spacing w:line="240" w:lineRule="auto"/>
              <w:jc w:val="left"/>
              <w:rPr>
                <w:b/>
                <w:bCs/>
              </w:rPr>
            </w:pPr>
            <w:r w:rsidRPr="005352D3">
              <w:rPr>
                <w:b/>
                <w:bCs/>
              </w:rPr>
              <w:t>Data retention</w:t>
            </w:r>
          </w:p>
        </w:tc>
        <w:tc>
          <w:tcPr>
            <w:tcW w:w="3544" w:type="dxa"/>
          </w:tcPr>
          <w:p w14:paraId="7BD26CEB" w14:textId="77777777" w:rsidR="00587185" w:rsidRPr="005352D3" w:rsidRDefault="00587185" w:rsidP="00587185">
            <w:pPr>
              <w:spacing w:line="240" w:lineRule="auto"/>
              <w:jc w:val="left"/>
            </w:pPr>
            <w:r w:rsidRPr="005352D3">
              <w:t>PGx results may get lost and the information will not be retained in the patient’s lifelong EHR</w:t>
            </w:r>
          </w:p>
        </w:tc>
        <w:tc>
          <w:tcPr>
            <w:tcW w:w="3776" w:type="dxa"/>
          </w:tcPr>
          <w:p w14:paraId="52A9749F" w14:textId="77777777" w:rsidR="00587185" w:rsidRPr="005352D3" w:rsidRDefault="00587185" w:rsidP="00587185">
            <w:pPr>
              <w:spacing w:line="240" w:lineRule="auto"/>
              <w:jc w:val="left"/>
            </w:pPr>
            <w:r w:rsidRPr="005352D3">
              <w:t xml:space="preserve">Use of PGx cards or PGx QR codes linked to smartphone app (compatible with national health systems) and IT to enable linkage to local/ centralised lifelong EHR </w:t>
            </w:r>
          </w:p>
        </w:tc>
      </w:tr>
      <w:tr w:rsidR="00587185" w:rsidRPr="005352D3" w14:paraId="32414807" w14:textId="77777777" w:rsidTr="00587185">
        <w:tc>
          <w:tcPr>
            <w:tcW w:w="1696" w:type="dxa"/>
          </w:tcPr>
          <w:p w14:paraId="78BD7CA1" w14:textId="77777777" w:rsidR="00587185" w:rsidRPr="005352D3" w:rsidRDefault="00587185" w:rsidP="00587185">
            <w:pPr>
              <w:spacing w:line="240" w:lineRule="auto"/>
              <w:jc w:val="left"/>
              <w:rPr>
                <w:b/>
                <w:bCs/>
              </w:rPr>
            </w:pPr>
            <w:r w:rsidRPr="005352D3">
              <w:rPr>
                <w:b/>
                <w:bCs/>
              </w:rPr>
              <w:t>Data curation</w:t>
            </w:r>
          </w:p>
        </w:tc>
        <w:tc>
          <w:tcPr>
            <w:tcW w:w="3544" w:type="dxa"/>
          </w:tcPr>
          <w:p w14:paraId="18632234" w14:textId="77777777" w:rsidR="00587185" w:rsidRPr="005352D3" w:rsidRDefault="00587185" w:rsidP="00587185">
            <w:pPr>
              <w:spacing w:line="240" w:lineRule="auto"/>
              <w:jc w:val="left"/>
            </w:pPr>
            <w:r w:rsidRPr="005352D3">
              <w:t>Research updating PGx knowledge will not be checked against historical PGx results</w:t>
            </w:r>
          </w:p>
        </w:tc>
        <w:tc>
          <w:tcPr>
            <w:tcW w:w="3776" w:type="dxa"/>
          </w:tcPr>
          <w:p w14:paraId="2E23E628" w14:textId="77777777" w:rsidR="00587185" w:rsidRPr="005352D3" w:rsidRDefault="00587185" w:rsidP="00587185">
            <w:pPr>
              <w:spacing w:line="240" w:lineRule="auto"/>
              <w:jc w:val="left"/>
            </w:pPr>
            <w:r w:rsidRPr="005352D3">
              <w:t>PGx data repositories will allow original data to be revisited and reports updated periodically</w:t>
            </w:r>
          </w:p>
        </w:tc>
      </w:tr>
      <w:tr w:rsidR="00587185" w:rsidRPr="005352D3" w14:paraId="5ED462D0" w14:textId="77777777" w:rsidTr="00587185">
        <w:tc>
          <w:tcPr>
            <w:tcW w:w="1696" w:type="dxa"/>
          </w:tcPr>
          <w:p w14:paraId="0D74F090" w14:textId="77777777" w:rsidR="00587185" w:rsidRPr="005352D3" w:rsidRDefault="00587185" w:rsidP="00587185">
            <w:pPr>
              <w:spacing w:line="240" w:lineRule="auto"/>
              <w:jc w:val="left"/>
              <w:rPr>
                <w:b/>
                <w:bCs/>
              </w:rPr>
            </w:pPr>
            <w:r w:rsidRPr="005352D3">
              <w:rPr>
                <w:b/>
                <w:bCs/>
              </w:rPr>
              <w:t>Accountability</w:t>
            </w:r>
          </w:p>
        </w:tc>
        <w:tc>
          <w:tcPr>
            <w:tcW w:w="3544" w:type="dxa"/>
          </w:tcPr>
          <w:p w14:paraId="5A3D8ABE" w14:textId="77777777" w:rsidR="00587185" w:rsidRPr="005352D3" w:rsidRDefault="00587185" w:rsidP="00587185">
            <w:pPr>
              <w:spacing w:line="240" w:lineRule="auto"/>
              <w:jc w:val="left"/>
            </w:pPr>
            <w:r w:rsidRPr="005352D3">
              <w:t>Prescribers including physicians, pharmacists, nurse prescribers, may not know how to use PGx information and it will be wasted</w:t>
            </w:r>
          </w:p>
        </w:tc>
        <w:tc>
          <w:tcPr>
            <w:tcW w:w="3776" w:type="dxa"/>
          </w:tcPr>
          <w:p w14:paraId="06009157" w14:textId="77777777" w:rsidR="00587185" w:rsidRPr="005352D3" w:rsidRDefault="00587185" w:rsidP="00587185">
            <w:pPr>
              <w:spacing w:line="240" w:lineRule="auto"/>
              <w:jc w:val="left"/>
            </w:pPr>
            <w:r w:rsidRPr="005352D3">
              <w:t xml:space="preserve">Proactive multidisciplinary education with CDS tools embedded in e-Prescribing software alerting prescribers to actionable PGx variants </w:t>
            </w:r>
          </w:p>
        </w:tc>
      </w:tr>
      <w:tr w:rsidR="00587185" w:rsidRPr="005352D3" w14:paraId="449BC20D" w14:textId="77777777" w:rsidTr="00587185">
        <w:tc>
          <w:tcPr>
            <w:tcW w:w="1696" w:type="dxa"/>
          </w:tcPr>
          <w:p w14:paraId="14DFA5D9" w14:textId="77777777" w:rsidR="00587185" w:rsidRPr="005352D3" w:rsidRDefault="00587185" w:rsidP="00587185">
            <w:pPr>
              <w:spacing w:line="240" w:lineRule="auto"/>
              <w:jc w:val="left"/>
              <w:rPr>
                <w:b/>
                <w:bCs/>
              </w:rPr>
            </w:pPr>
            <w:r w:rsidRPr="005352D3">
              <w:rPr>
                <w:b/>
                <w:bCs/>
              </w:rPr>
              <w:t>Coding</w:t>
            </w:r>
          </w:p>
        </w:tc>
        <w:tc>
          <w:tcPr>
            <w:tcW w:w="3544" w:type="dxa"/>
          </w:tcPr>
          <w:p w14:paraId="62EA38F7" w14:textId="77777777" w:rsidR="00587185" w:rsidRPr="005352D3" w:rsidRDefault="00587185" w:rsidP="00587185">
            <w:pPr>
              <w:spacing w:line="240" w:lineRule="auto"/>
              <w:jc w:val="left"/>
            </w:pPr>
            <w:r w:rsidRPr="005352D3">
              <w:t xml:space="preserve">PGx testing and results are not linked to appropriate standardised clinical coding terms </w:t>
            </w:r>
          </w:p>
        </w:tc>
        <w:tc>
          <w:tcPr>
            <w:tcW w:w="3776" w:type="dxa"/>
          </w:tcPr>
          <w:p w14:paraId="4E985257" w14:textId="77777777" w:rsidR="00587185" w:rsidRPr="005352D3" w:rsidRDefault="00587185" w:rsidP="00587185">
            <w:pPr>
              <w:spacing w:line="240" w:lineRule="auto"/>
              <w:jc w:val="left"/>
            </w:pPr>
            <w:r w:rsidRPr="005352D3">
              <w:t>Coding dictionaries need to be updated in discussion with PGx experts</w:t>
            </w:r>
          </w:p>
        </w:tc>
      </w:tr>
      <w:tr w:rsidR="00587185" w:rsidRPr="005352D3" w14:paraId="7C3D213D" w14:textId="77777777" w:rsidTr="00587185">
        <w:tc>
          <w:tcPr>
            <w:tcW w:w="1696" w:type="dxa"/>
          </w:tcPr>
          <w:p w14:paraId="26703C86" w14:textId="77777777" w:rsidR="00587185" w:rsidRPr="005352D3" w:rsidRDefault="00587185" w:rsidP="00587185">
            <w:pPr>
              <w:spacing w:line="240" w:lineRule="auto"/>
              <w:jc w:val="left"/>
              <w:rPr>
                <w:b/>
                <w:bCs/>
              </w:rPr>
            </w:pPr>
            <w:r w:rsidRPr="005352D3">
              <w:rPr>
                <w:b/>
                <w:bCs/>
              </w:rPr>
              <w:t>Cost</w:t>
            </w:r>
          </w:p>
        </w:tc>
        <w:tc>
          <w:tcPr>
            <w:tcW w:w="3544" w:type="dxa"/>
          </w:tcPr>
          <w:p w14:paraId="3ACEA551" w14:textId="77777777" w:rsidR="00587185" w:rsidRPr="005352D3" w:rsidRDefault="00587185" w:rsidP="00587185">
            <w:pPr>
              <w:spacing w:line="240" w:lineRule="auto"/>
              <w:jc w:val="left"/>
            </w:pPr>
            <w:r w:rsidRPr="005352D3">
              <w:t>It is unclear who should pay for PGx testing</w:t>
            </w:r>
          </w:p>
        </w:tc>
        <w:tc>
          <w:tcPr>
            <w:tcW w:w="3776" w:type="dxa"/>
          </w:tcPr>
          <w:p w14:paraId="24A8D697" w14:textId="77777777" w:rsidR="00587185" w:rsidRPr="005352D3" w:rsidRDefault="00587185" w:rsidP="00587185">
            <w:pPr>
              <w:spacing w:line="240" w:lineRule="auto"/>
              <w:jc w:val="left"/>
            </w:pPr>
            <w:r w:rsidRPr="005352D3">
              <w:t xml:space="preserve">Cost allocations need predefining during implementation planning </w:t>
            </w:r>
          </w:p>
        </w:tc>
      </w:tr>
      <w:tr w:rsidR="00587185" w:rsidRPr="005352D3" w14:paraId="22FE4D6A" w14:textId="77777777" w:rsidTr="00587185">
        <w:tc>
          <w:tcPr>
            <w:tcW w:w="1696" w:type="dxa"/>
          </w:tcPr>
          <w:p w14:paraId="50311ED0" w14:textId="77777777" w:rsidR="00587185" w:rsidRPr="005352D3" w:rsidRDefault="00587185" w:rsidP="00587185">
            <w:pPr>
              <w:spacing w:line="240" w:lineRule="auto"/>
              <w:jc w:val="left"/>
              <w:rPr>
                <w:b/>
                <w:bCs/>
              </w:rPr>
            </w:pPr>
            <w:r w:rsidRPr="005352D3">
              <w:rPr>
                <w:b/>
                <w:bCs/>
              </w:rPr>
              <w:t>Cascade testing</w:t>
            </w:r>
          </w:p>
        </w:tc>
        <w:tc>
          <w:tcPr>
            <w:tcW w:w="3544" w:type="dxa"/>
          </w:tcPr>
          <w:p w14:paraId="077802EF" w14:textId="77777777" w:rsidR="00587185" w:rsidRPr="005352D3" w:rsidRDefault="00587185" w:rsidP="00587185">
            <w:pPr>
              <w:spacing w:line="240" w:lineRule="auto"/>
              <w:jc w:val="left"/>
            </w:pPr>
            <w:r w:rsidRPr="005352D3">
              <w:t>There are ethical issues surrounding the implications for family members once actionable PGx results are known.</w:t>
            </w:r>
          </w:p>
        </w:tc>
        <w:tc>
          <w:tcPr>
            <w:tcW w:w="3776" w:type="dxa"/>
          </w:tcPr>
          <w:p w14:paraId="2215377C" w14:textId="77777777" w:rsidR="00587185" w:rsidRPr="005352D3" w:rsidRDefault="00587185" w:rsidP="00587185">
            <w:pPr>
              <w:spacing w:line="240" w:lineRule="auto"/>
              <w:jc w:val="left"/>
            </w:pPr>
            <w:r w:rsidRPr="005352D3">
              <w:t xml:space="preserve">Guidelines and SOPs should clarify when testing of a patient’s relatives is recommended and how this will be communicated to relevant parties. </w:t>
            </w:r>
          </w:p>
        </w:tc>
      </w:tr>
    </w:tbl>
    <w:p w14:paraId="10ECAC49" w14:textId="77777777" w:rsidR="00587185" w:rsidRPr="005352D3" w:rsidRDefault="00587185" w:rsidP="00587185"/>
    <w:p w14:paraId="3BBD8AE4" w14:textId="77777777" w:rsidR="00587185" w:rsidRDefault="00587185" w:rsidP="00587185">
      <w:pPr>
        <w:rPr>
          <w:b/>
          <w:bCs/>
        </w:rPr>
        <w:sectPr w:rsidR="00587185" w:rsidSect="00210A54">
          <w:footerReference w:type="even" r:id="rId40"/>
          <w:footerReference w:type="default" r:id="rId41"/>
          <w:pgSz w:w="11906" w:h="16838"/>
          <w:pgMar w:top="1440" w:right="1440" w:bottom="1440" w:left="1440" w:header="708" w:footer="708" w:gutter="0"/>
          <w:cols w:space="708"/>
          <w:docGrid w:linePitch="360"/>
        </w:sectPr>
      </w:pPr>
      <w:r w:rsidRPr="005352D3">
        <w:rPr>
          <w:b/>
          <w:bCs/>
        </w:rPr>
        <w:t>Table 2. Logistics of Implementing PGx Testing in Paediatrics</w:t>
      </w:r>
      <w:r>
        <w:rPr>
          <w:b/>
          <w:bCs/>
        </w:rPr>
        <w:t>. PGx: pharmacogenomics, EHR: electronic health record, QR: quick response, CDS: clinical decision support, SOP: standard operating procedure</w:t>
      </w:r>
    </w:p>
    <w:tbl>
      <w:tblPr>
        <w:tblW w:w="14360" w:type="dxa"/>
        <w:tblLook w:val="04A0" w:firstRow="1" w:lastRow="0" w:firstColumn="1" w:lastColumn="0" w:noHBand="0" w:noVBand="1"/>
      </w:tblPr>
      <w:tblGrid>
        <w:gridCol w:w="3640"/>
        <w:gridCol w:w="5380"/>
        <w:gridCol w:w="3560"/>
        <w:gridCol w:w="600"/>
        <w:gridCol w:w="600"/>
        <w:gridCol w:w="580"/>
      </w:tblGrid>
      <w:tr w:rsidR="00587185" w14:paraId="1FCD5733" w14:textId="77777777" w:rsidTr="00587185">
        <w:trPr>
          <w:trHeight w:val="340"/>
        </w:trPr>
        <w:tc>
          <w:tcPr>
            <w:tcW w:w="3640" w:type="dxa"/>
            <w:tcBorders>
              <w:top w:val="nil"/>
              <w:left w:val="single" w:sz="8" w:space="0" w:color="auto"/>
              <w:bottom w:val="single" w:sz="8" w:space="0" w:color="auto"/>
              <w:right w:val="nil"/>
            </w:tcBorders>
            <w:shd w:val="clear" w:color="auto" w:fill="404040"/>
            <w:noWrap/>
            <w:vAlign w:val="bottom"/>
            <w:hideMark/>
          </w:tcPr>
          <w:p w14:paraId="2D8D0D2C" w14:textId="77777777" w:rsidR="00587185" w:rsidRDefault="00587185" w:rsidP="00587185">
            <w:pPr>
              <w:spacing w:line="240" w:lineRule="auto"/>
              <w:jc w:val="center"/>
              <w:rPr>
                <w:rFonts w:ascii="Calibri" w:eastAsia="Times New Roman" w:hAnsi="Calibri" w:cs="Calibri"/>
                <w:b/>
                <w:bCs/>
                <w:color w:val="FFFFFF"/>
                <w:lang w:val="en-US"/>
              </w:rPr>
            </w:pPr>
            <w:r>
              <w:rPr>
                <w:rFonts w:ascii="Calibri" w:eastAsia="Times New Roman" w:hAnsi="Calibri" w:cs="Calibri"/>
                <w:b/>
                <w:bCs/>
                <w:color w:val="FFFFFF"/>
                <w:lang w:val="en-US"/>
              </w:rPr>
              <w:lastRenderedPageBreak/>
              <w:t>DRUGS</w:t>
            </w:r>
          </w:p>
        </w:tc>
        <w:tc>
          <w:tcPr>
            <w:tcW w:w="5380" w:type="dxa"/>
            <w:tcBorders>
              <w:top w:val="nil"/>
              <w:left w:val="nil"/>
              <w:bottom w:val="single" w:sz="8" w:space="0" w:color="auto"/>
              <w:right w:val="nil"/>
            </w:tcBorders>
            <w:shd w:val="clear" w:color="auto" w:fill="404040"/>
            <w:noWrap/>
            <w:vAlign w:val="bottom"/>
            <w:hideMark/>
          </w:tcPr>
          <w:p w14:paraId="173F1E03" w14:textId="77777777" w:rsidR="00587185" w:rsidRDefault="00587185" w:rsidP="00587185">
            <w:pPr>
              <w:spacing w:line="240" w:lineRule="auto"/>
              <w:jc w:val="center"/>
              <w:rPr>
                <w:rFonts w:ascii="Calibri" w:eastAsia="Times New Roman" w:hAnsi="Calibri" w:cs="Calibri"/>
                <w:b/>
                <w:bCs/>
                <w:color w:val="FFFFFF"/>
                <w:lang w:val="en-US"/>
              </w:rPr>
            </w:pPr>
            <w:r>
              <w:rPr>
                <w:rFonts w:ascii="Calibri" w:eastAsia="Times New Roman" w:hAnsi="Calibri" w:cs="Calibri"/>
                <w:b/>
                <w:bCs/>
                <w:color w:val="FFFFFF"/>
                <w:lang w:val="en-US"/>
              </w:rPr>
              <w:t>ADVERSE DRUG REACTIONS</w:t>
            </w:r>
          </w:p>
        </w:tc>
        <w:tc>
          <w:tcPr>
            <w:tcW w:w="3560" w:type="dxa"/>
            <w:tcBorders>
              <w:top w:val="nil"/>
              <w:left w:val="nil"/>
              <w:bottom w:val="single" w:sz="8" w:space="0" w:color="auto"/>
              <w:right w:val="nil"/>
            </w:tcBorders>
            <w:shd w:val="clear" w:color="auto" w:fill="404040"/>
            <w:noWrap/>
            <w:vAlign w:val="bottom"/>
            <w:hideMark/>
          </w:tcPr>
          <w:p w14:paraId="6B6F2870" w14:textId="77777777" w:rsidR="00587185" w:rsidRDefault="00587185" w:rsidP="00587185">
            <w:pPr>
              <w:spacing w:line="240" w:lineRule="auto"/>
              <w:jc w:val="center"/>
              <w:rPr>
                <w:rFonts w:ascii="Calibri" w:eastAsia="Times New Roman" w:hAnsi="Calibri" w:cs="Calibri"/>
                <w:b/>
                <w:bCs/>
                <w:color w:val="FFFFFF"/>
                <w:lang w:val="en-US"/>
              </w:rPr>
            </w:pPr>
            <w:r>
              <w:rPr>
                <w:rFonts w:ascii="Calibri" w:eastAsia="Times New Roman" w:hAnsi="Calibri" w:cs="Calibri"/>
                <w:b/>
                <w:bCs/>
                <w:color w:val="FFFFFF"/>
                <w:lang w:val="en-US"/>
              </w:rPr>
              <w:t>GENES</w:t>
            </w:r>
          </w:p>
        </w:tc>
        <w:tc>
          <w:tcPr>
            <w:tcW w:w="1780" w:type="dxa"/>
            <w:gridSpan w:val="3"/>
            <w:tcBorders>
              <w:top w:val="nil"/>
              <w:left w:val="nil"/>
              <w:bottom w:val="single" w:sz="8" w:space="0" w:color="auto"/>
              <w:right w:val="single" w:sz="8" w:space="0" w:color="000000"/>
            </w:tcBorders>
            <w:shd w:val="clear" w:color="auto" w:fill="404040"/>
            <w:noWrap/>
            <w:vAlign w:val="bottom"/>
            <w:hideMark/>
          </w:tcPr>
          <w:p w14:paraId="226F383E" w14:textId="77777777" w:rsidR="00587185" w:rsidRDefault="00587185" w:rsidP="00587185">
            <w:pPr>
              <w:spacing w:line="240" w:lineRule="auto"/>
              <w:jc w:val="center"/>
              <w:rPr>
                <w:rFonts w:ascii="Calibri" w:eastAsia="Times New Roman" w:hAnsi="Calibri" w:cs="Calibri"/>
                <w:b/>
                <w:bCs/>
                <w:color w:val="FFFFFF"/>
                <w:lang w:val="en-US"/>
              </w:rPr>
            </w:pPr>
            <w:r>
              <w:rPr>
                <w:rFonts w:ascii="Calibri" w:eastAsia="Times New Roman" w:hAnsi="Calibri" w:cs="Calibri"/>
                <w:b/>
                <w:bCs/>
                <w:color w:val="FFFFFF"/>
                <w:lang w:val="en-US"/>
              </w:rPr>
              <w:t>RATIONALE</w:t>
            </w:r>
          </w:p>
        </w:tc>
      </w:tr>
      <w:tr w:rsidR="00587185" w14:paraId="74F1B11F" w14:textId="77777777" w:rsidTr="00587185">
        <w:trPr>
          <w:trHeight w:val="340"/>
        </w:trPr>
        <w:tc>
          <w:tcPr>
            <w:tcW w:w="14360" w:type="dxa"/>
            <w:gridSpan w:val="6"/>
            <w:tcBorders>
              <w:top w:val="nil"/>
              <w:left w:val="single" w:sz="8" w:space="0" w:color="auto"/>
              <w:bottom w:val="single" w:sz="8" w:space="0" w:color="auto"/>
              <w:right w:val="single" w:sz="8" w:space="0" w:color="000000"/>
            </w:tcBorders>
            <w:shd w:val="clear" w:color="auto" w:fill="DCE6F1"/>
            <w:noWrap/>
            <w:vAlign w:val="bottom"/>
            <w:hideMark/>
          </w:tcPr>
          <w:p w14:paraId="23970D9B" w14:textId="77777777" w:rsidR="00587185" w:rsidRDefault="00587185" w:rsidP="00587185">
            <w:pPr>
              <w:spacing w:line="240" w:lineRule="auto"/>
              <w:jc w:val="center"/>
              <w:rPr>
                <w:rFonts w:ascii="Calibri" w:eastAsia="Times New Roman" w:hAnsi="Calibri" w:cs="Calibri"/>
                <w:b/>
                <w:bCs/>
                <w:color w:val="000000"/>
                <w:lang w:val="en-US"/>
              </w:rPr>
            </w:pPr>
            <w:r>
              <w:rPr>
                <w:rFonts w:ascii="Calibri" w:eastAsia="Times New Roman" w:hAnsi="Calibri" w:cs="Calibri"/>
                <w:b/>
                <w:bCs/>
                <w:color w:val="000000"/>
                <w:lang w:val="en-US"/>
              </w:rPr>
              <w:t>ANTIBIOTICS PGx PANEL</w:t>
            </w:r>
          </w:p>
        </w:tc>
      </w:tr>
      <w:tr w:rsidR="00587185" w14:paraId="16D1D19A" w14:textId="77777777" w:rsidTr="00587185">
        <w:trPr>
          <w:trHeight w:val="320"/>
        </w:trPr>
        <w:tc>
          <w:tcPr>
            <w:tcW w:w="3640" w:type="dxa"/>
            <w:tcBorders>
              <w:top w:val="nil"/>
              <w:left w:val="single" w:sz="8" w:space="0" w:color="auto"/>
              <w:bottom w:val="single" w:sz="4" w:space="0" w:color="auto"/>
              <w:right w:val="single" w:sz="4" w:space="0" w:color="auto"/>
            </w:tcBorders>
            <w:noWrap/>
            <w:vAlign w:val="bottom"/>
            <w:hideMark/>
          </w:tcPr>
          <w:p w14:paraId="7724ECD7" w14:textId="77777777" w:rsidR="00587185" w:rsidRDefault="00587185" w:rsidP="00587185">
            <w:pPr>
              <w:spacing w:line="240" w:lineRule="auto"/>
              <w:jc w:val="center"/>
              <w:rPr>
                <w:rFonts w:ascii="Calibri" w:eastAsia="Times New Roman" w:hAnsi="Calibri" w:cs="Calibri"/>
                <w:color w:val="000000"/>
                <w:lang w:val="en-US"/>
              </w:rPr>
            </w:pPr>
            <w:r>
              <w:rPr>
                <w:rFonts w:ascii="Calibri" w:eastAsia="Times New Roman" w:hAnsi="Calibri" w:cs="Calibri"/>
                <w:color w:val="000000"/>
                <w:lang w:val="en-US"/>
              </w:rPr>
              <w:t>Aminoglycosides</w:t>
            </w:r>
          </w:p>
        </w:tc>
        <w:tc>
          <w:tcPr>
            <w:tcW w:w="5380" w:type="dxa"/>
            <w:tcBorders>
              <w:top w:val="nil"/>
              <w:left w:val="nil"/>
              <w:bottom w:val="single" w:sz="4" w:space="0" w:color="auto"/>
              <w:right w:val="single" w:sz="4" w:space="0" w:color="auto"/>
            </w:tcBorders>
            <w:noWrap/>
            <w:vAlign w:val="bottom"/>
            <w:hideMark/>
          </w:tcPr>
          <w:p w14:paraId="5E9EFA9A" w14:textId="77777777" w:rsidR="00587185" w:rsidRDefault="00587185" w:rsidP="00587185">
            <w:pPr>
              <w:spacing w:line="240" w:lineRule="auto"/>
              <w:jc w:val="center"/>
              <w:rPr>
                <w:rFonts w:ascii="Calibri" w:eastAsia="Times New Roman" w:hAnsi="Calibri" w:cs="Calibri"/>
                <w:color w:val="000000"/>
                <w:lang w:val="en-US"/>
              </w:rPr>
            </w:pPr>
            <w:r>
              <w:rPr>
                <w:rFonts w:ascii="Calibri" w:eastAsia="Times New Roman" w:hAnsi="Calibri" w:cs="Calibri"/>
                <w:color w:val="000000"/>
                <w:lang w:val="en-US"/>
              </w:rPr>
              <w:t>Hearing loss, deafness</w:t>
            </w:r>
          </w:p>
        </w:tc>
        <w:tc>
          <w:tcPr>
            <w:tcW w:w="3560" w:type="dxa"/>
            <w:tcBorders>
              <w:top w:val="nil"/>
              <w:left w:val="nil"/>
              <w:bottom w:val="single" w:sz="4" w:space="0" w:color="auto"/>
              <w:right w:val="single" w:sz="4" w:space="0" w:color="auto"/>
            </w:tcBorders>
            <w:noWrap/>
            <w:vAlign w:val="bottom"/>
            <w:hideMark/>
          </w:tcPr>
          <w:p w14:paraId="1400C196" w14:textId="77777777" w:rsidR="00587185" w:rsidRDefault="00587185" w:rsidP="00587185">
            <w:pPr>
              <w:spacing w:line="240" w:lineRule="auto"/>
              <w:jc w:val="center"/>
              <w:rPr>
                <w:rFonts w:ascii="Calibri" w:eastAsia="Times New Roman" w:hAnsi="Calibri" w:cs="Calibri"/>
                <w:i/>
                <w:iCs/>
                <w:color w:val="000000"/>
                <w:lang w:val="en-US"/>
              </w:rPr>
            </w:pPr>
            <w:r>
              <w:rPr>
                <w:rFonts w:ascii="Calibri" w:eastAsia="Times New Roman" w:hAnsi="Calibri" w:cs="Calibri"/>
                <w:i/>
                <w:iCs/>
                <w:color w:val="000000"/>
                <w:lang w:val="en-US"/>
              </w:rPr>
              <w:t>MT-RNR1</w:t>
            </w:r>
          </w:p>
        </w:tc>
        <w:tc>
          <w:tcPr>
            <w:tcW w:w="600" w:type="dxa"/>
            <w:tcBorders>
              <w:top w:val="nil"/>
              <w:left w:val="nil"/>
              <w:bottom w:val="single" w:sz="4" w:space="0" w:color="auto"/>
              <w:right w:val="single" w:sz="4" w:space="0" w:color="auto"/>
            </w:tcBorders>
            <w:shd w:val="clear" w:color="auto" w:fill="E4DFEC"/>
            <w:noWrap/>
            <w:vAlign w:val="bottom"/>
            <w:hideMark/>
          </w:tcPr>
          <w:p w14:paraId="7C0F5096" w14:textId="77777777" w:rsidR="00587185" w:rsidRDefault="00587185" w:rsidP="00587185">
            <w:pPr>
              <w:spacing w:line="240" w:lineRule="auto"/>
              <w:jc w:val="center"/>
              <w:rPr>
                <w:rFonts w:ascii="Calibri" w:eastAsia="Times New Roman" w:hAnsi="Calibri" w:cs="Calibri"/>
                <w:i/>
                <w:iCs/>
                <w:color w:val="000000"/>
                <w:lang w:val="en-US"/>
              </w:rPr>
            </w:pPr>
            <w:r>
              <w:rPr>
                <w:rFonts w:ascii="Calibri" w:eastAsia="Times New Roman" w:hAnsi="Calibri" w:cs="Calibri"/>
                <w:i/>
                <w:iCs/>
                <w:color w:val="000000"/>
                <w:lang w:val="en-US"/>
              </w:rPr>
              <w:t> </w:t>
            </w:r>
          </w:p>
        </w:tc>
        <w:tc>
          <w:tcPr>
            <w:tcW w:w="600" w:type="dxa"/>
            <w:tcBorders>
              <w:top w:val="nil"/>
              <w:left w:val="nil"/>
              <w:bottom w:val="single" w:sz="4" w:space="0" w:color="auto"/>
              <w:right w:val="single" w:sz="4" w:space="0" w:color="auto"/>
            </w:tcBorders>
            <w:noWrap/>
            <w:vAlign w:val="bottom"/>
            <w:hideMark/>
          </w:tcPr>
          <w:p w14:paraId="72937410" w14:textId="77777777" w:rsidR="00587185" w:rsidRDefault="00587185" w:rsidP="00587185">
            <w:pPr>
              <w:spacing w:line="240" w:lineRule="auto"/>
              <w:jc w:val="center"/>
              <w:rPr>
                <w:rFonts w:ascii="Calibri" w:eastAsia="Times New Roman" w:hAnsi="Calibri" w:cs="Calibri"/>
                <w:i/>
                <w:iCs/>
                <w:color w:val="000000"/>
                <w:lang w:val="en-US"/>
              </w:rPr>
            </w:pPr>
            <w:r>
              <w:rPr>
                <w:rFonts w:ascii="Calibri" w:eastAsia="Times New Roman" w:hAnsi="Calibri" w:cs="Calibri"/>
                <w:i/>
                <w:iCs/>
                <w:color w:val="000000"/>
                <w:lang w:val="en-US"/>
              </w:rPr>
              <w:t> </w:t>
            </w:r>
          </w:p>
        </w:tc>
        <w:tc>
          <w:tcPr>
            <w:tcW w:w="580" w:type="dxa"/>
            <w:tcBorders>
              <w:top w:val="nil"/>
              <w:left w:val="nil"/>
              <w:bottom w:val="single" w:sz="4" w:space="0" w:color="auto"/>
              <w:right w:val="single" w:sz="8" w:space="0" w:color="auto"/>
            </w:tcBorders>
            <w:noWrap/>
            <w:vAlign w:val="bottom"/>
            <w:hideMark/>
          </w:tcPr>
          <w:p w14:paraId="1DD88778" w14:textId="77777777" w:rsidR="00587185" w:rsidRDefault="00587185" w:rsidP="00587185">
            <w:pPr>
              <w:spacing w:line="240" w:lineRule="auto"/>
              <w:jc w:val="center"/>
              <w:rPr>
                <w:rFonts w:ascii="Calibri" w:eastAsia="Times New Roman" w:hAnsi="Calibri" w:cs="Calibri"/>
                <w:color w:val="000000"/>
                <w:lang w:val="en-US"/>
              </w:rPr>
            </w:pPr>
            <w:r>
              <w:rPr>
                <w:rFonts w:ascii="Calibri" w:eastAsia="Times New Roman" w:hAnsi="Calibri" w:cs="Calibri"/>
                <w:color w:val="000000"/>
                <w:lang w:val="en-US"/>
              </w:rPr>
              <w:t> </w:t>
            </w:r>
          </w:p>
        </w:tc>
      </w:tr>
      <w:tr w:rsidR="00587185" w14:paraId="6DCA18BC" w14:textId="77777777" w:rsidTr="00587185">
        <w:trPr>
          <w:trHeight w:val="320"/>
        </w:trPr>
        <w:tc>
          <w:tcPr>
            <w:tcW w:w="3640" w:type="dxa"/>
            <w:tcBorders>
              <w:top w:val="nil"/>
              <w:left w:val="single" w:sz="8" w:space="0" w:color="auto"/>
              <w:bottom w:val="single" w:sz="4" w:space="0" w:color="auto"/>
              <w:right w:val="single" w:sz="4" w:space="0" w:color="auto"/>
            </w:tcBorders>
            <w:noWrap/>
            <w:vAlign w:val="bottom"/>
            <w:hideMark/>
          </w:tcPr>
          <w:p w14:paraId="0A62AD9B" w14:textId="77777777" w:rsidR="00587185" w:rsidRDefault="00587185" w:rsidP="00587185">
            <w:pPr>
              <w:spacing w:line="240" w:lineRule="auto"/>
              <w:jc w:val="center"/>
              <w:rPr>
                <w:rFonts w:ascii="Calibri" w:eastAsia="Times New Roman" w:hAnsi="Calibri" w:cs="Calibri"/>
                <w:color w:val="000000"/>
                <w:lang w:val="en-US"/>
              </w:rPr>
            </w:pPr>
            <w:r>
              <w:rPr>
                <w:rFonts w:ascii="Calibri" w:eastAsia="Times New Roman" w:hAnsi="Calibri" w:cs="Calibri"/>
                <w:color w:val="000000"/>
                <w:lang w:val="en-US"/>
              </w:rPr>
              <w:t>Dapsone / Sulfonamides</w:t>
            </w:r>
          </w:p>
        </w:tc>
        <w:tc>
          <w:tcPr>
            <w:tcW w:w="5380" w:type="dxa"/>
            <w:tcBorders>
              <w:top w:val="nil"/>
              <w:left w:val="nil"/>
              <w:bottom w:val="single" w:sz="4" w:space="0" w:color="auto"/>
              <w:right w:val="single" w:sz="4" w:space="0" w:color="auto"/>
            </w:tcBorders>
            <w:noWrap/>
            <w:vAlign w:val="bottom"/>
            <w:hideMark/>
          </w:tcPr>
          <w:p w14:paraId="06AAD0AE" w14:textId="77777777" w:rsidR="00587185" w:rsidRDefault="00587185" w:rsidP="00587185">
            <w:pPr>
              <w:spacing w:line="240" w:lineRule="auto"/>
              <w:jc w:val="center"/>
              <w:rPr>
                <w:rFonts w:ascii="Calibri" w:eastAsia="Times New Roman" w:hAnsi="Calibri" w:cs="Calibri"/>
                <w:color w:val="000000"/>
                <w:lang w:val="en-US"/>
              </w:rPr>
            </w:pPr>
            <w:r>
              <w:rPr>
                <w:rFonts w:ascii="Calibri" w:eastAsia="Times New Roman" w:hAnsi="Calibri" w:cs="Calibri"/>
                <w:color w:val="000000"/>
                <w:lang w:val="en-US"/>
              </w:rPr>
              <w:t>Haemolytic anaemia</w:t>
            </w:r>
          </w:p>
        </w:tc>
        <w:tc>
          <w:tcPr>
            <w:tcW w:w="3560" w:type="dxa"/>
            <w:tcBorders>
              <w:top w:val="nil"/>
              <w:left w:val="nil"/>
              <w:bottom w:val="single" w:sz="4" w:space="0" w:color="auto"/>
              <w:right w:val="single" w:sz="4" w:space="0" w:color="auto"/>
            </w:tcBorders>
            <w:noWrap/>
            <w:vAlign w:val="bottom"/>
            <w:hideMark/>
          </w:tcPr>
          <w:p w14:paraId="62144D9E" w14:textId="77777777" w:rsidR="00587185" w:rsidRDefault="00587185" w:rsidP="00587185">
            <w:pPr>
              <w:spacing w:line="240" w:lineRule="auto"/>
              <w:jc w:val="center"/>
              <w:rPr>
                <w:rFonts w:ascii="Calibri" w:eastAsia="Times New Roman" w:hAnsi="Calibri" w:cs="Calibri"/>
                <w:i/>
                <w:iCs/>
                <w:color w:val="000000"/>
                <w:lang w:val="en-US"/>
              </w:rPr>
            </w:pPr>
            <w:r>
              <w:rPr>
                <w:rFonts w:ascii="Calibri" w:eastAsia="Times New Roman" w:hAnsi="Calibri" w:cs="Calibri"/>
                <w:i/>
                <w:iCs/>
                <w:color w:val="000000"/>
                <w:lang w:val="en-US"/>
              </w:rPr>
              <w:t>G6PD</w:t>
            </w:r>
          </w:p>
        </w:tc>
        <w:tc>
          <w:tcPr>
            <w:tcW w:w="600" w:type="dxa"/>
            <w:tcBorders>
              <w:top w:val="nil"/>
              <w:left w:val="nil"/>
              <w:bottom w:val="single" w:sz="4" w:space="0" w:color="auto"/>
              <w:right w:val="single" w:sz="4" w:space="0" w:color="auto"/>
            </w:tcBorders>
            <w:shd w:val="clear" w:color="auto" w:fill="E4DFEC"/>
            <w:noWrap/>
            <w:vAlign w:val="bottom"/>
            <w:hideMark/>
          </w:tcPr>
          <w:p w14:paraId="3FF29F42" w14:textId="77777777" w:rsidR="00587185" w:rsidRDefault="00587185" w:rsidP="00587185">
            <w:pPr>
              <w:spacing w:line="240" w:lineRule="auto"/>
              <w:jc w:val="center"/>
              <w:rPr>
                <w:rFonts w:ascii="Calibri" w:eastAsia="Times New Roman" w:hAnsi="Calibri" w:cs="Calibri"/>
                <w:i/>
                <w:iCs/>
                <w:color w:val="000000"/>
                <w:lang w:val="en-US"/>
              </w:rPr>
            </w:pPr>
            <w:r>
              <w:rPr>
                <w:rFonts w:ascii="Calibri" w:eastAsia="Times New Roman" w:hAnsi="Calibri" w:cs="Calibri"/>
                <w:i/>
                <w:iCs/>
                <w:color w:val="000000"/>
                <w:lang w:val="en-US"/>
              </w:rPr>
              <w:t> </w:t>
            </w:r>
          </w:p>
        </w:tc>
        <w:tc>
          <w:tcPr>
            <w:tcW w:w="600" w:type="dxa"/>
            <w:tcBorders>
              <w:top w:val="nil"/>
              <w:left w:val="nil"/>
              <w:bottom w:val="single" w:sz="4" w:space="0" w:color="auto"/>
              <w:right w:val="single" w:sz="4" w:space="0" w:color="auto"/>
            </w:tcBorders>
            <w:noWrap/>
            <w:vAlign w:val="bottom"/>
            <w:hideMark/>
          </w:tcPr>
          <w:p w14:paraId="59D4804A" w14:textId="77777777" w:rsidR="00587185" w:rsidRDefault="00587185" w:rsidP="00587185">
            <w:pPr>
              <w:spacing w:line="240" w:lineRule="auto"/>
              <w:jc w:val="center"/>
              <w:rPr>
                <w:rFonts w:ascii="Calibri" w:eastAsia="Times New Roman" w:hAnsi="Calibri" w:cs="Calibri"/>
                <w:i/>
                <w:iCs/>
                <w:color w:val="000000"/>
                <w:lang w:val="en-US"/>
              </w:rPr>
            </w:pPr>
            <w:r>
              <w:rPr>
                <w:rFonts w:ascii="Calibri" w:eastAsia="Times New Roman" w:hAnsi="Calibri" w:cs="Calibri"/>
                <w:i/>
                <w:iCs/>
                <w:color w:val="000000"/>
                <w:lang w:val="en-US"/>
              </w:rPr>
              <w:t> </w:t>
            </w:r>
          </w:p>
        </w:tc>
        <w:tc>
          <w:tcPr>
            <w:tcW w:w="580" w:type="dxa"/>
            <w:tcBorders>
              <w:top w:val="nil"/>
              <w:left w:val="nil"/>
              <w:bottom w:val="single" w:sz="4" w:space="0" w:color="auto"/>
              <w:right w:val="single" w:sz="8" w:space="0" w:color="auto"/>
            </w:tcBorders>
            <w:shd w:val="clear" w:color="auto" w:fill="D8E4BC"/>
            <w:noWrap/>
            <w:vAlign w:val="bottom"/>
            <w:hideMark/>
          </w:tcPr>
          <w:p w14:paraId="484A8481" w14:textId="77777777" w:rsidR="00587185" w:rsidRDefault="00587185" w:rsidP="00587185">
            <w:pPr>
              <w:spacing w:line="240" w:lineRule="auto"/>
              <w:jc w:val="center"/>
              <w:rPr>
                <w:rFonts w:ascii="Calibri" w:eastAsia="Times New Roman" w:hAnsi="Calibri" w:cs="Calibri"/>
                <w:i/>
                <w:iCs/>
                <w:color w:val="000000"/>
                <w:lang w:val="en-US"/>
              </w:rPr>
            </w:pPr>
            <w:r>
              <w:rPr>
                <w:rFonts w:ascii="Calibri" w:eastAsia="Times New Roman" w:hAnsi="Calibri" w:cs="Calibri"/>
                <w:i/>
                <w:iCs/>
                <w:color w:val="000000"/>
                <w:lang w:val="en-US"/>
              </w:rPr>
              <w:t> </w:t>
            </w:r>
          </w:p>
        </w:tc>
      </w:tr>
      <w:tr w:rsidR="00587185" w14:paraId="3A1CD5AD" w14:textId="77777777" w:rsidTr="00587185">
        <w:trPr>
          <w:trHeight w:val="340"/>
        </w:trPr>
        <w:tc>
          <w:tcPr>
            <w:tcW w:w="3640" w:type="dxa"/>
            <w:tcBorders>
              <w:top w:val="nil"/>
              <w:left w:val="single" w:sz="8" w:space="0" w:color="auto"/>
              <w:bottom w:val="single" w:sz="4" w:space="0" w:color="auto"/>
              <w:right w:val="single" w:sz="4" w:space="0" w:color="auto"/>
            </w:tcBorders>
            <w:noWrap/>
            <w:vAlign w:val="bottom"/>
            <w:hideMark/>
          </w:tcPr>
          <w:p w14:paraId="7D23D642" w14:textId="77777777" w:rsidR="00587185" w:rsidRDefault="00587185" w:rsidP="00587185">
            <w:pPr>
              <w:spacing w:line="240" w:lineRule="auto"/>
              <w:jc w:val="center"/>
              <w:rPr>
                <w:rFonts w:ascii="Calibri" w:eastAsia="Times New Roman" w:hAnsi="Calibri" w:cs="Calibri"/>
                <w:color w:val="000000"/>
                <w:lang w:val="en-US"/>
              </w:rPr>
            </w:pPr>
            <w:r>
              <w:rPr>
                <w:rFonts w:ascii="Calibri" w:eastAsia="Times New Roman" w:hAnsi="Calibri" w:cs="Calibri"/>
                <w:color w:val="000000"/>
                <w:lang w:val="en-US"/>
              </w:rPr>
              <w:t>Rifampin /  Isoniazid / Pyrazinamide</w:t>
            </w:r>
          </w:p>
        </w:tc>
        <w:tc>
          <w:tcPr>
            <w:tcW w:w="5380" w:type="dxa"/>
            <w:tcBorders>
              <w:top w:val="nil"/>
              <w:left w:val="nil"/>
              <w:bottom w:val="single" w:sz="4" w:space="0" w:color="auto"/>
              <w:right w:val="single" w:sz="4" w:space="0" w:color="auto"/>
            </w:tcBorders>
            <w:noWrap/>
            <w:vAlign w:val="bottom"/>
            <w:hideMark/>
          </w:tcPr>
          <w:p w14:paraId="62DFACD1" w14:textId="77777777" w:rsidR="00587185" w:rsidRDefault="00587185" w:rsidP="00587185">
            <w:pPr>
              <w:spacing w:line="240" w:lineRule="auto"/>
              <w:jc w:val="center"/>
              <w:rPr>
                <w:rFonts w:ascii="Calibri" w:eastAsia="Times New Roman" w:hAnsi="Calibri" w:cs="Calibri"/>
                <w:color w:val="000000"/>
                <w:lang w:val="en-US"/>
              </w:rPr>
            </w:pPr>
            <w:r>
              <w:rPr>
                <w:rFonts w:ascii="Calibri" w:eastAsia="Times New Roman" w:hAnsi="Calibri" w:cs="Calibri"/>
                <w:color w:val="000000"/>
                <w:lang w:val="en-US"/>
              </w:rPr>
              <w:t>Serious liver injury</w:t>
            </w:r>
          </w:p>
        </w:tc>
        <w:tc>
          <w:tcPr>
            <w:tcW w:w="3560" w:type="dxa"/>
            <w:tcBorders>
              <w:top w:val="nil"/>
              <w:left w:val="nil"/>
              <w:bottom w:val="single" w:sz="4" w:space="0" w:color="auto"/>
              <w:right w:val="single" w:sz="4" w:space="0" w:color="auto"/>
            </w:tcBorders>
            <w:noWrap/>
            <w:vAlign w:val="bottom"/>
            <w:hideMark/>
          </w:tcPr>
          <w:p w14:paraId="39F5BE18" w14:textId="77777777" w:rsidR="00587185" w:rsidRDefault="00587185" w:rsidP="00587185">
            <w:pPr>
              <w:spacing w:line="240" w:lineRule="auto"/>
              <w:jc w:val="center"/>
              <w:rPr>
                <w:rFonts w:ascii="Calibri" w:eastAsia="Times New Roman" w:hAnsi="Calibri" w:cs="Calibri"/>
                <w:i/>
                <w:iCs/>
                <w:color w:val="000000"/>
                <w:lang w:val="en-US"/>
              </w:rPr>
            </w:pPr>
            <w:r>
              <w:rPr>
                <w:rFonts w:ascii="Calibri" w:eastAsia="Times New Roman" w:hAnsi="Calibri" w:cs="Calibri"/>
                <w:i/>
                <w:iCs/>
                <w:color w:val="000000"/>
                <w:lang w:val="en-US"/>
              </w:rPr>
              <w:t>NAT2</w:t>
            </w:r>
          </w:p>
        </w:tc>
        <w:tc>
          <w:tcPr>
            <w:tcW w:w="600" w:type="dxa"/>
            <w:tcBorders>
              <w:top w:val="nil"/>
              <w:left w:val="nil"/>
              <w:bottom w:val="single" w:sz="4" w:space="0" w:color="auto"/>
              <w:right w:val="single" w:sz="4" w:space="0" w:color="auto"/>
            </w:tcBorders>
            <w:shd w:val="clear" w:color="auto" w:fill="E4DFEC"/>
            <w:noWrap/>
            <w:vAlign w:val="bottom"/>
            <w:hideMark/>
          </w:tcPr>
          <w:p w14:paraId="238A7557" w14:textId="77777777" w:rsidR="00587185" w:rsidRDefault="00587185" w:rsidP="00587185">
            <w:pPr>
              <w:spacing w:line="240" w:lineRule="auto"/>
              <w:jc w:val="center"/>
              <w:rPr>
                <w:rFonts w:ascii="Calibri" w:eastAsia="Times New Roman" w:hAnsi="Calibri" w:cs="Calibri"/>
                <w:i/>
                <w:iCs/>
                <w:color w:val="000000"/>
                <w:lang w:val="en-US"/>
              </w:rPr>
            </w:pPr>
            <w:r>
              <w:rPr>
                <w:rFonts w:ascii="Calibri" w:eastAsia="Times New Roman" w:hAnsi="Calibri" w:cs="Calibri"/>
                <w:i/>
                <w:iCs/>
                <w:color w:val="000000"/>
                <w:lang w:val="en-US"/>
              </w:rPr>
              <w:t> </w:t>
            </w:r>
          </w:p>
        </w:tc>
        <w:tc>
          <w:tcPr>
            <w:tcW w:w="600" w:type="dxa"/>
            <w:tcBorders>
              <w:top w:val="nil"/>
              <w:left w:val="nil"/>
              <w:bottom w:val="single" w:sz="4" w:space="0" w:color="auto"/>
              <w:right w:val="single" w:sz="4" w:space="0" w:color="auto"/>
            </w:tcBorders>
            <w:noWrap/>
            <w:vAlign w:val="bottom"/>
            <w:hideMark/>
          </w:tcPr>
          <w:p w14:paraId="11C43D2F" w14:textId="77777777" w:rsidR="00587185" w:rsidRDefault="00587185" w:rsidP="00587185">
            <w:pPr>
              <w:spacing w:line="240" w:lineRule="auto"/>
              <w:jc w:val="center"/>
              <w:rPr>
                <w:rFonts w:ascii="Calibri" w:eastAsia="Times New Roman" w:hAnsi="Calibri" w:cs="Calibri"/>
                <w:i/>
                <w:iCs/>
                <w:color w:val="000000"/>
                <w:lang w:val="en-US"/>
              </w:rPr>
            </w:pPr>
            <w:r>
              <w:rPr>
                <w:rFonts w:ascii="Calibri" w:eastAsia="Times New Roman" w:hAnsi="Calibri" w:cs="Calibri"/>
                <w:i/>
                <w:iCs/>
                <w:color w:val="000000"/>
                <w:lang w:val="en-US"/>
              </w:rPr>
              <w:t> </w:t>
            </w:r>
          </w:p>
        </w:tc>
        <w:tc>
          <w:tcPr>
            <w:tcW w:w="580" w:type="dxa"/>
            <w:tcBorders>
              <w:top w:val="nil"/>
              <w:left w:val="nil"/>
              <w:bottom w:val="single" w:sz="4" w:space="0" w:color="auto"/>
              <w:right w:val="single" w:sz="8" w:space="0" w:color="auto"/>
            </w:tcBorders>
            <w:shd w:val="clear" w:color="auto" w:fill="D8E4BC"/>
            <w:noWrap/>
            <w:vAlign w:val="bottom"/>
            <w:hideMark/>
          </w:tcPr>
          <w:p w14:paraId="306BFEDB" w14:textId="77777777" w:rsidR="00587185" w:rsidRDefault="00587185" w:rsidP="00587185">
            <w:pPr>
              <w:spacing w:line="240" w:lineRule="auto"/>
              <w:jc w:val="center"/>
              <w:rPr>
                <w:rFonts w:ascii="Calibri" w:eastAsia="Times New Roman" w:hAnsi="Calibri" w:cs="Calibri"/>
                <w:i/>
                <w:iCs/>
                <w:color w:val="000000"/>
                <w:lang w:val="en-US"/>
              </w:rPr>
            </w:pPr>
            <w:r>
              <w:rPr>
                <w:rFonts w:ascii="Calibri" w:eastAsia="Times New Roman" w:hAnsi="Calibri" w:cs="Calibri"/>
                <w:i/>
                <w:iCs/>
                <w:color w:val="000000"/>
                <w:lang w:val="en-US"/>
              </w:rPr>
              <w:t> </w:t>
            </w:r>
          </w:p>
        </w:tc>
      </w:tr>
      <w:tr w:rsidR="00587185" w14:paraId="0C1B586B" w14:textId="77777777" w:rsidTr="00587185">
        <w:trPr>
          <w:trHeight w:val="340"/>
        </w:trPr>
        <w:tc>
          <w:tcPr>
            <w:tcW w:w="14360" w:type="dxa"/>
            <w:gridSpan w:val="6"/>
            <w:tcBorders>
              <w:top w:val="single" w:sz="8" w:space="0" w:color="auto"/>
              <w:left w:val="single" w:sz="8" w:space="0" w:color="auto"/>
              <w:bottom w:val="single" w:sz="8" w:space="0" w:color="auto"/>
              <w:right w:val="single" w:sz="8" w:space="0" w:color="000000"/>
            </w:tcBorders>
            <w:shd w:val="clear" w:color="auto" w:fill="DCE6F1"/>
            <w:noWrap/>
            <w:vAlign w:val="bottom"/>
            <w:hideMark/>
          </w:tcPr>
          <w:p w14:paraId="7F3E1793" w14:textId="77777777" w:rsidR="00587185" w:rsidRDefault="00587185" w:rsidP="00587185">
            <w:pPr>
              <w:spacing w:line="240" w:lineRule="auto"/>
              <w:jc w:val="center"/>
              <w:rPr>
                <w:rFonts w:ascii="Calibri" w:eastAsia="Times New Roman" w:hAnsi="Calibri" w:cs="Calibri"/>
                <w:b/>
                <w:bCs/>
                <w:color w:val="000000"/>
                <w:lang w:val="en-US"/>
              </w:rPr>
            </w:pPr>
            <w:r>
              <w:rPr>
                <w:rFonts w:ascii="Calibri" w:eastAsia="Times New Roman" w:hAnsi="Calibri" w:cs="Calibri"/>
                <w:b/>
                <w:bCs/>
                <w:color w:val="000000"/>
                <w:lang w:val="en-US"/>
              </w:rPr>
              <w:t>ANALGESICS PGx PANEL</w:t>
            </w:r>
          </w:p>
        </w:tc>
      </w:tr>
      <w:tr w:rsidR="00587185" w14:paraId="06DDFBBD" w14:textId="77777777" w:rsidTr="00587185">
        <w:trPr>
          <w:trHeight w:val="320"/>
        </w:trPr>
        <w:tc>
          <w:tcPr>
            <w:tcW w:w="3640" w:type="dxa"/>
            <w:tcBorders>
              <w:top w:val="nil"/>
              <w:left w:val="single" w:sz="8" w:space="0" w:color="auto"/>
              <w:bottom w:val="single" w:sz="4" w:space="0" w:color="auto"/>
              <w:right w:val="single" w:sz="4" w:space="0" w:color="auto"/>
            </w:tcBorders>
            <w:noWrap/>
            <w:vAlign w:val="bottom"/>
            <w:hideMark/>
          </w:tcPr>
          <w:p w14:paraId="101BB7A6" w14:textId="77777777" w:rsidR="00587185" w:rsidRDefault="00587185" w:rsidP="00587185">
            <w:pPr>
              <w:spacing w:line="240" w:lineRule="auto"/>
              <w:jc w:val="center"/>
              <w:rPr>
                <w:rFonts w:ascii="Calibri" w:eastAsia="Times New Roman" w:hAnsi="Calibri" w:cs="Calibri"/>
                <w:color w:val="000000"/>
                <w:lang w:val="en-US"/>
              </w:rPr>
            </w:pPr>
            <w:r>
              <w:rPr>
                <w:rFonts w:ascii="Calibri" w:eastAsia="Times New Roman" w:hAnsi="Calibri" w:cs="Calibri"/>
                <w:color w:val="000000"/>
                <w:lang w:val="en-US"/>
              </w:rPr>
              <w:t>Codeine</w:t>
            </w:r>
          </w:p>
        </w:tc>
        <w:tc>
          <w:tcPr>
            <w:tcW w:w="5380" w:type="dxa"/>
            <w:vMerge w:val="restart"/>
            <w:tcBorders>
              <w:top w:val="nil"/>
              <w:left w:val="single" w:sz="4" w:space="0" w:color="auto"/>
              <w:bottom w:val="single" w:sz="4" w:space="0" w:color="000000"/>
              <w:right w:val="single" w:sz="4" w:space="0" w:color="auto"/>
            </w:tcBorders>
            <w:noWrap/>
            <w:vAlign w:val="center"/>
            <w:hideMark/>
          </w:tcPr>
          <w:p w14:paraId="12610651" w14:textId="77777777" w:rsidR="00587185" w:rsidRDefault="00587185" w:rsidP="00587185">
            <w:pPr>
              <w:spacing w:line="240" w:lineRule="auto"/>
              <w:jc w:val="center"/>
              <w:rPr>
                <w:rFonts w:ascii="Calibri" w:eastAsia="Times New Roman" w:hAnsi="Calibri" w:cs="Calibri"/>
                <w:color w:val="000000"/>
                <w:lang w:val="en-US"/>
              </w:rPr>
            </w:pPr>
            <w:r>
              <w:rPr>
                <w:rFonts w:ascii="Calibri" w:eastAsia="Times New Roman" w:hAnsi="Calibri" w:cs="Calibri"/>
                <w:color w:val="000000"/>
                <w:lang w:val="en-US"/>
              </w:rPr>
              <w:t>CNS depression, therapeutic failure, death</w:t>
            </w:r>
          </w:p>
        </w:tc>
        <w:tc>
          <w:tcPr>
            <w:tcW w:w="3560" w:type="dxa"/>
            <w:tcBorders>
              <w:top w:val="nil"/>
              <w:left w:val="nil"/>
              <w:bottom w:val="single" w:sz="4" w:space="0" w:color="auto"/>
              <w:right w:val="single" w:sz="4" w:space="0" w:color="auto"/>
            </w:tcBorders>
            <w:noWrap/>
            <w:vAlign w:val="bottom"/>
            <w:hideMark/>
          </w:tcPr>
          <w:p w14:paraId="2F3C0EF1" w14:textId="77777777" w:rsidR="00587185" w:rsidRDefault="00587185" w:rsidP="00587185">
            <w:pPr>
              <w:spacing w:line="240" w:lineRule="auto"/>
              <w:jc w:val="center"/>
              <w:rPr>
                <w:rFonts w:ascii="Calibri" w:eastAsia="Times New Roman" w:hAnsi="Calibri" w:cs="Calibri"/>
                <w:i/>
                <w:iCs/>
                <w:color w:val="000000"/>
                <w:lang w:val="en-US"/>
              </w:rPr>
            </w:pPr>
            <w:r>
              <w:rPr>
                <w:rFonts w:ascii="Calibri" w:eastAsia="Times New Roman" w:hAnsi="Calibri" w:cs="Calibri"/>
                <w:i/>
                <w:iCs/>
                <w:color w:val="000000"/>
                <w:lang w:val="en-US"/>
              </w:rPr>
              <w:t>CYP2D6</w:t>
            </w:r>
          </w:p>
        </w:tc>
        <w:tc>
          <w:tcPr>
            <w:tcW w:w="600" w:type="dxa"/>
            <w:tcBorders>
              <w:top w:val="nil"/>
              <w:left w:val="nil"/>
              <w:bottom w:val="single" w:sz="4" w:space="0" w:color="auto"/>
              <w:right w:val="single" w:sz="4" w:space="0" w:color="auto"/>
            </w:tcBorders>
            <w:shd w:val="clear" w:color="auto" w:fill="E4DFEC"/>
            <w:noWrap/>
            <w:vAlign w:val="bottom"/>
            <w:hideMark/>
          </w:tcPr>
          <w:p w14:paraId="2E161243" w14:textId="77777777" w:rsidR="00587185" w:rsidRDefault="00587185" w:rsidP="00587185">
            <w:pPr>
              <w:spacing w:line="240" w:lineRule="auto"/>
              <w:jc w:val="center"/>
              <w:rPr>
                <w:rFonts w:ascii="Calibri" w:eastAsia="Times New Roman" w:hAnsi="Calibri" w:cs="Calibri"/>
                <w:i/>
                <w:iCs/>
                <w:color w:val="000000"/>
                <w:lang w:val="en-US"/>
              </w:rPr>
            </w:pPr>
            <w:r>
              <w:rPr>
                <w:rFonts w:ascii="Calibri" w:eastAsia="Times New Roman" w:hAnsi="Calibri" w:cs="Calibri"/>
                <w:i/>
                <w:iCs/>
                <w:color w:val="000000"/>
                <w:lang w:val="en-US"/>
              </w:rPr>
              <w:t> </w:t>
            </w:r>
          </w:p>
        </w:tc>
        <w:tc>
          <w:tcPr>
            <w:tcW w:w="600" w:type="dxa"/>
            <w:tcBorders>
              <w:top w:val="nil"/>
              <w:left w:val="nil"/>
              <w:bottom w:val="single" w:sz="4" w:space="0" w:color="auto"/>
              <w:right w:val="single" w:sz="4" w:space="0" w:color="auto"/>
            </w:tcBorders>
            <w:shd w:val="clear" w:color="auto" w:fill="B7DEE8"/>
            <w:noWrap/>
            <w:vAlign w:val="bottom"/>
            <w:hideMark/>
          </w:tcPr>
          <w:p w14:paraId="1FC75E99" w14:textId="77777777" w:rsidR="00587185" w:rsidRDefault="00587185" w:rsidP="00587185">
            <w:pPr>
              <w:spacing w:line="240" w:lineRule="auto"/>
              <w:jc w:val="center"/>
              <w:rPr>
                <w:rFonts w:ascii="Calibri" w:eastAsia="Times New Roman" w:hAnsi="Calibri" w:cs="Calibri"/>
                <w:i/>
                <w:iCs/>
                <w:color w:val="000000"/>
                <w:lang w:val="en-US"/>
              </w:rPr>
            </w:pPr>
            <w:r>
              <w:rPr>
                <w:rFonts w:ascii="Calibri" w:eastAsia="Times New Roman" w:hAnsi="Calibri" w:cs="Calibri"/>
                <w:i/>
                <w:iCs/>
                <w:color w:val="000000"/>
                <w:lang w:val="en-US"/>
              </w:rPr>
              <w:t> </w:t>
            </w:r>
          </w:p>
        </w:tc>
        <w:tc>
          <w:tcPr>
            <w:tcW w:w="580" w:type="dxa"/>
            <w:tcBorders>
              <w:top w:val="nil"/>
              <w:left w:val="nil"/>
              <w:bottom w:val="single" w:sz="4" w:space="0" w:color="auto"/>
              <w:right w:val="single" w:sz="8" w:space="0" w:color="auto"/>
            </w:tcBorders>
            <w:shd w:val="clear" w:color="auto" w:fill="D8E4BC"/>
            <w:noWrap/>
            <w:vAlign w:val="bottom"/>
            <w:hideMark/>
          </w:tcPr>
          <w:p w14:paraId="3E84C748" w14:textId="77777777" w:rsidR="00587185" w:rsidRDefault="00587185" w:rsidP="00587185">
            <w:pPr>
              <w:spacing w:line="240" w:lineRule="auto"/>
              <w:jc w:val="center"/>
              <w:rPr>
                <w:rFonts w:ascii="Calibri" w:eastAsia="Times New Roman" w:hAnsi="Calibri" w:cs="Calibri"/>
                <w:i/>
                <w:iCs/>
                <w:color w:val="000000"/>
                <w:lang w:val="en-US"/>
              </w:rPr>
            </w:pPr>
            <w:r>
              <w:rPr>
                <w:rFonts w:ascii="Calibri" w:eastAsia="Times New Roman" w:hAnsi="Calibri" w:cs="Calibri"/>
                <w:i/>
                <w:iCs/>
                <w:color w:val="000000"/>
                <w:lang w:val="en-US"/>
              </w:rPr>
              <w:t> </w:t>
            </w:r>
          </w:p>
        </w:tc>
      </w:tr>
      <w:tr w:rsidR="00587185" w14:paraId="0414B825" w14:textId="77777777" w:rsidTr="00587185">
        <w:trPr>
          <w:trHeight w:val="320"/>
        </w:trPr>
        <w:tc>
          <w:tcPr>
            <w:tcW w:w="3640" w:type="dxa"/>
            <w:tcBorders>
              <w:top w:val="nil"/>
              <w:left w:val="single" w:sz="8" w:space="0" w:color="auto"/>
              <w:bottom w:val="single" w:sz="4" w:space="0" w:color="auto"/>
              <w:right w:val="single" w:sz="4" w:space="0" w:color="auto"/>
            </w:tcBorders>
            <w:noWrap/>
            <w:vAlign w:val="bottom"/>
            <w:hideMark/>
          </w:tcPr>
          <w:p w14:paraId="0D0F2854" w14:textId="77777777" w:rsidR="00587185" w:rsidRDefault="00587185" w:rsidP="00587185">
            <w:pPr>
              <w:spacing w:line="240" w:lineRule="auto"/>
              <w:jc w:val="center"/>
              <w:rPr>
                <w:rFonts w:ascii="Calibri" w:eastAsia="Times New Roman" w:hAnsi="Calibri" w:cs="Calibri"/>
                <w:color w:val="000000"/>
                <w:lang w:val="en-US"/>
              </w:rPr>
            </w:pPr>
            <w:r>
              <w:rPr>
                <w:rFonts w:ascii="Calibri" w:eastAsia="Times New Roman" w:hAnsi="Calibri" w:cs="Calibri"/>
                <w:color w:val="000000"/>
                <w:lang w:val="en-US"/>
              </w:rPr>
              <w:t>Hydrocodone</w:t>
            </w:r>
          </w:p>
        </w:tc>
        <w:tc>
          <w:tcPr>
            <w:tcW w:w="0" w:type="auto"/>
            <w:vMerge/>
            <w:tcBorders>
              <w:top w:val="nil"/>
              <w:left w:val="single" w:sz="4" w:space="0" w:color="auto"/>
              <w:bottom w:val="single" w:sz="4" w:space="0" w:color="000000"/>
              <w:right w:val="single" w:sz="4" w:space="0" w:color="auto"/>
            </w:tcBorders>
            <w:vAlign w:val="center"/>
            <w:hideMark/>
          </w:tcPr>
          <w:p w14:paraId="198AC781" w14:textId="77777777" w:rsidR="00587185" w:rsidRDefault="00587185" w:rsidP="00587185">
            <w:pPr>
              <w:spacing w:line="256" w:lineRule="auto"/>
              <w:jc w:val="left"/>
              <w:rPr>
                <w:rFonts w:ascii="Calibri" w:eastAsia="Times New Roman" w:hAnsi="Calibri" w:cs="Calibri"/>
                <w:color w:val="000000"/>
                <w:lang w:val="en-US"/>
              </w:rPr>
            </w:pPr>
          </w:p>
        </w:tc>
        <w:tc>
          <w:tcPr>
            <w:tcW w:w="3560" w:type="dxa"/>
            <w:tcBorders>
              <w:top w:val="nil"/>
              <w:left w:val="nil"/>
              <w:bottom w:val="single" w:sz="4" w:space="0" w:color="auto"/>
              <w:right w:val="single" w:sz="4" w:space="0" w:color="auto"/>
            </w:tcBorders>
            <w:noWrap/>
            <w:vAlign w:val="bottom"/>
            <w:hideMark/>
          </w:tcPr>
          <w:p w14:paraId="7C14610C" w14:textId="77777777" w:rsidR="00587185" w:rsidRDefault="00587185" w:rsidP="00587185">
            <w:pPr>
              <w:spacing w:line="240" w:lineRule="auto"/>
              <w:jc w:val="center"/>
              <w:rPr>
                <w:rFonts w:ascii="Calibri" w:eastAsia="Times New Roman" w:hAnsi="Calibri" w:cs="Calibri"/>
                <w:i/>
                <w:iCs/>
                <w:color w:val="000000"/>
                <w:lang w:val="en-US"/>
              </w:rPr>
            </w:pPr>
            <w:r>
              <w:rPr>
                <w:rFonts w:ascii="Calibri" w:eastAsia="Times New Roman" w:hAnsi="Calibri" w:cs="Calibri"/>
                <w:i/>
                <w:iCs/>
                <w:color w:val="000000"/>
                <w:lang w:val="en-US"/>
              </w:rPr>
              <w:t>CYP2D6</w:t>
            </w:r>
          </w:p>
        </w:tc>
        <w:tc>
          <w:tcPr>
            <w:tcW w:w="600" w:type="dxa"/>
            <w:tcBorders>
              <w:top w:val="nil"/>
              <w:left w:val="nil"/>
              <w:bottom w:val="single" w:sz="4" w:space="0" w:color="auto"/>
              <w:right w:val="single" w:sz="4" w:space="0" w:color="auto"/>
            </w:tcBorders>
            <w:shd w:val="clear" w:color="auto" w:fill="E4DFEC"/>
            <w:noWrap/>
            <w:vAlign w:val="bottom"/>
            <w:hideMark/>
          </w:tcPr>
          <w:p w14:paraId="34DC0A9D" w14:textId="77777777" w:rsidR="00587185" w:rsidRDefault="00587185" w:rsidP="00587185">
            <w:pPr>
              <w:spacing w:line="240" w:lineRule="auto"/>
              <w:jc w:val="center"/>
              <w:rPr>
                <w:rFonts w:ascii="Calibri" w:eastAsia="Times New Roman" w:hAnsi="Calibri" w:cs="Calibri"/>
                <w:i/>
                <w:iCs/>
                <w:color w:val="000000"/>
                <w:lang w:val="en-US"/>
              </w:rPr>
            </w:pPr>
            <w:r>
              <w:rPr>
                <w:rFonts w:ascii="Calibri" w:eastAsia="Times New Roman" w:hAnsi="Calibri" w:cs="Calibri"/>
                <w:i/>
                <w:iCs/>
                <w:color w:val="000000"/>
                <w:lang w:val="en-US"/>
              </w:rPr>
              <w:t> </w:t>
            </w:r>
          </w:p>
        </w:tc>
        <w:tc>
          <w:tcPr>
            <w:tcW w:w="600" w:type="dxa"/>
            <w:tcBorders>
              <w:top w:val="nil"/>
              <w:left w:val="nil"/>
              <w:bottom w:val="single" w:sz="4" w:space="0" w:color="auto"/>
              <w:right w:val="single" w:sz="4" w:space="0" w:color="auto"/>
            </w:tcBorders>
            <w:noWrap/>
            <w:vAlign w:val="bottom"/>
            <w:hideMark/>
          </w:tcPr>
          <w:p w14:paraId="788FE93F" w14:textId="77777777" w:rsidR="00587185" w:rsidRDefault="00587185" w:rsidP="00587185">
            <w:pPr>
              <w:spacing w:line="240" w:lineRule="auto"/>
              <w:jc w:val="center"/>
              <w:rPr>
                <w:rFonts w:ascii="Calibri" w:eastAsia="Times New Roman" w:hAnsi="Calibri" w:cs="Calibri"/>
                <w:i/>
                <w:iCs/>
                <w:color w:val="000000"/>
                <w:lang w:val="en-US"/>
              </w:rPr>
            </w:pPr>
            <w:r>
              <w:rPr>
                <w:rFonts w:ascii="Calibri" w:eastAsia="Times New Roman" w:hAnsi="Calibri" w:cs="Calibri"/>
                <w:i/>
                <w:iCs/>
                <w:color w:val="000000"/>
                <w:lang w:val="en-US"/>
              </w:rPr>
              <w:t> </w:t>
            </w:r>
          </w:p>
        </w:tc>
        <w:tc>
          <w:tcPr>
            <w:tcW w:w="580" w:type="dxa"/>
            <w:tcBorders>
              <w:top w:val="nil"/>
              <w:left w:val="nil"/>
              <w:bottom w:val="single" w:sz="4" w:space="0" w:color="auto"/>
              <w:right w:val="single" w:sz="8" w:space="0" w:color="auto"/>
            </w:tcBorders>
            <w:noWrap/>
            <w:vAlign w:val="bottom"/>
            <w:hideMark/>
          </w:tcPr>
          <w:p w14:paraId="43F40947" w14:textId="77777777" w:rsidR="00587185" w:rsidRDefault="00587185" w:rsidP="00587185">
            <w:pPr>
              <w:spacing w:line="240" w:lineRule="auto"/>
              <w:jc w:val="center"/>
              <w:rPr>
                <w:rFonts w:ascii="Calibri" w:eastAsia="Times New Roman" w:hAnsi="Calibri" w:cs="Calibri"/>
                <w:i/>
                <w:iCs/>
                <w:color w:val="000000"/>
                <w:lang w:val="en-US"/>
              </w:rPr>
            </w:pPr>
            <w:r>
              <w:rPr>
                <w:rFonts w:ascii="Calibri" w:eastAsia="Times New Roman" w:hAnsi="Calibri" w:cs="Calibri"/>
                <w:i/>
                <w:iCs/>
                <w:color w:val="000000"/>
                <w:lang w:val="en-US"/>
              </w:rPr>
              <w:t> </w:t>
            </w:r>
          </w:p>
        </w:tc>
      </w:tr>
      <w:tr w:rsidR="00587185" w14:paraId="4E219176" w14:textId="77777777" w:rsidTr="00587185">
        <w:trPr>
          <w:trHeight w:val="320"/>
        </w:trPr>
        <w:tc>
          <w:tcPr>
            <w:tcW w:w="3640" w:type="dxa"/>
            <w:tcBorders>
              <w:top w:val="nil"/>
              <w:left w:val="single" w:sz="8" w:space="0" w:color="auto"/>
              <w:bottom w:val="single" w:sz="4" w:space="0" w:color="auto"/>
              <w:right w:val="single" w:sz="4" w:space="0" w:color="auto"/>
            </w:tcBorders>
            <w:noWrap/>
            <w:vAlign w:val="bottom"/>
            <w:hideMark/>
          </w:tcPr>
          <w:p w14:paraId="29E924A1" w14:textId="77777777" w:rsidR="00587185" w:rsidRDefault="00587185" w:rsidP="00587185">
            <w:pPr>
              <w:spacing w:line="240" w:lineRule="auto"/>
              <w:jc w:val="center"/>
              <w:rPr>
                <w:rFonts w:ascii="Calibri" w:eastAsia="Times New Roman" w:hAnsi="Calibri" w:cs="Calibri"/>
                <w:color w:val="000000"/>
                <w:lang w:val="en-US"/>
              </w:rPr>
            </w:pPr>
            <w:r>
              <w:rPr>
                <w:rFonts w:ascii="Calibri" w:eastAsia="Times New Roman" w:hAnsi="Calibri" w:cs="Calibri"/>
                <w:color w:val="000000"/>
                <w:lang w:val="en-US"/>
              </w:rPr>
              <w:t>Oxycodone</w:t>
            </w:r>
          </w:p>
        </w:tc>
        <w:tc>
          <w:tcPr>
            <w:tcW w:w="5380" w:type="dxa"/>
            <w:vMerge w:val="restart"/>
            <w:tcBorders>
              <w:top w:val="nil"/>
              <w:left w:val="single" w:sz="4" w:space="0" w:color="auto"/>
              <w:bottom w:val="single" w:sz="8" w:space="0" w:color="000000"/>
              <w:right w:val="single" w:sz="4" w:space="0" w:color="auto"/>
            </w:tcBorders>
            <w:noWrap/>
            <w:vAlign w:val="center"/>
            <w:hideMark/>
          </w:tcPr>
          <w:p w14:paraId="702F0F60" w14:textId="77777777" w:rsidR="00587185" w:rsidRDefault="00587185" w:rsidP="00587185">
            <w:pPr>
              <w:spacing w:line="240" w:lineRule="auto"/>
              <w:jc w:val="center"/>
              <w:rPr>
                <w:rFonts w:ascii="Calibri" w:eastAsia="Times New Roman" w:hAnsi="Calibri" w:cs="Calibri"/>
                <w:color w:val="000000"/>
                <w:lang w:val="en-US"/>
              </w:rPr>
            </w:pPr>
            <w:r>
              <w:rPr>
                <w:rFonts w:ascii="Calibri" w:eastAsia="Times New Roman" w:hAnsi="Calibri" w:cs="Calibri"/>
                <w:color w:val="000000"/>
                <w:lang w:val="en-US"/>
              </w:rPr>
              <w:t>CNS depression, death</w:t>
            </w:r>
          </w:p>
        </w:tc>
        <w:tc>
          <w:tcPr>
            <w:tcW w:w="3560" w:type="dxa"/>
            <w:tcBorders>
              <w:top w:val="nil"/>
              <w:left w:val="nil"/>
              <w:bottom w:val="single" w:sz="4" w:space="0" w:color="auto"/>
              <w:right w:val="single" w:sz="4" w:space="0" w:color="auto"/>
            </w:tcBorders>
            <w:noWrap/>
            <w:vAlign w:val="bottom"/>
            <w:hideMark/>
          </w:tcPr>
          <w:p w14:paraId="586DBC60" w14:textId="77777777" w:rsidR="00587185" w:rsidRDefault="00587185" w:rsidP="00587185">
            <w:pPr>
              <w:spacing w:line="240" w:lineRule="auto"/>
              <w:jc w:val="center"/>
              <w:rPr>
                <w:rFonts w:ascii="Calibri" w:eastAsia="Times New Roman" w:hAnsi="Calibri" w:cs="Calibri"/>
                <w:i/>
                <w:iCs/>
                <w:color w:val="000000"/>
                <w:lang w:val="en-US"/>
              </w:rPr>
            </w:pPr>
            <w:r>
              <w:rPr>
                <w:rFonts w:ascii="Calibri" w:eastAsia="Times New Roman" w:hAnsi="Calibri" w:cs="Calibri"/>
                <w:i/>
                <w:iCs/>
                <w:color w:val="000000"/>
                <w:lang w:val="en-US"/>
              </w:rPr>
              <w:t>CYP2D6</w:t>
            </w:r>
          </w:p>
        </w:tc>
        <w:tc>
          <w:tcPr>
            <w:tcW w:w="600" w:type="dxa"/>
            <w:tcBorders>
              <w:top w:val="nil"/>
              <w:left w:val="nil"/>
              <w:bottom w:val="single" w:sz="4" w:space="0" w:color="auto"/>
              <w:right w:val="single" w:sz="4" w:space="0" w:color="auto"/>
            </w:tcBorders>
            <w:shd w:val="clear" w:color="auto" w:fill="E4DFEC"/>
            <w:noWrap/>
            <w:vAlign w:val="bottom"/>
            <w:hideMark/>
          </w:tcPr>
          <w:p w14:paraId="04E09B4D" w14:textId="77777777" w:rsidR="00587185" w:rsidRDefault="00587185" w:rsidP="00587185">
            <w:pPr>
              <w:spacing w:line="240" w:lineRule="auto"/>
              <w:jc w:val="center"/>
              <w:rPr>
                <w:rFonts w:ascii="Calibri" w:eastAsia="Times New Roman" w:hAnsi="Calibri" w:cs="Calibri"/>
                <w:i/>
                <w:iCs/>
                <w:color w:val="000000"/>
                <w:lang w:val="en-US"/>
              </w:rPr>
            </w:pPr>
            <w:r>
              <w:rPr>
                <w:rFonts w:ascii="Calibri" w:eastAsia="Times New Roman" w:hAnsi="Calibri" w:cs="Calibri"/>
                <w:i/>
                <w:iCs/>
                <w:color w:val="000000"/>
                <w:lang w:val="en-US"/>
              </w:rPr>
              <w:t> </w:t>
            </w:r>
          </w:p>
        </w:tc>
        <w:tc>
          <w:tcPr>
            <w:tcW w:w="600" w:type="dxa"/>
            <w:tcBorders>
              <w:top w:val="nil"/>
              <w:left w:val="nil"/>
              <w:bottom w:val="single" w:sz="4" w:space="0" w:color="auto"/>
              <w:right w:val="single" w:sz="4" w:space="0" w:color="auto"/>
            </w:tcBorders>
            <w:shd w:val="clear" w:color="auto" w:fill="B7DEE8"/>
            <w:noWrap/>
            <w:vAlign w:val="bottom"/>
            <w:hideMark/>
          </w:tcPr>
          <w:p w14:paraId="37B28615" w14:textId="77777777" w:rsidR="00587185" w:rsidRDefault="00587185" w:rsidP="00587185">
            <w:pPr>
              <w:spacing w:line="240" w:lineRule="auto"/>
              <w:jc w:val="center"/>
              <w:rPr>
                <w:rFonts w:ascii="Calibri" w:eastAsia="Times New Roman" w:hAnsi="Calibri" w:cs="Calibri"/>
                <w:i/>
                <w:iCs/>
                <w:color w:val="000000"/>
                <w:lang w:val="en-US"/>
              </w:rPr>
            </w:pPr>
            <w:r>
              <w:rPr>
                <w:rFonts w:ascii="Calibri" w:eastAsia="Times New Roman" w:hAnsi="Calibri" w:cs="Calibri"/>
                <w:i/>
                <w:iCs/>
                <w:color w:val="000000"/>
                <w:lang w:val="en-US"/>
              </w:rPr>
              <w:t> </w:t>
            </w:r>
          </w:p>
        </w:tc>
        <w:tc>
          <w:tcPr>
            <w:tcW w:w="580" w:type="dxa"/>
            <w:tcBorders>
              <w:top w:val="nil"/>
              <w:left w:val="nil"/>
              <w:bottom w:val="single" w:sz="4" w:space="0" w:color="auto"/>
              <w:right w:val="single" w:sz="8" w:space="0" w:color="auto"/>
            </w:tcBorders>
            <w:noWrap/>
            <w:vAlign w:val="bottom"/>
            <w:hideMark/>
          </w:tcPr>
          <w:p w14:paraId="56CE9471" w14:textId="77777777" w:rsidR="00587185" w:rsidRDefault="00587185" w:rsidP="00587185">
            <w:pPr>
              <w:spacing w:line="240" w:lineRule="auto"/>
              <w:jc w:val="center"/>
              <w:rPr>
                <w:rFonts w:ascii="Calibri" w:eastAsia="Times New Roman" w:hAnsi="Calibri" w:cs="Calibri"/>
                <w:i/>
                <w:iCs/>
                <w:color w:val="000000"/>
                <w:lang w:val="en-US"/>
              </w:rPr>
            </w:pPr>
            <w:r>
              <w:rPr>
                <w:rFonts w:ascii="Calibri" w:eastAsia="Times New Roman" w:hAnsi="Calibri" w:cs="Calibri"/>
                <w:i/>
                <w:iCs/>
                <w:color w:val="000000"/>
                <w:lang w:val="en-US"/>
              </w:rPr>
              <w:t> </w:t>
            </w:r>
          </w:p>
        </w:tc>
      </w:tr>
      <w:tr w:rsidR="00587185" w14:paraId="032BDB08" w14:textId="77777777" w:rsidTr="00587185">
        <w:trPr>
          <w:trHeight w:val="340"/>
        </w:trPr>
        <w:tc>
          <w:tcPr>
            <w:tcW w:w="3640" w:type="dxa"/>
            <w:tcBorders>
              <w:top w:val="nil"/>
              <w:left w:val="single" w:sz="8" w:space="0" w:color="auto"/>
              <w:bottom w:val="single" w:sz="8" w:space="0" w:color="auto"/>
              <w:right w:val="single" w:sz="4" w:space="0" w:color="auto"/>
            </w:tcBorders>
            <w:noWrap/>
            <w:vAlign w:val="bottom"/>
            <w:hideMark/>
          </w:tcPr>
          <w:p w14:paraId="78D6309C" w14:textId="77777777" w:rsidR="00587185" w:rsidRDefault="00587185" w:rsidP="00587185">
            <w:pPr>
              <w:spacing w:line="240" w:lineRule="auto"/>
              <w:jc w:val="center"/>
              <w:rPr>
                <w:rFonts w:ascii="Calibri" w:eastAsia="Times New Roman" w:hAnsi="Calibri" w:cs="Calibri"/>
                <w:color w:val="000000"/>
                <w:lang w:val="en-US"/>
              </w:rPr>
            </w:pPr>
            <w:r>
              <w:rPr>
                <w:rFonts w:ascii="Calibri" w:eastAsia="Times New Roman" w:hAnsi="Calibri" w:cs="Calibri"/>
                <w:color w:val="000000"/>
                <w:lang w:val="en-US"/>
              </w:rPr>
              <w:t>Tramadol</w:t>
            </w:r>
          </w:p>
        </w:tc>
        <w:tc>
          <w:tcPr>
            <w:tcW w:w="0" w:type="auto"/>
            <w:vMerge/>
            <w:tcBorders>
              <w:top w:val="nil"/>
              <w:left w:val="single" w:sz="4" w:space="0" w:color="auto"/>
              <w:bottom w:val="single" w:sz="8" w:space="0" w:color="000000"/>
              <w:right w:val="single" w:sz="4" w:space="0" w:color="auto"/>
            </w:tcBorders>
            <w:vAlign w:val="center"/>
            <w:hideMark/>
          </w:tcPr>
          <w:p w14:paraId="4C13BB38" w14:textId="77777777" w:rsidR="00587185" w:rsidRDefault="00587185" w:rsidP="00587185">
            <w:pPr>
              <w:spacing w:line="256" w:lineRule="auto"/>
              <w:jc w:val="left"/>
              <w:rPr>
                <w:rFonts w:ascii="Calibri" w:eastAsia="Times New Roman" w:hAnsi="Calibri" w:cs="Calibri"/>
                <w:color w:val="000000"/>
                <w:lang w:val="en-US"/>
              </w:rPr>
            </w:pPr>
          </w:p>
        </w:tc>
        <w:tc>
          <w:tcPr>
            <w:tcW w:w="3560" w:type="dxa"/>
            <w:tcBorders>
              <w:top w:val="nil"/>
              <w:left w:val="nil"/>
              <w:bottom w:val="single" w:sz="8" w:space="0" w:color="auto"/>
              <w:right w:val="single" w:sz="4" w:space="0" w:color="auto"/>
            </w:tcBorders>
            <w:noWrap/>
            <w:vAlign w:val="bottom"/>
            <w:hideMark/>
          </w:tcPr>
          <w:p w14:paraId="2C023893" w14:textId="77777777" w:rsidR="00587185" w:rsidRDefault="00587185" w:rsidP="00587185">
            <w:pPr>
              <w:spacing w:line="240" w:lineRule="auto"/>
              <w:jc w:val="center"/>
              <w:rPr>
                <w:rFonts w:ascii="Calibri" w:eastAsia="Times New Roman" w:hAnsi="Calibri" w:cs="Calibri"/>
                <w:i/>
                <w:iCs/>
                <w:color w:val="000000"/>
                <w:lang w:val="en-US"/>
              </w:rPr>
            </w:pPr>
            <w:r>
              <w:rPr>
                <w:rFonts w:ascii="Calibri" w:eastAsia="Times New Roman" w:hAnsi="Calibri" w:cs="Calibri"/>
                <w:i/>
                <w:iCs/>
                <w:color w:val="000000"/>
                <w:lang w:val="en-US"/>
              </w:rPr>
              <w:t>CYP2D6</w:t>
            </w:r>
          </w:p>
        </w:tc>
        <w:tc>
          <w:tcPr>
            <w:tcW w:w="600" w:type="dxa"/>
            <w:tcBorders>
              <w:top w:val="nil"/>
              <w:left w:val="nil"/>
              <w:bottom w:val="single" w:sz="8" w:space="0" w:color="auto"/>
              <w:right w:val="single" w:sz="4" w:space="0" w:color="auto"/>
            </w:tcBorders>
            <w:shd w:val="clear" w:color="auto" w:fill="E4DFEC"/>
            <w:noWrap/>
            <w:vAlign w:val="bottom"/>
            <w:hideMark/>
          </w:tcPr>
          <w:p w14:paraId="6C412216" w14:textId="77777777" w:rsidR="00587185" w:rsidRDefault="00587185" w:rsidP="00587185">
            <w:pPr>
              <w:spacing w:line="240" w:lineRule="auto"/>
              <w:jc w:val="center"/>
              <w:rPr>
                <w:rFonts w:ascii="Calibri" w:eastAsia="Times New Roman" w:hAnsi="Calibri" w:cs="Calibri"/>
                <w:i/>
                <w:iCs/>
                <w:color w:val="000000"/>
                <w:lang w:val="en-US"/>
              </w:rPr>
            </w:pPr>
            <w:r>
              <w:rPr>
                <w:rFonts w:ascii="Calibri" w:eastAsia="Times New Roman" w:hAnsi="Calibri" w:cs="Calibri"/>
                <w:i/>
                <w:iCs/>
                <w:color w:val="000000"/>
                <w:lang w:val="en-US"/>
              </w:rPr>
              <w:t> </w:t>
            </w:r>
          </w:p>
        </w:tc>
        <w:tc>
          <w:tcPr>
            <w:tcW w:w="600" w:type="dxa"/>
            <w:tcBorders>
              <w:top w:val="nil"/>
              <w:left w:val="nil"/>
              <w:bottom w:val="single" w:sz="8" w:space="0" w:color="auto"/>
              <w:right w:val="single" w:sz="4" w:space="0" w:color="auto"/>
            </w:tcBorders>
            <w:shd w:val="clear" w:color="auto" w:fill="B7DEE8"/>
            <w:noWrap/>
            <w:vAlign w:val="bottom"/>
            <w:hideMark/>
          </w:tcPr>
          <w:p w14:paraId="19C59929" w14:textId="77777777" w:rsidR="00587185" w:rsidRDefault="00587185" w:rsidP="00587185">
            <w:pPr>
              <w:spacing w:line="240" w:lineRule="auto"/>
              <w:jc w:val="center"/>
              <w:rPr>
                <w:rFonts w:ascii="Calibri" w:eastAsia="Times New Roman" w:hAnsi="Calibri" w:cs="Calibri"/>
                <w:i/>
                <w:iCs/>
                <w:color w:val="000000"/>
                <w:lang w:val="en-US"/>
              </w:rPr>
            </w:pPr>
            <w:r>
              <w:rPr>
                <w:rFonts w:ascii="Calibri" w:eastAsia="Times New Roman" w:hAnsi="Calibri" w:cs="Calibri"/>
                <w:i/>
                <w:iCs/>
                <w:color w:val="000000"/>
                <w:lang w:val="en-US"/>
              </w:rPr>
              <w:t> </w:t>
            </w:r>
          </w:p>
        </w:tc>
        <w:tc>
          <w:tcPr>
            <w:tcW w:w="580" w:type="dxa"/>
            <w:tcBorders>
              <w:top w:val="nil"/>
              <w:left w:val="nil"/>
              <w:bottom w:val="single" w:sz="8" w:space="0" w:color="auto"/>
              <w:right w:val="single" w:sz="8" w:space="0" w:color="auto"/>
            </w:tcBorders>
            <w:shd w:val="clear" w:color="auto" w:fill="D8E4BC"/>
            <w:noWrap/>
            <w:vAlign w:val="bottom"/>
            <w:hideMark/>
          </w:tcPr>
          <w:p w14:paraId="4C91746A" w14:textId="77777777" w:rsidR="00587185" w:rsidRDefault="00587185" w:rsidP="00587185">
            <w:pPr>
              <w:spacing w:line="240" w:lineRule="auto"/>
              <w:jc w:val="center"/>
              <w:rPr>
                <w:rFonts w:ascii="Calibri" w:eastAsia="Times New Roman" w:hAnsi="Calibri" w:cs="Calibri"/>
                <w:i/>
                <w:iCs/>
                <w:color w:val="000000"/>
                <w:lang w:val="en-US"/>
              </w:rPr>
            </w:pPr>
            <w:r>
              <w:rPr>
                <w:rFonts w:ascii="Calibri" w:eastAsia="Times New Roman" w:hAnsi="Calibri" w:cs="Calibri"/>
                <w:i/>
                <w:iCs/>
                <w:color w:val="000000"/>
                <w:lang w:val="en-US"/>
              </w:rPr>
              <w:t> </w:t>
            </w:r>
          </w:p>
        </w:tc>
      </w:tr>
      <w:tr w:rsidR="00587185" w14:paraId="41C90985" w14:textId="77777777" w:rsidTr="00587185">
        <w:trPr>
          <w:trHeight w:val="340"/>
        </w:trPr>
        <w:tc>
          <w:tcPr>
            <w:tcW w:w="14360" w:type="dxa"/>
            <w:gridSpan w:val="6"/>
            <w:tcBorders>
              <w:top w:val="single" w:sz="8" w:space="0" w:color="auto"/>
              <w:left w:val="single" w:sz="8" w:space="0" w:color="auto"/>
              <w:bottom w:val="single" w:sz="8" w:space="0" w:color="auto"/>
              <w:right w:val="single" w:sz="8" w:space="0" w:color="000000"/>
            </w:tcBorders>
            <w:shd w:val="clear" w:color="auto" w:fill="DCE6F1"/>
            <w:noWrap/>
            <w:vAlign w:val="bottom"/>
            <w:hideMark/>
          </w:tcPr>
          <w:p w14:paraId="447E7130" w14:textId="77777777" w:rsidR="00587185" w:rsidRDefault="00587185" w:rsidP="00587185">
            <w:pPr>
              <w:spacing w:line="240" w:lineRule="auto"/>
              <w:jc w:val="center"/>
              <w:rPr>
                <w:rFonts w:ascii="Calibri" w:eastAsia="Times New Roman" w:hAnsi="Calibri" w:cs="Calibri"/>
                <w:b/>
                <w:bCs/>
                <w:color w:val="000000"/>
                <w:lang w:val="en-US"/>
              </w:rPr>
            </w:pPr>
            <w:r>
              <w:rPr>
                <w:rFonts w:ascii="Calibri" w:eastAsia="Times New Roman" w:hAnsi="Calibri" w:cs="Calibri"/>
                <w:b/>
                <w:bCs/>
                <w:color w:val="000000"/>
                <w:lang w:val="en-US"/>
              </w:rPr>
              <w:t>MENTAL HEALTH PGx PANEL</w:t>
            </w:r>
          </w:p>
        </w:tc>
      </w:tr>
      <w:tr w:rsidR="00587185" w14:paraId="1AE10375" w14:textId="77777777" w:rsidTr="00587185">
        <w:trPr>
          <w:trHeight w:val="320"/>
        </w:trPr>
        <w:tc>
          <w:tcPr>
            <w:tcW w:w="14360" w:type="dxa"/>
            <w:gridSpan w:val="6"/>
            <w:tcBorders>
              <w:top w:val="nil"/>
              <w:left w:val="single" w:sz="8" w:space="0" w:color="auto"/>
              <w:bottom w:val="single" w:sz="4" w:space="0" w:color="auto"/>
              <w:right w:val="single" w:sz="8" w:space="0" w:color="000000"/>
            </w:tcBorders>
            <w:shd w:val="clear" w:color="auto" w:fill="BFBFBF"/>
            <w:noWrap/>
            <w:vAlign w:val="bottom"/>
            <w:hideMark/>
          </w:tcPr>
          <w:p w14:paraId="587EFDF2" w14:textId="77777777" w:rsidR="00587185" w:rsidRDefault="00587185" w:rsidP="00587185">
            <w:pPr>
              <w:spacing w:line="240" w:lineRule="auto"/>
              <w:jc w:val="center"/>
              <w:rPr>
                <w:rFonts w:ascii="Calibri" w:eastAsia="Times New Roman" w:hAnsi="Calibri" w:cs="Calibri"/>
                <w:b/>
                <w:bCs/>
                <w:color w:val="000000"/>
                <w:lang w:val="en-US"/>
              </w:rPr>
            </w:pPr>
            <w:r>
              <w:rPr>
                <w:rFonts w:ascii="Calibri" w:eastAsia="Times New Roman" w:hAnsi="Calibri" w:cs="Calibri"/>
                <w:b/>
                <w:bCs/>
                <w:color w:val="000000"/>
                <w:lang w:val="en-US"/>
              </w:rPr>
              <w:t>Mood Disorders</w:t>
            </w:r>
          </w:p>
        </w:tc>
      </w:tr>
      <w:tr w:rsidR="00587185" w14:paraId="6249919F" w14:textId="77777777" w:rsidTr="00587185">
        <w:trPr>
          <w:trHeight w:val="320"/>
        </w:trPr>
        <w:tc>
          <w:tcPr>
            <w:tcW w:w="3640" w:type="dxa"/>
            <w:tcBorders>
              <w:top w:val="nil"/>
              <w:left w:val="single" w:sz="8" w:space="0" w:color="auto"/>
              <w:bottom w:val="single" w:sz="4" w:space="0" w:color="auto"/>
              <w:right w:val="single" w:sz="4" w:space="0" w:color="auto"/>
            </w:tcBorders>
            <w:noWrap/>
            <w:vAlign w:val="bottom"/>
            <w:hideMark/>
          </w:tcPr>
          <w:p w14:paraId="454E717A" w14:textId="77777777" w:rsidR="00587185" w:rsidRDefault="00587185" w:rsidP="00587185">
            <w:pPr>
              <w:spacing w:line="240" w:lineRule="auto"/>
              <w:jc w:val="center"/>
              <w:rPr>
                <w:rFonts w:ascii="Calibri" w:eastAsia="Times New Roman" w:hAnsi="Calibri" w:cs="Calibri"/>
                <w:color w:val="000000"/>
                <w:lang w:val="en-US"/>
              </w:rPr>
            </w:pPr>
            <w:r>
              <w:rPr>
                <w:rFonts w:ascii="Calibri" w:eastAsia="Times New Roman" w:hAnsi="Calibri" w:cs="Calibri"/>
                <w:color w:val="000000"/>
                <w:lang w:val="en-US"/>
              </w:rPr>
              <w:t xml:space="preserve">Carbamazepine </w:t>
            </w:r>
          </w:p>
        </w:tc>
        <w:tc>
          <w:tcPr>
            <w:tcW w:w="5380" w:type="dxa"/>
            <w:vMerge w:val="restart"/>
            <w:tcBorders>
              <w:top w:val="nil"/>
              <w:left w:val="single" w:sz="4" w:space="0" w:color="auto"/>
              <w:bottom w:val="single" w:sz="4" w:space="0" w:color="000000"/>
              <w:right w:val="single" w:sz="4" w:space="0" w:color="auto"/>
            </w:tcBorders>
            <w:noWrap/>
            <w:vAlign w:val="center"/>
            <w:hideMark/>
          </w:tcPr>
          <w:p w14:paraId="6D642438" w14:textId="77777777" w:rsidR="00587185" w:rsidRDefault="00587185" w:rsidP="00587185">
            <w:pPr>
              <w:spacing w:line="240" w:lineRule="auto"/>
              <w:jc w:val="center"/>
              <w:rPr>
                <w:rFonts w:ascii="Calibri" w:eastAsia="Times New Roman" w:hAnsi="Calibri" w:cs="Calibri"/>
                <w:color w:val="000000"/>
                <w:lang w:val="en-US"/>
              </w:rPr>
            </w:pPr>
            <w:r>
              <w:rPr>
                <w:rFonts w:ascii="Calibri" w:eastAsia="Times New Roman" w:hAnsi="Calibri" w:cs="Calibri"/>
                <w:color w:val="000000"/>
                <w:lang w:val="en-US"/>
              </w:rPr>
              <w:t>Severe cutaneous reactions</w:t>
            </w:r>
          </w:p>
        </w:tc>
        <w:tc>
          <w:tcPr>
            <w:tcW w:w="3560" w:type="dxa"/>
            <w:tcBorders>
              <w:top w:val="nil"/>
              <w:left w:val="nil"/>
              <w:bottom w:val="single" w:sz="4" w:space="0" w:color="auto"/>
              <w:right w:val="single" w:sz="4" w:space="0" w:color="auto"/>
            </w:tcBorders>
            <w:noWrap/>
            <w:vAlign w:val="bottom"/>
            <w:hideMark/>
          </w:tcPr>
          <w:p w14:paraId="35CE5C73" w14:textId="77777777" w:rsidR="00587185" w:rsidRDefault="00587185" w:rsidP="00587185">
            <w:pPr>
              <w:spacing w:line="240" w:lineRule="auto"/>
              <w:jc w:val="center"/>
              <w:rPr>
                <w:rFonts w:ascii="Calibri" w:eastAsia="Times New Roman" w:hAnsi="Calibri" w:cs="Calibri"/>
                <w:i/>
                <w:iCs/>
                <w:color w:val="000000"/>
                <w:lang w:val="en-US"/>
              </w:rPr>
            </w:pPr>
            <w:r>
              <w:rPr>
                <w:rFonts w:ascii="Calibri" w:eastAsia="Times New Roman" w:hAnsi="Calibri" w:cs="Calibri"/>
                <w:i/>
                <w:iCs/>
                <w:color w:val="000000"/>
                <w:lang w:val="en-US"/>
              </w:rPr>
              <w:t>HLA-B, HLA-A</w:t>
            </w:r>
          </w:p>
        </w:tc>
        <w:tc>
          <w:tcPr>
            <w:tcW w:w="600" w:type="dxa"/>
            <w:tcBorders>
              <w:top w:val="nil"/>
              <w:left w:val="nil"/>
              <w:bottom w:val="single" w:sz="4" w:space="0" w:color="auto"/>
              <w:right w:val="single" w:sz="4" w:space="0" w:color="auto"/>
            </w:tcBorders>
            <w:shd w:val="clear" w:color="auto" w:fill="E4DFEC"/>
            <w:noWrap/>
            <w:vAlign w:val="bottom"/>
            <w:hideMark/>
          </w:tcPr>
          <w:p w14:paraId="48BD7507" w14:textId="77777777" w:rsidR="00587185" w:rsidRDefault="00587185" w:rsidP="00587185">
            <w:pPr>
              <w:spacing w:line="240" w:lineRule="auto"/>
              <w:jc w:val="center"/>
              <w:rPr>
                <w:rFonts w:ascii="Calibri" w:eastAsia="Times New Roman" w:hAnsi="Calibri" w:cs="Calibri"/>
                <w:i/>
                <w:iCs/>
                <w:color w:val="000000"/>
                <w:lang w:val="en-US"/>
              </w:rPr>
            </w:pPr>
            <w:r>
              <w:rPr>
                <w:rFonts w:ascii="Calibri" w:eastAsia="Times New Roman" w:hAnsi="Calibri" w:cs="Calibri"/>
                <w:i/>
                <w:iCs/>
                <w:color w:val="000000"/>
                <w:lang w:val="en-US"/>
              </w:rPr>
              <w:t> </w:t>
            </w:r>
          </w:p>
        </w:tc>
        <w:tc>
          <w:tcPr>
            <w:tcW w:w="600" w:type="dxa"/>
            <w:tcBorders>
              <w:top w:val="nil"/>
              <w:left w:val="nil"/>
              <w:bottom w:val="single" w:sz="4" w:space="0" w:color="auto"/>
              <w:right w:val="single" w:sz="4" w:space="0" w:color="auto"/>
            </w:tcBorders>
            <w:shd w:val="clear" w:color="auto" w:fill="B7DEE8"/>
            <w:noWrap/>
            <w:vAlign w:val="bottom"/>
            <w:hideMark/>
          </w:tcPr>
          <w:p w14:paraId="273F71CD" w14:textId="77777777" w:rsidR="00587185" w:rsidRDefault="00587185" w:rsidP="00587185">
            <w:pPr>
              <w:spacing w:line="240" w:lineRule="auto"/>
              <w:jc w:val="center"/>
              <w:rPr>
                <w:rFonts w:ascii="Calibri" w:eastAsia="Times New Roman" w:hAnsi="Calibri" w:cs="Calibri"/>
                <w:i/>
                <w:iCs/>
                <w:color w:val="000000"/>
                <w:lang w:val="en-US"/>
              </w:rPr>
            </w:pPr>
            <w:r>
              <w:rPr>
                <w:rFonts w:ascii="Calibri" w:eastAsia="Times New Roman" w:hAnsi="Calibri" w:cs="Calibri"/>
                <w:i/>
                <w:iCs/>
                <w:color w:val="000000"/>
                <w:lang w:val="en-US"/>
              </w:rPr>
              <w:t> </w:t>
            </w:r>
          </w:p>
        </w:tc>
        <w:tc>
          <w:tcPr>
            <w:tcW w:w="580" w:type="dxa"/>
            <w:tcBorders>
              <w:top w:val="nil"/>
              <w:left w:val="nil"/>
              <w:bottom w:val="single" w:sz="4" w:space="0" w:color="auto"/>
              <w:right w:val="single" w:sz="8" w:space="0" w:color="auto"/>
            </w:tcBorders>
            <w:shd w:val="clear" w:color="auto" w:fill="D8E4BC"/>
            <w:noWrap/>
            <w:vAlign w:val="bottom"/>
            <w:hideMark/>
          </w:tcPr>
          <w:p w14:paraId="47FD7A4C" w14:textId="77777777" w:rsidR="00587185" w:rsidRDefault="00587185" w:rsidP="00587185">
            <w:pPr>
              <w:spacing w:line="240" w:lineRule="auto"/>
              <w:jc w:val="center"/>
              <w:rPr>
                <w:rFonts w:ascii="Calibri" w:eastAsia="Times New Roman" w:hAnsi="Calibri" w:cs="Calibri"/>
                <w:i/>
                <w:iCs/>
                <w:color w:val="000000"/>
                <w:lang w:val="en-US"/>
              </w:rPr>
            </w:pPr>
            <w:r>
              <w:rPr>
                <w:rFonts w:ascii="Calibri" w:eastAsia="Times New Roman" w:hAnsi="Calibri" w:cs="Calibri"/>
                <w:i/>
                <w:iCs/>
                <w:color w:val="000000"/>
                <w:lang w:val="en-US"/>
              </w:rPr>
              <w:t> </w:t>
            </w:r>
          </w:p>
        </w:tc>
      </w:tr>
      <w:tr w:rsidR="00587185" w14:paraId="4284059C" w14:textId="77777777" w:rsidTr="00587185">
        <w:trPr>
          <w:trHeight w:val="320"/>
        </w:trPr>
        <w:tc>
          <w:tcPr>
            <w:tcW w:w="3640" w:type="dxa"/>
            <w:tcBorders>
              <w:top w:val="nil"/>
              <w:left w:val="single" w:sz="8" w:space="0" w:color="auto"/>
              <w:bottom w:val="single" w:sz="4" w:space="0" w:color="auto"/>
              <w:right w:val="single" w:sz="4" w:space="0" w:color="auto"/>
            </w:tcBorders>
            <w:noWrap/>
            <w:vAlign w:val="bottom"/>
            <w:hideMark/>
          </w:tcPr>
          <w:p w14:paraId="3B645CB3" w14:textId="77777777" w:rsidR="00587185" w:rsidRDefault="00587185" w:rsidP="00587185">
            <w:pPr>
              <w:spacing w:line="240" w:lineRule="auto"/>
              <w:jc w:val="center"/>
              <w:rPr>
                <w:rFonts w:ascii="Calibri" w:eastAsia="Times New Roman" w:hAnsi="Calibri" w:cs="Calibri"/>
                <w:color w:val="000000"/>
                <w:lang w:val="en-US"/>
              </w:rPr>
            </w:pPr>
            <w:r>
              <w:rPr>
                <w:rFonts w:ascii="Calibri" w:eastAsia="Times New Roman" w:hAnsi="Calibri" w:cs="Calibri"/>
                <w:color w:val="000000"/>
                <w:lang w:val="en-US"/>
              </w:rPr>
              <w:t>Phenytoin</w:t>
            </w:r>
          </w:p>
        </w:tc>
        <w:tc>
          <w:tcPr>
            <w:tcW w:w="0" w:type="auto"/>
            <w:vMerge/>
            <w:tcBorders>
              <w:top w:val="nil"/>
              <w:left w:val="single" w:sz="4" w:space="0" w:color="auto"/>
              <w:bottom w:val="single" w:sz="4" w:space="0" w:color="000000"/>
              <w:right w:val="single" w:sz="4" w:space="0" w:color="auto"/>
            </w:tcBorders>
            <w:vAlign w:val="center"/>
            <w:hideMark/>
          </w:tcPr>
          <w:p w14:paraId="14451400" w14:textId="77777777" w:rsidR="00587185" w:rsidRDefault="00587185" w:rsidP="00587185">
            <w:pPr>
              <w:spacing w:line="256" w:lineRule="auto"/>
              <w:jc w:val="left"/>
              <w:rPr>
                <w:rFonts w:ascii="Calibri" w:eastAsia="Times New Roman" w:hAnsi="Calibri" w:cs="Calibri"/>
                <w:color w:val="000000"/>
                <w:lang w:val="en-US"/>
              </w:rPr>
            </w:pPr>
          </w:p>
        </w:tc>
        <w:tc>
          <w:tcPr>
            <w:tcW w:w="3560" w:type="dxa"/>
            <w:tcBorders>
              <w:top w:val="nil"/>
              <w:left w:val="nil"/>
              <w:bottom w:val="single" w:sz="4" w:space="0" w:color="auto"/>
              <w:right w:val="single" w:sz="4" w:space="0" w:color="auto"/>
            </w:tcBorders>
            <w:noWrap/>
            <w:vAlign w:val="bottom"/>
            <w:hideMark/>
          </w:tcPr>
          <w:p w14:paraId="391CF6BA" w14:textId="77777777" w:rsidR="00587185" w:rsidRDefault="00587185" w:rsidP="00587185">
            <w:pPr>
              <w:spacing w:line="240" w:lineRule="auto"/>
              <w:jc w:val="center"/>
              <w:rPr>
                <w:rFonts w:ascii="Calibri" w:eastAsia="Times New Roman" w:hAnsi="Calibri" w:cs="Calibri"/>
                <w:i/>
                <w:iCs/>
                <w:color w:val="000000"/>
                <w:lang w:val="en-US"/>
              </w:rPr>
            </w:pPr>
            <w:r>
              <w:rPr>
                <w:rFonts w:ascii="Calibri" w:eastAsia="Times New Roman" w:hAnsi="Calibri" w:cs="Calibri"/>
                <w:i/>
                <w:iCs/>
                <w:color w:val="000000"/>
                <w:lang w:val="en-US"/>
              </w:rPr>
              <w:t>HLA-B, CYP2C9</w:t>
            </w:r>
          </w:p>
        </w:tc>
        <w:tc>
          <w:tcPr>
            <w:tcW w:w="600" w:type="dxa"/>
            <w:tcBorders>
              <w:top w:val="nil"/>
              <w:left w:val="nil"/>
              <w:bottom w:val="single" w:sz="4" w:space="0" w:color="auto"/>
              <w:right w:val="single" w:sz="4" w:space="0" w:color="auto"/>
            </w:tcBorders>
            <w:shd w:val="clear" w:color="auto" w:fill="E4DFEC"/>
            <w:noWrap/>
            <w:vAlign w:val="bottom"/>
            <w:hideMark/>
          </w:tcPr>
          <w:p w14:paraId="2732164A" w14:textId="77777777" w:rsidR="00587185" w:rsidRDefault="00587185" w:rsidP="00587185">
            <w:pPr>
              <w:spacing w:line="240" w:lineRule="auto"/>
              <w:jc w:val="center"/>
              <w:rPr>
                <w:rFonts w:ascii="Calibri" w:eastAsia="Times New Roman" w:hAnsi="Calibri" w:cs="Calibri"/>
                <w:i/>
                <w:iCs/>
                <w:color w:val="000000"/>
                <w:lang w:val="en-US"/>
              </w:rPr>
            </w:pPr>
            <w:r>
              <w:rPr>
                <w:rFonts w:ascii="Calibri" w:eastAsia="Times New Roman" w:hAnsi="Calibri" w:cs="Calibri"/>
                <w:i/>
                <w:iCs/>
                <w:color w:val="000000"/>
                <w:lang w:val="en-US"/>
              </w:rPr>
              <w:t> </w:t>
            </w:r>
          </w:p>
        </w:tc>
        <w:tc>
          <w:tcPr>
            <w:tcW w:w="600" w:type="dxa"/>
            <w:tcBorders>
              <w:top w:val="nil"/>
              <w:left w:val="nil"/>
              <w:bottom w:val="single" w:sz="4" w:space="0" w:color="auto"/>
              <w:right w:val="single" w:sz="4" w:space="0" w:color="auto"/>
            </w:tcBorders>
            <w:shd w:val="clear" w:color="auto" w:fill="B7DEE8"/>
            <w:noWrap/>
            <w:vAlign w:val="bottom"/>
            <w:hideMark/>
          </w:tcPr>
          <w:p w14:paraId="478DCAC2" w14:textId="77777777" w:rsidR="00587185" w:rsidRDefault="00587185" w:rsidP="00587185">
            <w:pPr>
              <w:spacing w:line="240" w:lineRule="auto"/>
              <w:jc w:val="center"/>
              <w:rPr>
                <w:rFonts w:ascii="Calibri" w:eastAsia="Times New Roman" w:hAnsi="Calibri" w:cs="Calibri"/>
                <w:i/>
                <w:iCs/>
                <w:color w:val="000000"/>
                <w:lang w:val="en-US"/>
              </w:rPr>
            </w:pPr>
            <w:r>
              <w:rPr>
                <w:rFonts w:ascii="Calibri" w:eastAsia="Times New Roman" w:hAnsi="Calibri" w:cs="Calibri"/>
                <w:i/>
                <w:iCs/>
                <w:color w:val="000000"/>
                <w:lang w:val="en-US"/>
              </w:rPr>
              <w:t> </w:t>
            </w:r>
          </w:p>
        </w:tc>
        <w:tc>
          <w:tcPr>
            <w:tcW w:w="580" w:type="dxa"/>
            <w:tcBorders>
              <w:top w:val="nil"/>
              <w:left w:val="nil"/>
              <w:bottom w:val="single" w:sz="4" w:space="0" w:color="auto"/>
              <w:right w:val="single" w:sz="8" w:space="0" w:color="auto"/>
            </w:tcBorders>
            <w:shd w:val="clear" w:color="auto" w:fill="D8E4BC"/>
            <w:noWrap/>
            <w:vAlign w:val="bottom"/>
            <w:hideMark/>
          </w:tcPr>
          <w:p w14:paraId="25A83EF5" w14:textId="77777777" w:rsidR="00587185" w:rsidRDefault="00587185" w:rsidP="00587185">
            <w:pPr>
              <w:spacing w:line="240" w:lineRule="auto"/>
              <w:jc w:val="center"/>
              <w:rPr>
                <w:rFonts w:ascii="Calibri" w:eastAsia="Times New Roman" w:hAnsi="Calibri" w:cs="Calibri"/>
                <w:i/>
                <w:iCs/>
                <w:color w:val="000000"/>
                <w:lang w:val="en-US"/>
              </w:rPr>
            </w:pPr>
            <w:r>
              <w:rPr>
                <w:rFonts w:ascii="Calibri" w:eastAsia="Times New Roman" w:hAnsi="Calibri" w:cs="Calibri"/>
                <w:i/>
                <w:iCs/>
                <w:color w:val="000000"/>
                <w:lang w:val="en-US"/>
              </w:rPr>
              <w:t> </w:t>
            </w:r>
          </w:p>
        </w:tc>
      </w:tr>
      <w:tr w:rsidR="00587185" w14:paraId="444CD19D" w14:textId="77777777" w:rsidTr="00587185">
        <w:trPr>
          <w:trHeight w:val="320"/>
        </w:trPr>
        <w:tc>
          <w:tcPr>
            <w:tcW w:w="14360" w:type="dxa"/>
            <w:gridSpan w:val="6"/>
            <w:tcBorders>
              <w:top w:val="single" w:sz="4" w:space="0" w:color="auto"/>
              <w:left w:val="single" w:sz="8" w:space="0" w:color="auto"/>
              <w:bottom w:val="single" w:sz="4" w:space="0" w:color="auto"/>
              <w:right w:val="single" w:sz="8" w:space="0" w:color="000000"/>
            </w:tcBorders>
            <w:shd w:val="clear" w:color="auto" w:fill="BFBFBF"/>
            <w:noWrap/>
            <w:vAlign w:val="bottom"/>
            <w:hideMark/>
          </w:tcPr>
          <w:p w14:paraId="5DD80BE2" w14:textId="77777777" w:rsidR="00587185" w:rsidRDefault="00587185" w:rsidP="00587185">
            <w:pPr>
              <w:spacing w:line="240" w:lineRule="auto"/>
              <w:jc w:val="center"/>
              <w:rPr>
                <w:rFonts w:ascii="Calibri" w:eastAsia="Times New Roman" w:hAnsi="Calibri" w:cs="Calibri"/>
                <w:b/>
                <w:bCs/>
                <w:color w:val="000000"/>
                <w:lang w:val="en-US"/>
              </w:rPr>
            </w:pPr>
            <w:r>
              <w:rPr>
                <w:rFonts w:ascii="Calibri" w:eastAsia="Times New Roman" w:hAnsi="Calibri" w:cs="Calibri"/>
                <w:b/>
                <w:bCs/>
                <w:color w:val="000000"/>
                <w:lang w:val="en-US"/>
              </w:rPr>
              <w:t>ADHD</w:t>
            </w:r>
          </w:p>
        </w:tc>
      </w:tr>
      <w:tr w:rsidR="00587185" w14:paraId="13FC06CE" w14:textId="77777777" w:rsidTr="00587185">
        <w:trPr>
          <w:trHeight w:val="320"/>
        </w:trPr>
        <w:tc>
          <w:tcPr>
            <w:tcW w:w="3640" w:type="dxa"/>
            <w:tcBorders>
              <w:top w:val="nil"/>
              <w:left w:val="single" w:sz="8" w:space="0" w:color="auto"/>
              <w:bottom w:val="single" w:sz="4" w:space="0" w:color="auto"/>
              <w:right w:val="single" w:sz="4" w:space="0" w:color="auto"/>
            </w:tcBorders>
            <w:noWrap/>
            <w:vAlign w:val="bottom"/>
            <w:hideMark/>
          </w:tcPr>
          <w:p w14:paraId="52125F2F" w14:textId="77777777" w:rsidR="00587185" w:rsidRDefault="00587185" w:rsidP="00587185">
            <w:pPr>
              <w:spacing w:line="240" w:lineRule="auto"/>
              <w:jc w:val="center"/>
              <w:rPr>
                <w:rFonts w:ascii="Calibri" w:eastAsia="Times New Roman" w:hAnsi="Calibri" w:cs="Calibri"/>
                <w:color w:val="000000"/>
                <w:lang w:val="en-US"/>
              </w:rPr>
            </w:pPr>
            <w:r>
              <w:rPr>
                <w:rFonts w:ascii="Calibri" w:eastAsia="Times New Roman" w:hAnsi="Calibri" w:cs="Calibri"/>
                <w:color w:val="000000"/>
                <w:lang w:val="en-US"/>
              </w:rPr>
              <w:t>Atomoxetine</w:t>
            </w:r>
          </w:p>
        </w:tc>
        <w:tc>
          <w:tcPr>
            <w:tcW w:w="5380" w:type="dxa"/>
            <w:tcBorders>
              <w:top w:val="nil"/>
              <w:left w:val="nil"/>
              <w:bottom w:val="nil"/>
              <w:right w:val="single" w:sz="4" w:space="0" w:color="auto"/>
            </w:tcBorders>
            <w:noWrap/>
            <w:vAlign w:val="center"/>
            <w:hideMark/>
          </w:tcPr>
          <w:p w14:paraId="25DA5E2D" w14:textId="77777777" w:rsidR="00587185" w:rsidRDefault="00587185" w:rsidP="00587185">
            <w:pPr>
              <w:spacing w:line="240" w:lineRule="auto"/>
              <w:jc w:val="center"/>
              <w:rPr>
                <w:rFonts w:ascii="Calibri" w:eastAsia="Times New Roman" w:hAnsi="Calibri" w:cs="Calibri"/>
                <w:color w:val="000000"/>
                <w:lang w:val="en-US"/>
              </w:rPr>
            </w:pPr>
            <w:r>
              <w:rPr>
                <w:rFonts w:ascii="Calibri" w:eastAsia="Times New Roman" w:hAnsi="Calibri" w:cs="Calibri"/>
                <w:color w:val="000000"/>
                <w:lang w:val="en-US"/>
              </w:rPr>
              <w:t>Therapeutic failure</w:t>
            </w:r>
          </w:p>
        </w:tc>
        <w:tc>
          <w:tcPr>
            <w:tcW w:w="3560" w:type="dxa"/>
            <w:tcBorders>
              <w:top w:val="nil"/>
              <w:left w:val="nil"/>
              <w:bottom w:val="single" w:sz="4" w:space="0" w:color="auto"/>
              <w:right w:val="single" w:sz="4" w:space="0" w:color="auto"/>
            </w:tcBorders>
            <w:noWrap/>
            <w:vAlign w:val="bottom"/>
            <w:hideMark/>
          </w:tcPr>
          <w:p w14:paraId="455B9E7E" w14:textId="77777777" w:rsidR="00587185" w:rsidRDefault="00587185" w:rsidP="00587185">
            <w:pPr>
              <w:spacing w:line="240" w:lineRule="auto"/>
              <w:jc w:val="center"/>
              <w:rPr>
                <w:rFonts w:ascii="Calibri" w:eastAsia="Times New Roman" w:hAnsi="Calibri" w:cs="Calibri"/>
                <w:i/>
                <w:iCs/>
                <w:color w:val="000000"/>
                <w:lang w:val="en-US"/>
              </w:rPr>
            </w:pPr>
            <w:r>
              <w:rPr>
                <w:rFonts w:ascii="Calibri" w:eastAsia="Times New Roman" w:hAnsi="Calibri" w:cs="Calibri"/>
                <w:i/>
                <w:iCs/>
                <w:color w:val="000000"/>
                <w:lang w:val="en-US"/>
              </w:rPr>
              <w:t>CYP2D6</w:t>
            </w:r>
          </w:p>
        </w:tc>
        <w:tc>
          <w:tcPr>
            <w:tcW w:w="600" w:type="dxa"/>
            <w:tcBorders>
              <w:top w:val="nil"/>
              <w:left w:val="nil"/>
              <w:bottom w:val="single" w:sz="4" w:space="0" w:color="auto"/>
              <w:right w:val="single" w:sz="4" w:space="0" w:color="auto"/>
            </w:tcBorders>
            <w:shd w:val="clear" w:color="auto" w:fill="E4DFEC"/>
            <w:noWrap/>
            <w:vAlign w:val="bottom"/>
            <w:hideMark/>
          </w:tcPr>
          <w:p w14:paraId="66DC1FD0" w14:textId="77777777" w:rsidR="00587185" w:rsidRDefault="00587185" w:rsidP="00587185">
            <w:pPr>
              <w:spacing w:line="240" w:lineRule="auto"/>
              <w:jc w:val="center"/>
              <w:rPr>
                <w:rFonts w:ascii="Calibri" w:eastAsia="Times New Roman" w:hAnsi="Calibri" w:cs="Calibri"/>
                <w:i/>
                <w:iCs/>
                <w:color w:val="000000"/>
                <w:lang w:val="en-US"/>
              </w:rPr>
            </w:pPr>
            <w:r>
              <w:rPr>
                <w:rFonts w:ascii="Calibri" w:eastAsia="Times New Roman" w:hAnsi="Calibri" w:cs="Calibri"/>
                <w:i/>
                <w:iCs/>
                <w:color w:val="000000"/>
                <w:lang w:val="en-US"/>
              </w:rPr>
              <w:t> </w:t>
            </w:r>
          </w:p>
        </w:tc>
        <w:tc>
          <w:tcPr>
            <w:tcW w:w="600" w:type="dxa"/>
            <w:tcBorders>
              <w:top w:val="nil"/>
              <w:left w:val="nil"/>
              <w:bottom w:val="single" w:sz="4" w:space="0" w:color="auto"/>
              <w:right w:val="single" w:sz="4" w:space="0" w:color="auto"/>
            </w:tcBorders>
            <w:shd w:val="clear" w:color="auto" w:fill="B7DEE8"/>
            <w:noWrap/>
            <w:vAlign w:val="bottom"/>
            <w:hideMark/>
          </w:tcPr>
          <w:p w14:paraId="25BD58D0" w14:textId="77777777" w:rsidR="00587185" w:rsidRDefault="00587185" w:rsidP="00587185">
            <w:pPr>
              <w:spacing w:line="240" w:lineRule="auto"/>
              <w:jc w:val="center"/>
              <w:rPr>
                <w:rFonts w:ascii="Calibri" w:eastAsia="Times New Roman" w:hAnsi="Calibri" w:cs="Calibri"/>
                <w:i/>
                <w:iCs/>
                <w:color w:val="000000"/>
                <w:lang w:val="en-US"/>
              </w:rPr>
            </w:pPr>
            <w:r>
              <w:rPr>
                <w:rFonts w:ascii="Calibri" w:eastAsia="Times New Roman" w:hAnsi="Calibri" w:cs="Calibri"/>
                <w:i/>
                <w:iCs/>
                <w:color w:val="000000"/>
                <w:lang w:val="en-US"/>
              </w:rPr>
              <w:t> </w:t>
            </w:r>
          </w:p>
        </w:tc>
        <w:tc>
          <w:tcPr>
            <w:tcW w:w="580" w:type="dxa"/>
            <w:tcBorders>
              <w:top w:val="nil"/>
              <w:left w:val="nil"/>
              <w:bottom w:val="single" w:sz="4" w:space="0" w:color="auto"/>
              <w:right w:val="single" w:sz="8" w:space="0" w:color="auto"/>
            </w:tcBorders>
            <w:shd w:val="clear" w:color="auto" w:fill="D8E4BC"/>
            <w:noWrap/>
            <w:vAlign w:val="bottom"/>
            <w:hideMark/>
          </w:tcPr>
          <w:p w14:paraId="6C04ECC4" w14:textId="77777777" w:rsidR="00587185" w:rsidRDefault="00587185" w:rsidP="00587185">
            <w:pPr>
              <w:spacing w:line="240" w:lineRule="auto"/>
              <w:jc w:val="center"/>
              <w:rPr>
                <w:rFonts w:ascii="Calibri" w:eastAsia="Times New Roman" w:hAnsi="Calibri" w:cs="Calibri"/>
                <w:i/>
                <w:iCs/>
                <w:color w:val="000000"/>
                <w:lang w:val="en-US"/>
              </w:rPr>
            </w:pPr>
            <w:r>
              <w:rPr>
                <w:rFonts w:ascii="Calibri" w:eastAsia="Times New Roman" w:hAnsi="Calibri" w:cs="Calibri"/>
                <w:i/>
                <w:iCs/>
                <w:color w:val="000000"/>
                <w:lang w:val="en-US"/>
              </w:rPr>
              <w:t> </w:t>
            </w:r>
          </w:p>
        </w:tc>
      </w:tr>
      <w:tr w:rsidR="00587185" w14:paraId="2BF61999" w14:textId="77777777" w:rsidTr="00587185">
        <w:trPr>
          <w:trHeight w:val="320"/>
        </w:trPr>
        <w:tc>
          <w:tcPr>
            <w:tcW w:w="14360" w:type="dxa"/>
            <w:gridSpan w:val="6"/>
            <w:tcBorders>
              <w:top w:val="single" w:sz="4" w:space="0" w:color="auto"/>
              <w:left w:val="single" w:sz="8" w:space="0" w:color="auto"/>
              <w:bottom w:val="single" w:sz="4" w:space="0" w:color="auto"/>
              <w:right w:val="single" w:sz="8" w:space="0" w:color="000000"/>
            </w:tcBorders>
            <w:shd w:val="clear" w:color="auto" w:fill="BFBFBF"/>
            <w:noWrap/>
            <w:vAlign w:val="bottom"/>
            <w:hideMark/>
          </w:tcPr>
          <w:p w14:paraId="469DBA05" w14:textId="77777777" w:rsidR="00587185" w:rsidRDefault="00587185" w:rsidP="00587185">
            <w:pPr>
              <w:spacing w:line="240" w:lineRule="auto"/>
              <w:jc w:val="center"/>
              <w:rPr>
                <w:rFonts w:ascii="Calibri" w:eastAsia="Times New Roman" w:hAnsi="Calibri" w:cs="Calibri"/>
                <w:b/>
                <w:bCs/>
                <w:color w:val="000000"/>
                <w:lang w:val="en-US"/>
              </w:rPr>
            </w:pPr>
            <w:r>
              <w:rPr>
                <w:rFonts w:ascii="Calibri" w:eastAsia="Times New Roman" w:hAnsi="Calibri" w:cs="Calibri"/>
                <w:b/>
                <w:bCs/>
                <w:color w:val="000000"/>
                <w:lang w:val="en-US"/>
              </w:rPr>
              <w:t xml:space="preserve">Antidepressants </w:t>
            </w:r>
          </w:p>
        </w:tc>
      </w:tr>
      <w:tr w:rsidR="00587185" w14:paraId="7ED8CFB7" w14:textId="77777777" w:rsidTr="00587185">
        <w:trPr>
          <w:trHeight w:val="340"/>
        </w:trPr>
        <w:tc>
          <w:tcPr>
            <w:tcW w:w="3640" w:type="dxa"/>
            <w:tcBorders>
              <w:top w:val="nil"/>
              <w:left w:val="single" w:sz="8" w:space="0" w:color="auto"/>
              <w:bottom w:val="single" w:sz="4" w:space="0" w:color="auto"/>
              <w:right w:val="single" w:sz="4" w:space="0" w:color="auto"/>
            </w:tcBorders>
            <w:vAlign w:val="bottom"/>
            <w:hideMark/>
          </w:tcPr>
          <w:p w14:paraId="1B40DCE0" w14:textId="77777777" w:rsidR="00587185" w:rsidRDefault="00587185" w:rsidP="00587185">
            <w:pPr>
              <w:spacing w:line="240" w:lineRule="auto"/>
              <w:jc w:val="center"/>
              <w:rPr>
                <w:rFonts w:ascii="Calibri" w:eastAsia="Times New Roman" w:hAnsi="Calibri" w:cs="Calibri"/>
                <w:color w:val="000000"/>
                <w:lang w:val="en-US"/>
              </w:rPr>
            </w:pPr>
            <w:r>
              <w:rPr>
                <w:rFonts w:ascii="Calibri" w:eastAsia="Times New Roman" w:hAnsi="Calibri" w:cs="Calibri"/>
                <w:b/>
                <w:bCs/>
                <w:color w:val="000000"/>
                <w:lang w:val="en-US"/>
              </w:rPr>
              <w:t>SSRIs</w:t>
            </w:r>
            <w:r>
              <w:rPr>
                <w:rFonts w:ascii="Calibri" w:eastAsia="Times New Roman" w:hAnsi="Calibri" w:cs="Calibri"/>
                <w:color w:val="000000"/>
                <w:lang w:val="en-US"/>
              </w:rPr>
              <w:t xml:space="preserve"> (e.g. paroxetine)</w:t>
            </w:r>
          </w:p>
        </w:tc>
        <w:tc>
          <w:tcPr>
            <w:tcW w:w="5380" w:type="dxa"/>
            <w:vMerge w:val="restart"/>
            <w:tcBorders>
              <w:top w:val="nil"/>
              <w:left w:val="single" w:sz="4" w:space="0" w:color="auto"/>
              <w:bottom w:val="single" w:sz="8" w:space="0" w:color="000000"/>
              <w:right w:val="single" w:sz="4" w:space="0" w:color="auto"/>
            </w:tcBorders>
            <w:noWrap/>
            <w:vAlign w:val="center"/>
            <w:hideMark/>
          </w:tcPr>
          <w:p w14:paraId="22662C22" w14:textId="77777777" w:rsidR="00587185" w:rsidRDefault="00587185" w:rsidP="00587185">
            <w:pPr>
              <w:spacing w:line="240" w:lineRule="auto"/>
              <w:jc w:val="center"/>
              <w:rPr>
                <w:rFonts w:ascii="Calibri" w:eastAsia="Times New Roman" w:hAnsi="Calibri" w:cs="Calibri"/>
                <w:color w:val="000000"/>
                <w:lang w:val="en-US"/>
              </w:rPr>
            </w:pPr>
            <w:r>
              <w:rPr>
                <w:rFonts w:ascii="Calibri" w:eastAsia="Times New Roman" w:hAnsi="Calibri" w:cs="Calibri"/>
                <w:color w:val="000000"/>
                <w:lang w:val="en-US"/>
              </w:rPr>
              <w:t>Therapeutic failure</w:t>
            </w:r>
          </w:p>
        </w:tc>
        <w:tc>
          <w:tcPr>
            <w:tcW w:w="3560" w:type="dxa"/>
            <w:tcBorders>
              <w:top w:val="nil"/>
              <w:left w:val="nil"/>
              <w:bottom w:val="single" w:sz="4" w:space="0" w:color="auto"/>
              <w:right w:val="single" w:sz="4" w:space="0" w:color="auto"/>
            </w:tcBorders>
            <w:noWrap/>
            <w:vAlign w:val="bottom"/>
            <w:hideMark/>
          </w:tcPr>
          <w:p w14:paraId="44B7D504" w14:textId="77777777" w:rsidR="00587185" w:rsidRDefault="00587185" w:rsidP="00587185">
            <w:pPr>
              <w:spacing w:line="240" w:lineRule="auto"/>
              <w:jc w:val="center"/>
              <w:rPr>
                <w:rFonts w:ascii="Calibri" w:eastAsia="Times New Roman" w:hAnsi="Calibri" w:cs="Calibri"/>
                <w:i/>
                <w:iCs/>
                <w:color w:val="000000"/>
                <w:lang w:val="en-US"/>
              </w:rPr>
            </w:pPr>
            <w:r>
              <w:rPr>
                <w:rFonts w:ascii="Calibri" w:eastAsia="Times New Roman" w:hAnsi="Calibri" w:cs="Calibri"/>
                <w:i/>
                <w:iCs/>
                <w:color w:val="000000"/>
                <w:lang w:val="en-US"/>
              </w:rPr>
              <w:t xml:space="preserve">CYP2D6, </w:t>
            </w:r>
            <w:r>
              <w:rPr>
                <w:rFonts w:ascii="Calibri" w:eastAsia="Times New Roman" w:hAnsi="Calibri" w:cs="Calibri"/>
                <w:i/>
                <w:iCs/>
                <w:color w:val="000000"/>
                <w:lang w:val="en-US"/>
              </w:rPr>
              <w:br/>
              <w:t>CYP2C19</w:t>
            </w:r>
          </w:p>
        </w:tc>
        <w:tc>
          <w:tcPr>
            <w:tcW w:w="600" w:type="dxa"/>
            <w:tcBorders>
              <w:top w:val="nil"/>
              <w:left w:val="nil"/>
              <w:bottom w:val="single" w:sz="4" w:space="0" w:color="auto"/>
              <w:right w:val="single" w:sz="4" w:space="0" w:color="auto"/>
            </w:tcBorders>
            <w:shd w:val="clear" w:color="auto" w:fill="E4DFEC"/>
            <w:noWrap/>
            <w:vAlign w:val="bottom"/>
            <w:hideMark/>
          </w:tcPr>
          <w:p w14:paraId="5B73CAED" w14:textId="77777777" w:rsidR="00587185" w:rsidRDefault="00587185" w:rsidP="00587185">
            <w:pPr>
              <w:spacing w:line="240" w:lineRule="auto"/>
              <w:jc w:val="center"/>
              <w:rPr>
                <w:rFonts w:ascii="Calibri" w:eastAsia="Times New Roman" w:hAnsi="Calibri" w:cs="Calibri"/>
                <w:i/>
                <w:iCs/>
                <w:color w:val="000000"/>
                <w:lang w:val="en-US"/>
              </w:rPr>
            </w:pPr>
            <w:r>
              <w:rPr>
                <w:rFonts w:ascii="Calibri" w:eastAsia="Times New Roman" w:hAnsi="Calibri" w:cs="Calibri"/>
                <w:i/>
                <w:iCs/>
                <w:color w:val="000000"/>
                <w:lang w:val="en-US"/>
              </w:rPr>
              <w:t> </w:t>
            </w:r>
          </w:p>
        </w:tc>
        <w:tc>
          <w:tcPr>
            <w:tcW w:w="600" w:type="dxa"/>
            <w:tcBorders>
              <w:top w:val="nil"/>
              <w:left w:val="nil"/>
              <w:bottom w:val="single" w:sz="4" w:space="0" w:color="auto"/>
              <w:right w:val="single" w:sz="4" w:space="0" w:color="auto"/>
            </w:tcBorders>
            <w:shd w:val="clear" w:color="auto" w:fill="B7DEE8"/>
            <w:noWrap/>
            <w:vAlign w:val="bottom"/>
            <w:hideMark/>
          </w:tcPr>
          <w:p w14:paraId="043CC316" w14:textId="77777777" w:rsidR="00587185" w:rsidRDefault="00587185" w:rsidP="00587185">
            <w:pPr>
              <w:spacing w:line="240" w:lineRule="auto"/>
              <w:jc w:val="center"/>
              <w:rPr>
                <w:rFonts w:ascii="Calibri" w:eastAsia="Times New Roman" w:hAnsi="Calibri" w:cs="Calibri"/>
                <w:i/>
                <w:iCs/>
                <w:color w:val="000000"/>
                <w:lang w:val="en-US"/>
              </w:rPr>
            </w:pPr>
            <w:r>
              <w:rPr>
                <w:rFonts w:ascii="Calibri" w:eastAsia="Times New Roman" w:hAnsi="Calibri" w:cs="Calibri"/>
                <w:i/>
                <w:iCs/>
                <w:color w:val="000000"/>
                <w:lang w:val="en-US"/>
              </w:rPr>
              <w:t> </w:t>
            </w:r>
          </w:p>
        </w:tc>
        <w:tc>
          <w:tcPr>
            <w:tcW w:w="580" w:type="dxa"/>
            <w:tcBorders>
              <w:top w:val="nil"/>
              <w:left w:val="nil"/>
              <w:bottom w:val="single" w:sz="4" w:space="0" w:color="auto"/>
              <w:right w:val="single" w:sz="8" w:space="0" w:color="auto"/>
            </w:tcBorders>
            <w:shd w:val="clear" w:color="auto" w:fill="D8E4BC"/>
            <w:noWrap/>
            <w:vAlign w:val="bottom"/>
            <w:hideMark/>
          </w:tcPr>
          <w:p w14:paraId="2A14E66E" w14:textId="77777777" w:rsidR="00587185" w:rsidRDefault="00587185" w:rsidP="00587185">
            <w:pPr>
              <w:spacing w:line="240" w:lineRule="auto"/>
              <w:jc w:val="center"/>
              <w:rPr>
                <w:rFonts w:ascii="Calibri" w:eastAsia="Times New Roman" w:hAnsi="Calibri" w:cs="Calibri"/>
                <w:i/>
                <w:iCs/>
                <w:color w:val="000000"/>
                <w:lang w:val="en-US"/>
              </w:rPr>
            </w:pPr>
            <w:r>
              <w:rPr>
                <w:rFonts w:ascii="Calibri" w:eastAsia="Times New Roman" w:hAnsi="Calibri" w:cs="Calibri"/>
                <w:i/>
                <w:iCs/>
                <w:color w:val="000000"/>
                <w:lang w:val="en-US"/>
              </w:rPr>
              <w:t> </w:t>
            </w:r>
          </w:p>
        </w:tc>
      </w:tr>
      <w:tr w:rsidR="00587185" w14:paraId="67EA9EA4" w14:textId="77777777" w:rsidTr="00587185">
        <w:trPr>
          <w:trHeight w:val="360"/>
        </w:trPr>
        <w:tc>
          <w:tcPr>
            <w:tcW w:w="3640" w:type="dxa"/>
            <w:tcBorders>
              <w:top w:val="nil"/>
              <w:left w:val="single" w:sz="8" w:space="0" w:color="auto"/>
              <w:bottom w:val="single" w:sz="8" w:space="0" w:color="auto"/>
              <w:right w:val="single" w:sz="4" w:space="0" w:color="auto"/>
            </w:tcBorders>
            <w:vAlign w:val="bottom"/>
            <w:hideMark/>
          </w:tcPr>
          <w:p w14:paraId="5EA5A3CD" w14:textId="77777777" w:rsidR="00587185" w:rsidRDefault="00587185" w:rsidP="00587185">
            <w:pPr>
              <w:spacing w:line="240" w:lineRule="auto"/>
              <w:jc w:val="center"/>
              <w:rPr>
                <w:rFonts w:ascii="Calibri" w:eastAsia="Times New Roman" w:hAnsi="Calibri" w:cs="Calibri"/>
                <w:color w:val="000000"/>
                <w:lang w:val="en-US"/>
              </w:rPr>
            </w:pPr>
            <w:r>
              <w:rPr>
                <w:rFonts w:ascii="Calibri" w:eastAsia="Times New Roman" w:hAnsi="Calibri" w:cs="Calibri"/>
                <w:b/>
                <w:bCs/>
                <w:color w:val="000000"/>
                <w:lang w:val="en-US"/>
              </w:rPr>
              <w:t xml:space="preserve">SNRIs </w:t>
            </w:r>
            <w:r>
              <w:rPr>
                <w:rFonts w:ascii="Calibri" w:eastAsia="Times New Roman" w:hAnsi="Calibri" w:cs="Calibri"/>
                <w:color w:val="000000"/>
                <w:lang w:val="en-US"/>
              </w:rPr>
              <w:t>(e.g. venlafaxine)</w:t>
            </w:r>
          </w:p>
        </w:tc>
        <w:tc>
          <w:tcPr>
            <w:tcW w:w="0" w:type="auto"/>
            <w:vMerge/>
            <w:tcBorders>
              <w:top w:val="nil"/>
              <w:left w:val="single" w:sz="4" w:space="0" w:color="auto"/>
              <w:bottom w:val="single" w:sz="8" w:space="0" w:color="000000"/>
              <w:right w:val="single" w:sz="4" w:space="0" w:color="auto"/>
            </w:tcBorders>
            <w:vAlign w:val="center"/>
            <w:hideMark/>
          </w:tcPr>
          <w:p w14:paraId="1389E749" w14:textId="77777777" w:rsidR="00587185" w:rsidRDefault="00587185" w:rsidP="00587185">
            <w:pPr>
              <w:spacing w:line="256" w:lineRule="auto"/>
              <w:jc w:val="left"/>
              <w:rPr>
                <w:rFonts w:ascii="Calibri" w:eastAsia="Times New Roman" w:hAnsi="Calibri" w:cs="Calibri"/>
                <w:color w:val="000000"/>
                <w:lang w:val="en-US"/>
              </w:rPr>
            </w:pPr>
          </w:p>
        </w:tc>
        <w:tc>
          <w:tcPr>
            <w:tcW w:w="3560" w:type="dxa"/>
            <w:tcBorders>
              <w:top w:val="nil"/>
              <w:left w:val="nil"/>
              <w:bottom w:val="single" w:sz="8" w:space="0" w:color="auto"/>
              <w:right w:val="single" w:sz="4" w:space="0" w:color="auto"/>
            </w:tcBorders>
            <w:noWrap/>
            <w:vAlign w:val="bottom"/>
            <w:hideMark/>
          </w:tcPr>
          <w:p w14:paraId="2C7AA001" w14:textId="77777777" w:rsidR="00587185" w:rsidRDefault="00587185" w:rsidP="00587185">
            <w:pPr>
              <w:spacing w:line="240" w:lineRule="auto"/>
              <w:jc w:val="center"/>
              <w:rPr>
                <w:rFonts w:ascii="Calibri" w:eastAsia="Times New Roman" w:hAnsi="Calibri" w:cs="Calibri"/>
                <w:i/>
                <w:iCs/>
                <w:color w:val="000000"/>
                <w:lang w:val="en-US"/>
              </w:rPr>
            </w:pPr>
            <w:r>
              <w:rPr>
                <w:rFonts w:ascii="Calibri" w:eastAsia="Times New Roman" w:hAnsi="Calibri" w:cs="Calibri"/>
                <w:i/>
                <w:iCs/>
                <w:color w:val="000000"/>
                <w:lang w:val="en-US"/>
              </w:rPr>
              <w:t>CYP2D6</w:t>
            </w:r>
          </w:p>
        </w:tc>
        <w:tc>
          <w:tcPr>
            <w:tcW w:w="600" w:type="dxa"/>
            <w:tcBorders>
              <w:top w:val="nil"/>
              <w:left w:val="nil"/>
              <w:bottom w:val="single" w:sz="8" w:space="0" w:color="auto"/>
              <w:right w:val="single" w:sz="4" w:space="0" w:color="auto"/>
            </w:tcBorders>
            <w:shd w:val="clear" w:color="auto" w:fill="E4DFEC"/>
            <w:noWrap/>
            <w:vAlign w:val="bottom"/>
            <w:hideMark/>
          </w:tcPr>
          <w:p w14:paraId="775920F3" w14:textId="77777777" w:rsidR="00587185" w:rsidRDefault="00587185" w:rsidP="00587185">
            <w:pPr>
              <w:spacing w:line="240" w:lineRule="auto"/>
              <w:jc w:val="center"/>
              <w:rPr>
                <w:rFonts w:ascii="Calibri" w:eastAsia="Times New Roman" w:hAnsi="Calibri" w:cs="Calibri"/>
                <w:i/>
                <w:iCs/>
                <w:color w:val="000000"/>
                <w:lang w:val="en-US"/>
              </w:rPr>
            </w:pPr>
            <w:r>
              <w:rPr>
                <w:rFonts w:ascii="Calibri" w:eastAsia="Times New Roman" w:hAnsi="Calibri" w:cs="Calibri"/>
                <w:i/>
                <w:iCs/>
                <w:color w:val="000000"/>
                <w:lang w:val="en-US"/>
              </w:rPr>
              <w:t> </w:t>
            </w:r>
          </w:p>
        </w:tc>
        <w:tc>
          <w:tcPr>
            <w:tcW w:w="600" w:type="dxa"/>
            <w:tcBorders>
              <w:top w:val="nil"/>
              <w:left w:val="nil"/>
              <w:bottom w:val="single" w:sz="8" w:space="0" w:color="auto"/>
              <w:right w:val="single" w:sz="4" w:space="0" w:color="auto"/>
            </w:tcBorders>
            <w:shd w:val="clear" w:color="auto" w:fill="B7DEE8"/>
            <w:noWrap/>
            <w:vAlign w:val="bottom"/>
            <w:hideMark/>
          </w:tcPr>
          <w:p w14:paraId="3151FB45" w14:textId="77777777" w:rsidR="00587185" w:rsidRDefault="00587185" w:rsidP="00587185">
            <w:pPr>
              <w:spacing w:line="240" w:lineRule="auto"/>
              <w:jc w:val="center"/>
              <w:rPr>
                <w:rFonts w:ascii="Calibri" w:eastAsia="Times New Roman" w:hAnsi="Calibri" w:cs="Calibri"/>
                <w:i/>
                <w:iCs/>
                <w:color w:val="000000"/>
                <w:lang w:val="en-US"/>
              </w:rPr>
            </w:pPr>
            <w:r>
              <w:rPr>
                <w:rFonts w:ascii="Calibri" w:eastAsia="Times New Roman" w:hAnsi="Calibri" w:cs="Calibri"/>
                <w:i/>
                <w:iCs/>
                <w:color w:val="000000"/>
                <w:lang w:val="en-US"/>
              </w:rPr>
              <w:t> </w:t>
            </w:r>
          </w:p>
        </w:tc>
        <w:tc>
          <w:tcPr>
            <w:tcW w:w="580" w:type="dxa"/>
            <w:tcBorders>
              <w:top w:val="nil"/>
              <w:left w:val="nil"/>
              <w:bottom w:val="single" w:sz="8" w:space="0" w:color="auto"/>
              <w:right w:val="single" w:sz="8" w:space="0" w:color="auto"/>
            </w:tcBorders>
            <w:shd w:val="clear" w:color="auto" w:fill="D8E4BC"/>
            <w:noWrap/>
            <w:vAlign w:val="bottom"/>
            <w:hideMark/>
          </w:tcPr>
          <w:p w14:paraId="31215C9C" w14:textId="77777777" w:rsidR="00587185" w:rsidRDefault="00587185" w:rsidP="00587185">
            <w:pPr>
              <w:spacing w:line="240" w:lineRule="auto"/>
              <w:jc w:val="center"/>
              <w:rPr>
                <w:rFonts w:ascii="Calibri" w:eastAsia="Times New Roman" w:hAnsi="Calibri" w:cs="Calibri"/>
                <w:i/>
                <w:iCs/>
                <w:color w:val="000000"/>
                <w:lang w:val="en-US"/>
              </w:rPr>
            </w:pPr>
            <w:r>
              <w:rPr>
                <w:rFonts w:ascii="Calibri" w:eastAsia="Times New Roman" w:hAnsi="Calibri" w:cs="Calibri"/>
                <w:i/>
                <w:iCs/>
                <w:color w:val="000000"/>
                <w:lang w:val="en-US"/>
              </w:rPr>
              <w:t> </w:t>
            </w:r>
          </w:p>
        </w:tc>
      </w:tr>
    </w:tbl>
    <w:p w14:paraId="2ED4EED8" w14:textId="77777777" w:rsidR="00587185" w:rsidRDefault="00587185" w:rsidP="00587185">
      <w:r>
        <w:t>Table 3. CPNDS PGx Testing Panel for Antibiotics, Analgesics and Mental Health Drugs</w:t>
      </w:r>
    </w:p>
    <w:p w14:paraId="39DB9236" w14:textId="77777777" w:rsidR="00587185" w:rsidRPr="005352D3" w:rsidRDefault="00587185" w:rsidP="00587185">
      <w:pPr>
        <w:spacing w:after="160" w:line="259" w:lineRule="auto"/>
        <w:jc w:val="left"/>
        <w:rPr>
          <w:rFonts w:eastAsiaTheme="majorEastAsia" w:cstheme="majorBidi"/>
          <w:b/>
          <w:sz w:val="28"/>
          <w:szCs w:val="26"/>
        </w:rPr>
      </w:pPr>
    </w:p>
    <w:p w14:paraId="58800AB5" w14:textId="77777777" w:rsidR="00012326" w:rsidRDefault="00012326" w:rsidP="00536F72">
      <w:pPr>
        <w:rPr>
          <w:b/>
        </w:rPr>
        <w:sectPr w:rsidR="00012326" w:rsidSect="00587185">
          <w:pgSz w:w="16838" w:h="11906" w:orient="landscape"/>
          <w:pgMar w:top="1440" w:right="1440" w:bottom="1440" w:left="1440" w:header="708" w:footer="708" w:gutter="0"/>
          <w:cols w:space="708"/>
          <w:docGrid w:linePitch="360"/>
        </w:sectPr>
      </w:pPr>
    </w:p>
    <w:tbl>
      <w:tblPr>
        <w:tblStyle w:val="TableGrid"/>
        <w:tblW w:w="0" w:type="auto"/>
        <w:tblLook w:val="04A0" w:firstRow="1" w:lastRow="0" w:firstColumn="1" w:lastColumn="0" w:noHBand="0" w:noVBand="1"/>
      </w:tblPr>
      <w:tblGrid>
        <w:gridCol w:w="2972"/>
        <w:gridCol w:w="6044"/>
      </w:tblGrid>
      <w:tr w:rsidR="00012326" w:rsidRPr="005352D3" w14:paraId="0E99CC22" w14:textId="77777777" w:rsidTr="00986CE4">
        <w:tc>
          <w:tcPr>
            <w:tcW w:w="2972" w:type="dxa"/>
          </w:tcPr>
          <w:p w14:paraId="5F8716B5" w14:textId="77777777" w:rsidR="00012326" w:rsidRPr="005352D3" w:rsidRDefault="00012326" w:rsidP="00986CE4">
            <w:pPr>
              <w:spacing w:line="240" w:lineRule="auto"/>
              <w:rPr>
                <w:b/>
                <w:bCs/>
              </w:rPr>
            </w:pPr>
            <w:r w:rsidRPr="005352D3">
              <w:rPr>
                <w:b/>
                <w:bCs/>
              </w:rPr>
              <w:lastRenderedPageBreak/>
              <w:t>Group</w:t>
            </w:r>
          </w:p>
        </w:tc>
        <w:tc>
          <w:tcPr>
            <w:tcW w:w="6044" w:type="dxa"/>
          </w:tcPr>
          <w:p w14:paraId="5C7EFC16" w14:textId="77777777" w:rsidR="00012326" w:rsidRPr="005352D3" w:rsidRDefault="00012326" w:rsidP="00986CE4">
            <w:pPr>
              <w:spacing w:line="240" w:lineRule="auto"/>
              <w:rPr>
                <w:b/>
                <w:bCs/>
              </w:rPr>
            </w:pPr>
            <w:r w:rsidRPr="005352D3">
              <w:rPr>
                <w:b/>
                <w:bCs/>
              </w:rPr>
              <w:t>Examples of inclusion or recommended representatives</w:t>
            </w:r>
          </w:p>
        </w:tc>
      </w:tr>
      <w:tr w:rsidR="00012326" w:rsidRPr="005352D3" w14:paraId="4E419DBC" w14:textId="77777777" w:rsidTr="00986CE4">
        <w:tc>
          <w:tcPr>
            <w:tcW w:w="9016" w:type="dxa"/>
            <w:gridSpan w:val="2"/>
          </w:tcPr>
          <w:p w14:paraId="3D38FCA8" w14:textId="77777777" w:rsidR="00012326" w:rsidRPr="005352D3" w:rsidRDefault="00012326" w:rsidP="00986CE4">
            <w:pPr>
              <w:spacing w:line="240" w:lineRule="auto"/>
              <w:rPr>
                <w:b/>
                <w:bCs/>
              </w:rPr>
            </w:pPr>
            <w:r w:rsidRPr="005352D3">
              <w:rPr>
                <w:b/>
                <w:bCs/>
              </w:rPr>
              <w:t>Physicians</w:t>
            </w:r>
          </w:p>
        </w:tc>
      </w:tr>
      <w:tr w:rsidR="00012326" w:rsidRPr="005352D3" w14:paraId="7839BF5B" w14:textId="77777777" w:rsidTr="00986CE4">
        <w:tc>
          <w:tcPr>
            <w:tcW w:w="2972" w:type="dxa"/>
          </w:tcPr>
          <w:p w14:paraId="464D13EE" w14:textId="77777777" w:rsidR="00012326" w:rsidRPr="005352D3" w:rsidRDefault="00012326" w:rsidP="00986CE4">
            <w:pPr>
              <w:spacing w:line="240" w:lineRule="auto"/>
            </w:pPr>
            <w:r w:rsidRPr="005352D3">
              <w:t>Paediatricians</w:t>
            </w:r>
          </w:p>
        </w:tc>
        <w:tc>
          <w:tcPr>
            <w:tcW w:w="6044" w:type="dxa"/>
          </w:tcPr>
          <w:p w14:paraId="16027B1D" w14:textId="77777777" w:rsidR="00012326" w:rsidRPr="005352D3" w:rsidRDefault="00012326" w:rsidP="00986CE4">
            <w:pPr>
              <w:spacing w:line="240" w:lineRule="auto"/>
            </w:pPr>
            <w:r w:rsidRPr="005352D3">
              <w:t>Both subspecialist consultants and general paediatricians should be involved in implementation planning</w:t>
            </w:r>
          </w:p>
        </w:tc>
      </w:tr>
      <w:tr w:rsidR="00012326" w:rsidRPr="005352D3" w14:paraId="502B666B" w14:textId="77777777" w:rsidTr="00986CE4">
        <w:tc>
          <w:tcPr>
            <w:tcW w:w="2972" w:type="dxa"/>
          </w:tcPr>
          <w:p w14:paraId="5A6EEC42" w14:textId="77777777" w:rsidR="00012326" w:rsidRPr="005352D3" w:rsidRDefault="00012326" w:rsidP="00986CE4">
            <w:pPr>
              <w:spacing w:line="240" w:lineRule="auto"/>
            </w:pPr>
            <w:r w:rsidRPr="005352D3">
              <w:t xml:space="preserve">Clinical Geneticists </w:t>
            </w:r>
          </w:p>
        </w:tc>
        <w:tc>
          <w:tcPr>
            <w:tcW w:w="6044" w:type="dxa"/>
          </w:tcPr>
          <w:p w14:paraId="6C6A96E3" w14:textId="77777777" w:rsidR="00012326" w:rsidRPr="005352D3" w:rsidRDefault="00012326" w:rsidP="00986CE4">
            <w:pPr>
              <w:spacing w:line="240" w:lineRule="auto"/>
            </w:pPr>
            <w:r w:rsidRPr="005352D3">
              <w:t xml:space="preserve">Geneticists and genetic counsellors with PGx expertise </w:t>
            </w:r>
            <w:r w:rsidRPr="005352D3">
              <w:fldChar w:fldCharType="begin"/>
            </w:r>
            <w:r>
              <w:instrText xml:space="preserve"> ADDIN EN.CITE &lt;EndNote&gt;&lt;Cite&gt;&lt;Author&gt;Sturm&lt;/Author&gt;&lt;Year&gt;2013&lt;/Year&gt;&lt;RecNum&gt;4791&lt;/RecNum&gt;&lt;DisplayText&gt;[125]&lt;/DisplayText&gt;&lt;record&gt;&lt;rec-number&gt;4791&lt;/rec-number&gt;&lt;foreign-keys&gt;&lt;key app="EN" db-id="w5x5xp5dezdff0ewffoxef0kefvzsdf000wr" timestamp="1591307111"&gt;4791&lt;/key&gt;&lt;/foreign-keys&gt;&lt;ref-type name="Journal Article"&gt;17&lt;/ref-type&gt;&lt;contributors&gt;&lt;authors&gt;&lt;author&gt;Amy Curry Sturm&lt;/author&gt;&lt;author&gt;Kevin Sweet&lt;/author&gt;&lt;author&gt;Kandamurugu Manickam&lt;/author&gt;&lt;/authors&gt;&lt;/contributors&gt;&lt;titles&gt;&lt;title&gt;Implementation of a clinical research pharmacogenomics program at an academic medical center: role of the genetics healthcare professional&lt;/title&gt;&lt;secondary-title&gt;Pharmacogenomics&lt;/secondary-title&gt;&lt;/titles&gt;&lt;periodical&gt;&lt;full-title&gt;Pharmacogenomics&lt;/full-title&gt;&lt;abbr-1&gt;Pharmacogenomics&lt;/abbr-1&gt;&lt;abbr-2&gt;Pharmacogenomics&lt;/abbr-2&gt;&lt;/periodical&gt;&lt;pages&gt;703-706&lt;/pages&gt;&lt;volume&gt;14&lt;/volume&gt;&lt;number&gt;7&lt;/number&gt;&lt;keywords&gt;&lt;keyword&gt;clinical decision support,electronic medical record,genetic counseling,genomic counseling,pharmacogenomics&lt;/keyword&gt;&lt;/keywords&gt;&lt;dates&gt;&lt;year&gt;2013&lt;/year&gt;&lt;/dates&gt;&lt;accession-num&gt;23651015&lt;/accession-num&gt;&lt;urls&gt;&lt;related-urls&gt;&lt;url&gt;https://www.futuremedicine.com/doi/abs/10.2217/pgs.13.46&lt;/url&gt;&lt;/related-urls&gt;&lt;/urls&gt;&lt;electronic-resource-num&gt;10.2217/pgs.13.46&lt;/electronic-resource-num&gt;&lt;/record&gt;&lt;/Cite&gt;&lt;/EndNote&gt;</w:instrText>
            </w:r>
            <w:r w:rsidRPr="005352D3">
              <w:fldChar w:fldCharType="separate"/>
            </w:r>
            <w:r>
              <w:rPr>
                <w:noProof/>
              </w:rPr>
              <w:t>[125]</w:t>
            </w:r>
            <w:r w:rsidRPr="005352D3">
              <w:fldChar w:fldCharType="end"/>
            </w:r>
          </w:p>
        </w:tc>
      </w:tr>
      <w:tr w:rsidR="00012326" w:rsidRPr="005352D3" w14:paraId="1D381848" w14:textId="77777777" w:rsidTr="00986CE4">
        <w:tc>
          <w:tcPr>
            <w:tcW w:w="2972" w:type="dxa"/>
          </w:tcPr>
          <w:p w14:paraId="2C04FCB3" w14:textId="77777777" w:rsidR="00012326" w:rsidRPr="005352D3" w:rsidRDefault="00012326" w:rsidP="00986CE4">
            <w:pPr>
              <w:spacing w:line="240" w:lineRule="auto"/>
            </w:pPr>
            <w:r w:rsidRPr="005352D3">
              <w:t>Clinical Pharmacologists</w:t>
            </w:r>
          </w:p>
        </w:tc>
        <w:tc>
          <w:tcPr>
            <w:tcW w:w="6044" w:type="dxa"/>
          </w:tcPr>
          <w:p w14:paraId="565F3319" w14:textId="77777777" w:rsidR="00012326" w:rsidRPr="005352D3" w:rsidRDefault="00012326" w:rsidP="00986CE4">
            <w:pPr>
              <w:spacing w:line="240" w:lineRule="auto"/>
            </w:pPr>
            <w:r w:rsidRPr="005352D3">
              <w:t xml:space="preserve">Physicians and pharmacists with expertise in paediatric clinical pharmacology and/or PGx </w:t>
            </w:r>
          </w:p>
        </w:tc>
      </w:tr>
      <w:tr w:rsidR="00012326" w:rsidRPr="005352D3" w14:paraId="50524687" w14:textId="77777777" w:rsidTr="00986CE4">
        <w:tc>
          <w:tcPr>
            <w:tcW w:w="2972" w:type="dxa"/>
          </w:tcPr>
          <w:p w14:paraId="0C083F9A" w14:textId="77777777" w:rsidR="00012326" w:rsidRPr="005352D3" w:rsidRDefault="00012326" w:rsidP="00986CE4">
            <w:pPr>
              <w:spacing w:line="240" w:lineRule="auto"/>
            </w:pPr>
            <w:r w:rsidRPr="005352D3">
              <w:t>GPs and community doctors</w:t>
            </w:r>
          </w:p>
        </w:tc>
        <w:tc>
          <w:tcPr>
            <w:tcW w:w="6044" w:type="dxa"/>
          </w:tcPr>
          <w:p w14:paraId="337CA853" w14:textId="77777777" w:rsidR="00012326" w:rsidRPr="005352D3" w:rsidRDefault="00012326" w:rsidP="00986CE4">
            <w:pPr>
              <w:spacing w:line="240" w:lineRule="auto"/>
            </w:pPr>
            <w:r w:rsidRPr="005352D3">
              <w:t>General GPs and those with a special interest in child health</w:t>
            </w:r>
          </w:p>
        </w:tc>
      </w:tr>
      <w:tr w:rsidR="00012326" w:rsidRPr="005352D3" w14:paraId="676C2A08" w14:textId="77777777" w:rsidTr="00986CE4">
        <w:tc>
          <w:tcPr>
            <w:tcW w:w="9016" w:type="dxa"/>
            <w:gridSpan w:val="2"/>
          </w:tcPr>
          <w:p w14:paraId="7F6882BB" w14:textId="77777777" w:rsidR="00012326" w:rsidRPr="005352D3" w:rsidRDefault="00012326" w:rsidP="00986CE4">
            <w:pPr>
              <w:spacing w:line="240" w:lineRule="auto"/>
              <w:rPr>
                <w:b/>
                <w:bCs/>
              </w:rPr>
            </w:pPr>
            <w:r w:rsidRPr="005352D3">
              <w:rPr>
                <w:b/>
                <w:bCs/>
              </w:rPr>
              <w:t>Pharmacists</w:t>
            </w:r>
          </w:p>
        </w:tc>
      </w:tr>
      <w:tr w:rsidR="00012326" w:rsidRPr="005352D3" w14:paraId="214E6878" w14:textId="77777777" w:rsidTr="00986CE4">
        <w:tc>
          <w:tcPr>
            <w:tcW w:w="2972" w:type="dxa"/>
          </w:tcPr>
          <w:p w14:paraId="3B95568A" w14:textId="77777777" w:rsidR="00012326" w:rsidRPr="005352D3" w:rsidRDefault="00012326" w:rsidP="00986CE4">
            <w:pPr>
              <w:spacing w:line="240" w:lineRule="auto"/>
            </w:pPr>
            <w:r w:rsidRPr="005352D3">
              <w:t>Hospital</w:t>
            </w:r>
          </w:p>
        </w:tc>
        <w:tc>
          <w:tcPr>
            <w:tcW w:w="6044" w:type="dxa"/>
          </w:tcPr>
          <w:p w14:paraId="6B25B99B" w14:textId="77777777" w:rsidR="00012326" w:rsidRPr="005352D3" w:rsidRDefault="00012326" w:rsidP="00986CE4">
            <w:pPr>
              <w:spacing w:line="240" w:lineRule="auto"/>
            </w:pPr>
            <w:r w:rsidRPr="005352D3">
              <w:t>Including representation from specialist hospitals and local hospitals</w:t>
            </w:r>
          </w:p>
        </w:tc>
      </w:tr>
      <w:tr w:rsidR="00012326" w:rsidRPr="005352D3" w14:paraId="090DB7FE" w14:textId="77777777" w:rsidTr="00986CE4">
        <w:tc>
          <w:tcPr>
            <w:tcW w:w="2972" w:type="dxa"/>
          </w:tcPr>
          <w:p w14:paraId="580A927E" w14:textId="77777777" w:rsidR="00012326" w:rsidRPr="005352D3" w:rsidRDefault="00012326" w:rsidP="00986CE4">
            <w:pPr>
              <w:spacing w:line="240" w:lineRule="auto"/>
            </w:pPr>
            <w:r w:rsidRPr="005352D3">
              <w:t>Community</w:t>
            </w:r>
          </w:p>
        </w:tc>
        <w:tc>
          <w:tcPr>
            <w:tcW w:w="6044" w:type="dxa"/>
          </w:tcPr>
          <w:p w14:paraId="28A2CFE1" w14:textId="77777777" w:rsidR="00012326" w:rsidRPr="005352D3" w:rsidRDefault="00012326" w:rsidP="00986CE4">
            <w:pPr>
              <w:spacing w:line="240" w:lineRule="auto"/>
            </w:pPr>
            <w:r w:rsidRPr="005352D3">
              <w:t xml:space="preserve">Representatives from general community pharmacies </w:t>
            </w:r>
          </w:p>
        </w:tc>
      </w:tr>
      <w:tr w:rsidR="00012326" w:rsidRPr="005352D3" w14:paraId="4BFBAB72" w14:textId="77777777" w:rsidTr="00986CE4">
        <w:tc>
          <w:tcPr>
            <w:tcW w:w="9016" w:type="dxa"/>
            <w:gridSpan w:val="2"/>
          </w:tcPr>
          <w:p w14:paraId="6E584929" w14:textId="77777777" w:rsidR="00012326" w:rsidRPr="005352D3" w:rsidRDefault="00012326" w:rsidP="00986CE4">
            <w:pPr>
              <w:spacing w:line="240" w:lineRule="auto"/>
              <w:rPr>
                <w:b/>
                <w:bCs/>
              </w:rPr>
            </w:pPr>
            <w:r w:rsidRPr="005352D3">
              <w:rPr>
                <w:b/>
                <w:bCs/>
              </w:rPr>
              <w:t>Academic and Laboratory experts</w:t>
            </w:r>
          </w:p>
        </w:tc>
      </w:tr>
      <w:tr w:rsidR="00012326" w:rsidRPr="005352D3" w14:paraId="773A23A0" w14:textId="77777777" w:rsidTr="00986CE4">
        <w:tc>
          <w:tcPr>
            <w:tcW w:w="2972" w:type="dxa"/>
          </w:tcPr>
          <w:p w14:paraId="10ED1081" w14:textId="77777777" w:rsidR="00012326" w:rsidRPr="005352D3" w:rsidRDefault="00012326" w:rsidP="00986CE4">
            <w:pPr>
              <w:spacing w:line="240" w:lineRule="auto"/>
            </w:pPr>
            <w:r w:rsidRPr="005352D3">
              <w:t>Scientists</w:t>
            </w:r>
          </w:p>
        </w:tc>
        <w:tc>
          <w:tcPr>
            <w:tcW w:w="6044" w:type="dxa"/>
          </w:tcPr>
          <w:p w14:paraId="719EE167" w14:textId="77777777" w:rsidR="00012326" w:rsidRPr="005352D3" w:rsidRDefault="00012326" w:rsidP="00986CE4">
            <w:pPr>
              <w:spacing w:line="240" w:lineRule="auto"/>
            </w:pPr>
            <w:r w:rsidRPr="005352D3">
              <w:t>PGx experts from genomic laboratories and clinical academia</w:t>
            </w:r>
          </w:p>
        </w:tc>
      </w:tr>
      <w:tr w:rsidR="00012326" w:rsidRPr="005352D3" w14:paraId="1A1535C8" w14:textId="77777777" w:rsidTr="00986CE4">
        <w:tc>
          <w:tcPr>
            <w:tcW w:w="9016" w:type="dxa"/>
            <w:gridSpan w:val="2"/>
          </w:tcPr>
          <w:p w14:paraId="0C75B108" w14:textId="77777777" w:rsidR="00012326" w:rsidRPr="005352D3" w:rsidRDefault="00012326" w:rsidP="00986CE4">
            <w:pPr>
              <w:spacing w:line="240" w:lineRule="auto"/>
              <w:rPr>
                <w:b/>
                <w:bCs/>
              </w:rPr>
            </w:pPr>
            <w:r w:rsidRPr="005352D3">
              <w:rPr>
                <w:b/>
                <w:bCs/>
              </w:rPr>
              <w:t>Nurses</w:t>
            </w:r>
          </w:p>
        </w:tc>
      </w:tr>
      <w:tr w:rsidR="00012326" w:rsidRPr="005352D3" w14:paraId="440BD301" w14:textId="77777777" w:rsidTr="00986CE4">
        <w:tc>
          <w:tcPr>
            <w:tcW w:w="2972" w:type="dxa"/>
          </w:tcPr>
          <w:p w14:paraId="3ABD0423" w14:textId="77777777" w:rsidR="00012326" w:rsidRPr="005352D3" w:rsidRDefault="00012326" w:rsidP="00986CE4">
            <w:pPr>
              <w:spacing w:line="240" w:lineRule="auto"/>
            </w:pPr>
            <w:r w:rsidRPr="005352D3">
              <w:t>Nurse prescribers</w:t>
            </w:r>
          </w:p>
        </w:tc>
        <w:tc>
          <w:tcPr>
            <w:tcW w:w="6044" w:type="dxa"/>
          </w:tcPr>
          <w:p w14:paraId="00547B53" w14:textId="77777777" w:rsidR="00012326" w:rsidRPr="005352D3" w:rsidRDefault="00012326" w:rsidP="00986CE4">
            <w:pPr>
              <w:spacing w:line="240" w:lineRule="auto"/>
            </w:pPr>
            <w:r w:rsidRPr="005352D3">
              <w:t xml:space="preserve">Advanced nurse practitioners and clinical nurse specialists who prescribe for children in relevant contexts </w:t>
            </w:r>
          </w:p>
        </w:tc>
      </w:tr>
      <w:tr w:rsidR="00012326" w:rsidRPr="005352D3" w14:paraId="701CEA1F" w14:textId="77777777" w:rsidTr="00986CE4">
        <w:tc>
          <w:tcPr>
            <w:tcW w:w="9016" w:type="dxa"/>
            <w:gridSpan w:val="2"/>
          </w:tcPr>
          <w:p w14:paraId="14AA9B85" w14:textId="77777777" w:rsidR="00012326" w:rsidRPr="005352D3" w:rsidRDefault="00012326" w:rsidP="00986CE4">
            <w:pPr>
              <w:spacing w:line="240" w:lineRule="auto"/>
              <w:rPr>
                <w:b/>
                <w:bCs/>
              </w:rPr>
            </w:pPr>
            <w:r w:rsidRPr="005352D3">
              <w:rPr>
                <w:b/>
                <w:bCs/>
              </w:rPr>
              <w:t>Other groups</w:t>
            </w:r>
          </w:p>
        </w:tc>
      </w:tr>
      <w:tr w:rsidR="00012326" w:rsidRPr="005352D3" w14:paraId="78A88563" w14:textId="77777777" w:rsidTr="00986CE4">
        <w:tc>
          <w:tcPr>
            <w:tcW w:w="2972" w:type="dxa"/>
          </w:tcPr>
          <w:p w14:paraId="204E98EE" w14:textId="77777777" w:rsidR="00012326" w:rsidRPr="005352D3" w:rsidRDefault="00012326" w:rsidP="00986CE4">
            <w:pPr>
              <w:spacing w:line="240" w:lineRule="auto"/>
            </w:pPr>
            <w:r w:rsidRPr="005352D3">
              <w:t>Patients</w:t>
            </w:r>
          </w:p>
        </w:tc>
        <w:tc>
          <w:tcPr>
            <w:tcW w:w="6044" w:type="dxa"/>
          </w:tcPr>
          <w:p w14:paraId="024DAB12" w14:textId="77777777" w:rsidR="00012326" w:rsidRPr="005352D3" w:rsidRDefault="00012326" w:rsidP="00986CE4">
            <w:pPr>
              <w:spacing w:line="240" w:lineRule="auto"/>
            </w:pPr>
            <w:r w:rsidRPr="005352D3">
              <w:t>Lay representation on PGx working groups and committees</w:t>
            </w:r>
          </w:p>
        </w:tc>
      </w:tr>
      <w:tr w:rsidR="00012326" w:rsidRPr="005352D3" w14:paraId="3F9EFE10" w14:textId="77777777" w:rsidTr="00986CE4">
        <w:tc>
          <w:tcPr>
            <w:tcW w:w="2972" w:type="dxa"/>
          </w:tcPr>
          <w:p w14:paraId="74121B7A" w14:textId="77777777" w:rsidR="00012326" w:rsidRPr="005352D3" w:rsidRDefault="00012326" w:rsidP="00986CE4">
            <w:pPr>
              <w:spacing w:line="240" w:lineRule="auto"/>
            </w:pPr>
            <w:r w:rsidRPr="005352D3">
              <w:t>Funders</w:t>
            </w:r>
          </w:p>
        </w:tc>
        <w:tc>
          <w:tcPr>
            <w:tcW w:w="6044" w:type="dxa"/>
          </w:tcPr>
          <w:p w14:paraId="75B51978" w14:textId="77777777" w:rsidR="00012326" w:rsidRPr="005352D3" w:rsidRDefault="00012326" w:rsidP="00986CE4">
            <w:pPr>
              <w:spacing w:line="240" w:lineRule="auto"/>
            </w:pPr>
            <w:r w:rsidRPr="005352D3">
              <w:t>Include management representation and engage early with commissioners</w:t>
            </w:r>
          </w:p>
        </w:tc>
      </w:tr>
      <w:tr w:rsidR="00012326" w:rsidRPr="005352D3" w14:paraId="774C06C8" w14:textId="77777777" w:rsidTr="00986CE4">
        <w:tc>
          <w:tcPr>
            <w:tcW w:w="2972" w:type="dxa"/>
          </w:tcPr>
          <w:p w14:paraId="51859430" w14:textId="77777777" w:rsidR="00012326" w:rsidRPr="005352D3" w:rsidRDefault="00012326" w:rsidP="00986CE4">
            <w:pPr>
              <w:spacing w:line="240" w:lineRule="auto"/>
            </w:pPr>
            <w:r w:rsidRPr="005352D3">
              <w:t>Trial coordinators</w:t>
            </w:r>
          </w:p>
        </w:tc>
        <w:tc>
          <w:tcPr>
            <w:tcW w:w="6044" w:type="dxa"/>
          </w:tcPr>
          <w:p w14:paraId="0C92D041" w14:textId="77777777" w:rsidR="00012326" w:rsidRPr="005352D3" w:rsidRDefault="00012326" w:rsidP="00986CE4">
            <w:pPr>
              <w:spacing w:line="240" w:lineRule="auto"/>
            </w:pPr>
            <w:r w:rsidRPr="005352D3">
              <w:t xml:space="preserve">Research network leads and trial coordinators can advise on integrating planning PGx studies into existing Paediatric Research Networks </w:t>
            </w:r>
          </w:p>
        </w:tc>
      </w:tr>
    </w:tbl>
    <w:p w14:paraId="3AAD1733" w14:textId="77777777" w:rsidR="00012326" w:rsidRPr="005352D3" w:rsidRDefault="00012326" w:rsidP="00012326"/>
    <w:p w14:paraId="1D5FD2C6" w14:textId="77777777" w:rsidR="00012326" w:rsidRPr="005352D3" w:rsidRDefault="00012326" w:rsidP="00012326">
      <w:pPr>
        <w:rPr>
          <w:b/>
          <w:bCs/>
        </w:rPr>
      </w:pPr>
      <w:r w:rsidRPr="005352D3">
        <w:rPr>
          <w:b/>
          <w:bCs/>
        </w:rPr>
        <w:t xml:space="preserve">Table </w:t>
      </w:r>
      <w:r>
        <w:rPr>
          <w:b/>
          <w:bCs/>
        </w:rPr>
        <w:t>4</w:t>
      </w:r>
      <w:r w:rsidRPr="005352D3">
        <w:rPr>
          <w:b/>
          <w:bCs/>
        </w:rPr>
        <w:t xml:space="preserve">. Stakeholders to invite in Paediatric PGx Implementation Planning </w:t>
      </w:r>
    </w:p>
    <w:p w14:paraId="0025C835" w14:textId="77777777" w:rsidR="00012326" w:rsidRPr="005352D3" w:rsidRDefault="00012326" w:rsidP="00012326"/>
    <w:p w14:paraId="447E374D" w14:textId="77777777" w:rsidR="00012326" w:rsidRPr="005352D3" w:rsidRDefault="00012326" w:rsidP="00012326">
      <w:pPr>
        <w:rPr>
          <w:b/>
          <w:bCs/>
        </w:rPr>
      </w:pPr>
    </w:p>
    <w:p w14:paraId="3F26D5C4" w14:textId="3F55F439" w:rsidR="00587185" w:rsidRPr="00042708" w:rsidRDefault="00587185" w:rsidP="00012326">
      <w:pPr>
        <w:rPr>
          <w:b/>
        </w:rPr>
      </w:pPr>
      <w:bookmarkStart w:id="22" w:name="_GoBack"/>
      <w:bookmarkEnd w:id="22"/>
    </w:p>
    <w:sectPr w:rsidR="00587185" w:rsidRPr="00042708" w:rsidSect="0001232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4FE8EEE" w14:textId="77777777" w:rsidR="00587185" w:rsidRDefault="00587185" w:rsidP="00C0270B">
      <w:pPr>
        <w:spacing w:line="240" w:lineRule="auto"/>
      </w:pPr>
      <w:r>
        <w:separator/>
      </w:r>
    </w:p>
  </w:endnote>
  <w:endnote w:type="continuationSeparator" w:id="0">
    <w:p w14:paraId="39324E1B" w14:textId="77777777" w:rsidR="00587185" w:rsidRDefault="00587185" w:rsidP="00C0270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Yu Gothic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Mincho">
    <w:charset w:val="80"/>
    <w:family w:val="roman"/>
    <w:pitch w:val="variable"/>
    <w:sig w:usb0="800002E7" w:usb1="2AC7FCFF" w:usb2="00000012" w:usb3="00000000" w:csb0="0002009F" w:csb1="00000000"/>
  </w:font>
  <w:font w:name="Cambria">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53578552"/>
      <w:docPartObj>
        <w:docPartGallery w:val="Page Numbers (Bottom of Page)"/>
        <w:docPartUnique/>
      </w:docPartObj>
    </w:sdtPr>
    <w:sdtEndPr>
      <w:rPr>
        <w:rStyle w:val="PageNumber"/>
      </w:rPr>
    </w:sdtEndPr>
    <w:sdtContent>
      <w:p w14:paraId="70ECFA6B" w14:textId="6954D10F" w:rsidR="00587185" w:rsidRDefault="00587185" w:rsidP="0010033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EE3092B" w14:textId="77777777" w:rsidR="00587185" w:rsidRDefault="00587185" w:rsidP="00F62E4F">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97289689"/>
      <w:docPartObj>
        <w:docPartGallery w:val="Page Numbers (Bottom of Page)"/>
        <w:docPartUnique/>
      </w:docPartObj>
    </w:sdtPr>
    <w:sdtEndPr>
      <w:rPr>
        <w:rStyle w:val="PageNumber"/>
      </w:rPr>
    </w:sdtEndPr>
    <w:sdtContent>
      <w:p w14:paraId="01C921BB" w14:textId="230516A2" w:rsidR="00587185" w:rsidRDefault="00587185" w:rsidP="0010033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012326">
          <w:rPr>
            <w:rStyle w:val="PageNumber"/>
            <w:noProof/>
          </w:rPr>
          <w:t>33</w:t>
        </w:r>
        <w:r>
          <w:rPr>
            <w:rStyle w:val="PageNumber"/>
          </w:rPr>
          <w:fldChar w:fldCharType="end"/>
        </w:r>
      </w:p>
    </w:sdtContent>
  </w:sdt>
  <w:p w14:paraId="240A0674" w14:textId="77777777" w:rsidR="00587185" w:rsidRDefault="00587185" w:rsidP="00F62E4F">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57888D3" w14:textId="77777777" w:rsidR="00587185" w:rsidRDefault="00587185" w:rsidP="00C0270B">
      <w:pPr>
        <w:spacing w:line="240" w:lineRule="auto"/>
      </w:pPr>
      <w:r>
        <w:separator/>
      </w:r>
    </w:p>
  </w:footnote>
  <w:footnote w:type="continuationSeparator" w:id="0">
    <w:p w14:paraId="36D6D447" w14:textId="77777777" w:rsidR="00587185" w:rsidRDefault="00587185" w:rsidP="00C0270B">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3D601E8"/>
    <w:multiLevelType w:val="multilevel"/>
    <w:tmpl w:val="ADFE77C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53E952AD"/>
    <w:multiLevelType w:val="hybridMultilevel"/>
    <w:tmpl w:val="72AE0700"/>
    <w:lvl w:ilvl="0" w:tplc="D5384932">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doNotTrackFormatting/>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1F7184"/>
    <w:rsid w:val="00000686"/>
    <w:rsid w:val="000035F7"/>
    <w:rsid w:val="00006143"/>
    <w:rsid w:val="0000691F"/>
    <w:rsid w:val="00011E37"/>
    <w:rsid w:val="00012326"/>
    <w:rsid w:val="0002114D"/>
    <w:rsid w:val="0002443A"/>
    <w:rsid w:val="000251AC"/>
    <w:rsid w:val="00026E30"/>
    <w:rsid w:val="000339B6"/>
    <w:rsid w:val="00036B09"/>
    <w:rsid w:val="00042708"/>
    <w:rsid w:val="00044075"/>
    <w:rsid w:val="00044BBE"/>
    <w:rsid w:val="00051AED"/>
    <w:rsid w:val="00051DFE"/>
    <w:rsid w:val="00055278"/>
    <w:rsid w:val="00055F9D"/>
    <w:rsid w:val="00056239"/>
    <w:rsid w:val="000573AE"/>
    <w:rsid w:val="00057E88"/>
    <w:rsid w:val="00062400"/>
    <w:rsid w:val="00062A22"/>
    <w:rsid w:val="00070524"/>
    <w:rsid w:val="0007052C"/>
    <w:rsid w:val="000706DB"/>
    <w:rsid w:val="00072CD4"/>
    <w:rsid w:val="00076601"/>
    <w:rsid w:val="00080BA5"/>
    <w:rsid w:val="00081283"/>
    <w:rsid w:val="000812BD"/>
    <w:rsid w:val="00090063"/>
    <w:rsid w:val="000938D7"/>
    <w:rsid w:val="000A1F86"/>
    <w:rsid w:val="000A1FFE"/>
    <w:rsid w:val="000A2B87"/>
    <w:rsid w:val="000B1EA2"/>
    <w:rsid w:val="000B22C2"/>
    <w:rsid w:val="000B3FBD"/>
    <w:rsid w:val="000B41B6"/>
    <w:rsid w:val="000C071C"/>
    <w:rsid w:val="000C09B3"/>
    <w:rsid w:val="000C3E44"/>
    <w:rsid w:val="000C6B4F"/>
    <w:rsid w:val="000D363F"/>
    <w:rsid w:val="000D3EA6"/>
    <w:rsid w:val="000D5846"/>
    <w:rsid w:val="000E1D62"/>
    <w:rsid w:val="000E24BF"/>
    <w:rsid w:val="000E5A3E"/>
    <w:rsid w:val="000E611B"/>
    <w:rsid w:val="000E6BA2"/>
    <w:rsid w:val="000E7893"/>
    <w:rsid w:val="000F00C8"/>
    <w:rsid w:val="000F10C5"/>
    <w:rsid w:val="000F1C1A"/>
    <w:rsid w:val="000F370C"/>
    <w:rsid w:val="000F3B6B"/>
    <w:rsid w:val="000F440A"/>
    <w:rsid w:val="000F5C2B"/>
    <w:rsid w:val="000F654A"/>
    <w:rsid w:val="00100338"/>
    <w:rsid w:val="00101C1B"/>
    <w:rsid w:val="00107713"/>
    <w:rsid w:val="0011084B"/>
    <w:rsid w:val="001119DA"/>
    <w:rsid w:val="00113E53"/>
    <w:rsid w:val="001216BC"/>
    <w:rsid w:val="00121DBF"/>
    <w:rsid w:val="001233CA"/>
    <w:rsid w:val="00127FC7"/>
    <w:rsid w:val="001327E9"/>
    <w:rsid w:val="00133993"/>
    <w:rsid w:val="00133E1A"/>
    <w:rsid w:val="00134FF8"/>
    <w:rsid w:val="00142D75"/>
    <w:rsid w:val="001443CA"/>
    <w:rsid w:val="0014705D"/>
    <w:rsid w:val="0014747F"/>
    <w:rsid w:val="00153C76"/>
    <w:rsid w:val="00154469"/>
    <w:rsid w:val="00160F7C"/>
    <w:rsid w:val="001612ED"/>
    <w:rsid w:val="00162BA2"/>
    <w:rsid w:val="001671DA"/>
    <w:rsid w:val="00170708"/>
    <w:rsid w:val="00175F5A"/>
    <w:rsid w:val="0017754F"/>
    <w:rsid w:val="00181B8B"/>
    <w:rsid w:val="00182AA9"/>
    <w:rsid w:val="001835D1"/>
    <w:rsid w:val="00184EDD"/>
    <w:rsid w:val="00186CAD"/>
    <w:rsid w:val="00192F50"/>
    <w:rsid w:val="00193C15"/>
    <w:rsid w:val="001A355C"/>
    <w:rsid w:val="001A71F5"/>
    <w:rsid w:val="001B4E6F"/>
    <w:rsid w:val="001C0615"/>
    <w:rsid w:val="001C079F"/>
    <w:rsid w:val="001C1124"/>
    <w:rsid w:val="001C26AD"/>
    <w:rsid w:val="001C2C56"/>
    <w:rsid w:val="001C4281"/>
    <w:rsid w:val="001C7D51"/>
    <w:rsid w:val="001D55A3"/>
    <w:rsid w:val="001D5952"/>
    <w:rsid w:val="001D6B1D"/>
    <w:rsid w:val="001D7DD2"/>
    <w:rsid w:val="001E2AF6"/>
    <w:rsid w:val="001E3187"/>
    <w:rsid w:val="001F1F44"/>
    <w:rsid w:val="001F1F8A"/>
    <w:rsid w:val="001F1FB3"/>
    <w:rsid w:val="001F2775"/>
    <w:rsid w:val="001F48FF"/>
    <w:rsid w:val="001F7184"/>
    <w:rsid w:val="00202CBC"/>
    <w:rsid w:val="00210A54"/>
    <w:rsid w:val="002126DF"/>
    <w:rsid w:val="002141DE"/>
    <w:rsid w:val="002266D9"/>
    <w:rsid w:val="0023245D"/>
    <w:rsid w:val="002345FB"/>
    <w:rsid w:val="00242F6D"/>
    <w:rsid w:val="002439D2"/>
    <w:rsid w:val="00243C2D"/>
    <w:rsid w:val="00244ACB"/>
    <w:rsid w:val="00244FD4"/>
    <w:rsid w:val="00251F9C"/>
    <w:rsid w:val="00253BB0"/>
    <w:rsid w:val="0025620D"/>
    <w:rsid w:val="00257562"/>
    <w:rsid w:val="00263FC2"/>
    <w:rsid w:val="00265ACC"/>
    <w:rsid w:val="00281429"/>
    <w:rsid w:val="002873FA"/>
    <w:rsid w:val="00291436"/>
    <w:rsid w:val="0029467D"/>
    <w:rsid w:val="00295A83"/>
    <w:rsid w:val="00297845"/>
    <w:rsid w:val="0029787D"/>
    <w:rsid w:val="002A1C5F"/>
    <w:rsid w:val="002A1D80"/>
    <w:rsid w:val="002A4075"/>
    <w:rsid w:val="002A48AC"/>
    <w:rsid w:val="002B3DAB"/>
    <w:rsid w:val="002B4883"/>
    <w:rsid w:val="002C4396"/>
    <w:rsid w:val="002C7195"/>
    <w:rsid w:val="002D3C13"/>
    <w:rsid w:val="002D5797"/>
    <w:rsid w:val="002E13E0"/>
    <w:rsid w:val="002E5431"/>
    <w:rsid w:val="002E6795"/>
    <w:rsid w:val="002F4FFF"/>
    <w:rsid w:val="003020BA"/>
    <w:rsid w:val="003041EA"/>
    <w:rsid w:val="0031037D"/>
    <w:rsid w:val="00310A52"/>
    <w:rsid w:val="00310DB7"/>
    <w:rsid w:val="00312F68"/>
    <w:rsid w:val="00313E2A"/>
    <w:rsid w:val="00314EAB"/>
    <w:rsid w:val="00315430"/>
    <w:rsid w:val="00316A79"/>
    <w:rsid w:val="00317760"/>
    <w:rsid w:val="00320CAC"/>
    <w:rsid w:val="003219C2"/>
    <w:rsid w:val="00322423"/>
    <w:rsid w:val="00322D04"/>
    <w:rsid w:val="00323033"/>
    <w:rsid w:val="00327F94"/>
    <w:rsid w:val="00332835"/>
    <w:rsid w:val="00332DC9"/>
    <w:rsid w:val="003333F2"/>
    <w:rsid w:val="00335911"/>
    <w:rsid w:val="00335998"/>
    <w:rsid w:val="00337BCC"/>
    <w:rsid w:val="003429A2"/>
    <w:rsid w:val="003436B3"/>
    <w:rsid w:val="00343FF3"/>
    <w:rsid w:val="0034627D"/>
    <w:rsid w:val="00351D08"/>
    <w:rsid w:val="00352655"/>
    <w:rsid w:val="003533D8"/>
    <w:rsid w:val="0035757B"/>
    <w:rsid w:val="00357942"/>
    <w:rsid w:val="0036084F"/>
    <w:rsid w:val="00363470"/>
    <w:rsid w:val="00364DFE"/>
    <w:rsid w:val="00366F7D"/>
    <w:rsid w:val="003774E8"/>
    <w:rsid w:val="00380280"/>
    <w:rsid w:val="0039332F"/>
    <w:rsid w:val="00393AD1"/>
    <w:rsid w:val="003943D1"/>
    <w:rsid w:val="00395418"/>
    <w:rsid w:val="00397053"/>
    <w:rsid w:val="003A3069"/>
    <w:rsid w:val="003A3BE4"/>
    <w:rsid w:val="003A4080"/>
    <w:rsid w:val="003B04B9"/>
    <w:rsid w:val="003B13F6"/>
    <w:rsid w:val="003B2CC8"/>
    <w:rsid w:val="003B385E"/>
    <w:rsid w:val="003B45FD"/>
    <w:rsid w:val="003B6738"/>
    <w:rsid w:val="003B68EC"/>
    <w:rsid w:val="003C0834"/>
    <w:rsid w:val="003C157B"/>
    <w:rsid w:val="003C3605"/>
    <w:rsid w:val="003C3812"/>
    <w:rsid w:val="003D27F0"/>
    <w:rsid w:val="003D316E"/>
    <w:rsid w:val="003E027D"/>
    <w:rsid w:val="003F17D1"/>
    <w:rsid w:val="003F1E13"/>
    <w:rsid w:val="003F6D27"/>
    <w:rsid w:val="00400406"/>
    <w:rsid w:val="00400D82"/>
    <w:rsid w:val="0040278E"/>
    <w:rsid w:val="00412656"/>
    <w:rsid w:val="004126B0"/>
    <w:rsid w:val="004127DE"/>
    <w:rsid w:val="0041749C"/>
    <w:rsid w:val="0042255A"/>
    <w:rsid w:val="004235FC"/>
    <w:rsid w:val="00423669"/>
    <w:rsid w:val="00426BA0"/>
    <w:rsid w:val="004274F2"/>
    <w:rsid w:val="00430983"/>
    <w:rsid w:val="00430F99"/>
    <w:rsid w:val="00431802"/>
    <w:rsid w:val="00431D3F"/>
    <w:rsid w:val="004366BC"/>
    <w:rsid w:val="00440797"/>
    <w:rsid w:val="00443B6C"/>
    <w:rsid w:val="004450EB"/>
    <w:rsid w:val="00445809"/>
    <w:rsid w:val="0044614C"/>
    <w:rsid w:val="004466A2"/>
    <w:rsid w:val="00450BA1"/>
    <w:rsid w:val="0045129A"/>
    <w:rsid w:val="004545C3"/>
    <w:rsid w:val="00457471"/>
    <w:rsid w:val="0045779E"/>
    <w:rsid w:val="004610A4"/>
    <w:rsid w:val="00461AF8"/>
    <w:rsid w:val="00466A6D"/>
    <w:rsid w:val="0047686E"/>
    <w:rsid w:val="00480A1B"/>
    <w:rsid w:val="00485A5F"/>
    <w:rsid w:val="00491898"/>
    <w:rsid w:val="004A74D2"/>
    <w:rsid w:val="004B0B3C"/>
    <w:rsid w:val="004B340E"/>
    <w:rsid w:val="004B3CCE"/>
    <w:rsid w:val="004B485D"/>
    <w:rsid w:val="004B520A"/>
    <w:rsid w:val="004B64C2"/>
    <w:rsid w:val="004B6525"/>
    <w:rsid w:val="004B6790"/>
    <w:rsid w:val="004B7BBF"/>
    <w:rsid w:val="004C42DF"/>
    <w:rsid w:val="004C5886"/>
    <w:rsid w:val="004C6BDA"/>
    <w:rsid w:val="004C6C34"/>
    <w:rsid w:val="004D4FE4"/>
    <w:rsid w:val="004D5A37"/>
    <w:rsid w:val="004D6993"/>
    <w:rsid w:val="004D7FFC"/>
    <w:rsid w:val="004E0DBA"/>
    <w:rsid w:val="004E3D15"/>
    <w:rsid w:val="004E4B9B"/>
    <w:rsid w:val="004E5561"/>
    <w:rsid w:val="004E661E"/>
    <w:rsid w:val="004E772B"/>
    <w:rsid w:val="004F36C7"/>
    <w:rsid w:val="00504D5A"/>
    <w:rsid w:val="0050739E"/>
    <w:rsid w:val="00513064"/>
    <w:rsid w:val="00514EAE"/>
    <w:rsid w:val="00515FAB"/>
    <w:rsid w:val="00516CD6"/>
    <w:rsid w:val="00523EA8"/>
    <w:rsid w:val="0052402B"/>
    <w:rsid w:val="00525684"/>
    <w:rsid w:val="0052753B"/>
    <w:rsid w:val="005319FB"/>
    <w:rsid w:val="00532C54"/>
    <w:rsid w:val="00535088"/>
    <w:rsid w:val="005352D3"/>
    <w:rsid w:val="00536F72"/>
    <w:rsid w:val="005428EC"/>
    <w:rsid w:val="0054496D"/>
    <w:rsid w:val="00547867"/>
    <w:rsid w:val="00551139"/>
    <w:rsid w:val="00554C90"/>
    <w:rsid w:val="00555511"/>
    <w:rsid w:val="00556006"/>
    <w:rsid w:val="00560031"/>
    <w:rsid w:val="00561B07"/>
    <w:rsid w:val="0056250D"/>
    <w:rsid w:val="00564A19"/>
    <w:rsid w:val="00565724"/>
    <w:rsid w:val="005716E2"/>
    <w:rsid w:val="00575711"/>
    <w:rsid w:val="00580BC9"/>
    <w:rsid w:val="00581AA6"/>
    <w:rsid w:val="00582219"/>
    <w:rsid w:val="005827F8"/>
    <w:rsid w:val="005869C4"/>
    <w:rsid w:val="00587185"/>
    <w:rsid w:val="00590F89"/>
    <w:rsid w:val="005957AD"/>
    <w:rsid w:val="005963DB"/>
    <w:rsid w:val="005A01A0"/>
    <w:rsid w:val="005B1EF1"/>
    <w:rsid w:val="005B780E"/>
    <w:rsid w:val="005B7D45"/>
    <w:rsid w:val="005C0540"/>
    <w:rsid w:val="005C1354"/>
    <w:rsid w:val="005C34BB"/>
    <w:rsid w:val="005C358B"/>
    <w:rsid w:val="005C3BC6"/>
    <w:rsid w:val="005D3D6A"/>
    <w:rsid w:val="005D6A69"/>
    <w:rsid w:val="005D7DAA"/>
    <w:rsid w:val="005E2DD5"/>
    <w:rsid w:val="005E57FE"/>
    <w:rsid w:val="005E6940"/>
    <w:rsid w:val="005E7999"/>
    <w:rsid w:val="005F04FB"/>
    <w:rsid w:val="005F085B"/>
    <w:rsid w:val="005F14DD"/>
    <w:rsid w:val="005F1695"/>
    <w:rsid w:val="005F298B"/>
    <w:rsid w:val="005F45E9"/>
    <w:rsid w:val="005F4FB7"/>
    <w:rsid w:val="005F60BB"/>
    <w:rsid w:val="005F6835"/>
    <w:rsid w:val="00601AE7"/>
    <w:rsid w:val="00603C80"/>
    <w:rsid w:val="00604061"/>
    <w:rsid w:val="00607631"/>
    <w:rsid w:val="00610910"/>
    <w:rsid w:val="00612767"/>
    <w:rsid w:val="00614098"/>
    <w:rsid w:val="00614322"/>
    <w:rsid w:val="006148B2"/>
    <w:rsid w:val="00621515"/>
    <w:rsid w:val="006268FB"/>
    <w:rsid w:val="0063054C"/>
    <w:rsid w:val="00631431"/>
    <w:rsid w:val="00631C32"/>
    <w:rsid w:val="00633B42"/>
    <w:rsid w:val="00634E34"/>
    <w:rsid w:val="00637908"/>
    <w:rsid w:val="006408C4"/>
    <w:rsid w:val="00641D42"/>
    <w:rsid w:val="006464B7"/>
    <w:rsid w:val="006475D6"/>
    <w:rsid w:val="006529AB"/>
    <w:rsid w:val="00652EAE"/>
    <w:rsid w:val="006534BA"/>
    <w:rsid w:val="00661C33"/>
    <w:rsid w:val="0067283A"/>
    <w:rsid w:val="00673C6A"/>
    <w:rsid w:val="00674D2C"/>
    <w:rsid w:val="0067523E"/>
    <w:rsid w:val="00675C1B"/>
    <w:rsid w:val="006762EC"/>
    <w:rsid w:val="00687BD2"/>
    <w:rsid w:val="00693C95"/>
    <w:rsid w:val="006945B6"/>
    <w:rsid w:val="00696157"/>
    <w:rsid w:val="006A01A4"/>
    <w:rsid w:val="006A0636"/>
    <w:rsid w:val="006A113C"/>
    <w:rsid w:val="006A22E6"/>
    <w:rsid w:val="006A6446"/>
    <w:rsid w:val="006B262A"/>
    <w:rsid w:val="006C02CD"/>
    <w:rsid w:val="006C173C"/>
    <w:rsid w:val="006C175B"/>
    <w:rsid w:val="006C1F25"/>
    <w:rsid w:val="006C3A58"/>
    <w:rsid w:val="006C5982"/>
    <w:rsid w:val="006C691A"/>
    <w:rsid w:val="006C6E5D"/>
    <w:rsid w:val="006D62D7"/>
    <w:rsid w:val="006D7251"/>
    <w:rsid w:val="006D7C86"/>
    <w:rsid w:val="006E18EE"/>
    <w:rsid w:val="006E1AAA"/>
    <w:rsid w:val="006E22CF"/>
    <w:rsid w:val="006E4BCE"/>
    <w:rsid w:val="006E56FB"/>
    <w:rsid w:val="006E6864"/>
    <w:rsid w:val="006F199A"/>
    <w:rsid w:val="006F26BF"/>
    <w:rsid w:val="006F380A"/>
    <w:rsid w:val="006F42CB"/>
    <w:rsid w:val="006F5D8D"/>
    <w:rsid w:val="006F740A"/>
    <w:rsid w:val="006F7E0C"/>
    <w:rsid w:val="00700FD7"/>
    <w:rsid w:val="00704143"/>
    <w:rsid w:val="007054F3"/>
    <w:rsid w:val="0070572E"/>
    <w:rsid w:val="00710F69"/>
    <w:rsid w:val="0072186B"/>
    <w:rsid w:val="007218AA"/>
    <w:rsid w:val="00723B56"/>
    <w:rsid w:val="00723D2E"/>
    <w:rsid w:val="007241F0"/>
    <w:rsid w:val="00727BBC"/>
    <w:rsid w:val="007357BD"/>
    <w:rsid w:val="00737181"/>
    <w:rsid w:val="00743D0A"/>
    <w:rsid w:val="0074470C"/>
    <w:rsid w:val="00750102"/>
    <w:rsid w:val="007509A8"/>
    <w:rsid w:val="007524FF"/>
    <w:rsid w:val="0075288B"/>
    <w:rsid w:val="00752986"/>
    <w:rsid w:val="00753983"/>
    <w:rsid w:val="00756725"/>
    <w:rsid w:val="0075674B"/>
    <w:rsid w:val="00757374"/>
    <w:rsid w:val="0075766A"/>
    <w:rsid w:val="00761296"/>
    <w:rsid w:val="00764703"/>
    <w:rsid w:val="00765273"/>
    <w:rsid w:val="00765DFE"/>
    <w:rsid w:val="00770154"/>
    <w:rsid w:val="007714E0"/>
    <w:rsid w:val="00771B5A"/>
    <w:rsid w:val="0077355B"/>
    <w:rsid w:val="00774CAA"/>
    <w:rsid w:val="00775F3F"/>
    <w:rsid w:val="00777C90"/>
    <w:rsid w:val="007809FA"/>
    <w:rsid w:val="007829B4"/>
    <w:rsid w:val="00783545"/>
    <w:rsid w:val="00783DB5"/>
    <w:rsid w:val="007875F6"/>
    <w:rsid w:val="007975B4"/>
    <w:rsid w:val="007A45BB"/>
    <w:rsid w:val="007A5A45"/>
    <w:rsid w:val="007B008D"/>
    <w:rsid w:val="007B04F3"/>
    <w:rsid w:val="007B06AB"/>
    <w:rsid w:val="007B3CA5"/>
    <w:rsid w:val="007B7B8B"/>
    <w:rsid w:val="007C2CE8"/>
    <w:rsid w:val="007C5735"/>
    <w:rsid w:val="007C6BEF"/>
    <w:rsid w:val="007C778F"/>
    <w:rsid w:val="007D6425"/>
    <w:rsid w:val="007E27F1"/>
    <w:rsid w:val="007E4287"/>
    <w:rsid w:val="007F3986"/>
    <w:rsid w:val="007F3FE2"/>
    <w:rsid w:val="007F7CE7"/>
    <w:rsid w:val="007F7E8D"/>
    <w:rsid w:val="0080182D"/>
    <w:rsid w:val="008020A7"/>
    <w:rsid w:val="00805796"/>
    <w:rsid w:val="0080628B"/>
    <w:rsid w:val="00814DD4"/>
    <w:rsid w:val="008152AB"/>
    <w:rsid w:val="008207EE"/>
    <w:rsid w:val="00821011"/>
    <w:rsid w:val="00822296"/>
    <w:rsid w:val="008245DF"/>
    <w:rsid w:val="00826A3E"/>
    <w:rsid w:val="00827107"/>
    <w:rsid w:val="008314AC"/>
    <w:rsid w:val="0083644D"/>
    <w:rsid w:val="00836BAA"/>
    <w:rsid w:val="00837180"/>
    <w:rsid w:val="00837879"/>
    <w:rsid w:val="00840C54"/>
    <w:rsid w:val="008436D9"/>
    <w:rsid w:val="00844A04"/>
    <w:rsid w:val="008476C7"/>
    <w:rsid w:val="0084BB0D"/>
    <w:rsid w:val="00852F8D"/>
    <w:rsid w:val="00855507"/>
    <w:rsid w:val="008602FA"/>
    <w:rsid w:val="00861983"/>
    <w:rsid w:val="008629A2"/>
    <w:rsid w:val="0086347A"/>
    <w:rsid w:val="008925B3"/>
    <w:rsid w:val="00892BAB"/>
    <w:rsid w:val="00896D56"/>
    <w:rsid w:val="00897FDA"/>
    <w:rsid w:val="008A12E9"/>
    <w:rsid w:val="008A50E8"/>
    <w:rsid w:val="008A6808"/>
    <w:rsid w:val="008B02E7"/>
    <w:rsid w:val="008B278F"/>
    <w:rsid w:val="008B3951"/>
    <w:rsid w:val="008B4E9B"/>
    <w:rsid w:val="008C08B3"/>
    <w:rsid w:val="008C0B94"/>
    <w:rsid w:val="008C0CD9"/>
    <w:rsid w:val="008C1BDA"/>
    <w:rsid w:val="008C2F49"/>
    <w:rsid w:val="008C5EFC"/>
    <w:rsid w:val="008C70D7"/>
    <w:rsid w:val="008D30C4"/>
    <w:rsid w:val="008D4EE0"/>
    <w:rsid w:val="008D5E8A"/>
    <w:rsid w:val="008D7AAD"/>
    <w:rsid w:val="008E0453"/>
    <w:rsid w:val="008E1461"/>
    <w:rsid w:val="008E3281"/>
    <w:rsid w:val="008E5EC2"/>
    <w:rsid w:val="008F152C"/>
    <w:rsid w:val="008F554D"/>
    <w:rsid w:val="009007E9"/>
    <w:rsid w:val="00900A08"/>
    <w:rsid w:val="00901600"/>
    <w:rsid w:val="009031BD"/>
    <w:rsid w:val="00905155"/>
    <w:rsid w:val="00910F72"/>
    <w:rsid w:val="00911FE1"/>
    <w:rsid w:val="00912877"/>
    <w:rsid w:val="009137D5"/>
    <w:rsid w:val="0091386A"/>
    <w:rsid w:val="00914513"/>
    <w:rsid w:val="00914C41"/>
    <w:rsid w:val="00917FE5"/>
    <w:rsid w:val="00920E0E"/>
    <w:rsid w:val="00921044"/>
    <w:rsid w:val="00925603"/>
    <w:rsid w:val="00925FB6"/>
    <w:rsid w:val="00931C3E"/>
    <w:rsid w:val="00932C83"/>
    <w:rsid w:val="009331F7"/>
    <w:rsid w:val="0093642B"/>
    <w:rsid w:val="009367E4"/>
    <w:rsid w:val="00936D1A"/>
    <w:rsid w:val="00936D98"/>
    <w:rsid w:val="00941459"/>
    <w:rsid w:val="00945E1F"/>
    <w:rsid w:val="00947B76"/>
    <w:rsid w:val="00954377"/>
    <w:rsid w:val="00954E88"/>
    <w:rsid w:val="00954F9D"/>
    <w:rsid w:val="00956B91"/>
    <w:rsid w:val="00957B3D"/>
    <w:rsid w:val="00957B85"/>
    <w:rsid w:val="009610DF"/>
    <w:rsid w:val="00962ADF"/>
    <w:rsid w:val="0096401B"/>
    <w:rsid w:val="00964B69"/>
    <w:rsid w:val="00967685"/>
    <w:rsid w:val="00970CC3"/>
    <w:rsid w:val="00971D84"/>
    <w:rsid w:val="00973AEF"/>
    <w:rsid w:val="00974DD5"/>
    <w:rsid w:val="009756B8"/>
    <w:rsid w:val="00977278"/>
    <w:rsid w:val="00981528"/>
    <w:rsid w:val="00993796"/>
    <w:rsid w:val="00994BA0"/>
    <w:rsid w:val="00995566"/>
    <w:rsid w:val="009957DA"/>
    <w:rsid w:val="00995E05"/>
    <w:rsid w:val="009A0491"/>
    <w:rsid w:val="009A1C99"/>
    <w:rsid w:val="009A55DA"/>
    <w:rsid w:val="009A72E3"/>
    <w:rsid w:val="009B651A"/>
    <w:rsid w:val="009C2038"/>
    <w:rsid w:val="009C4CAE"/>
    <w:rsid w:val="009C5F9F"/>
    <w:rsid w:val="009C6AF1"/>
    <w:rsid w:val="009D0291"/>
    <w:rsid w:val="009D5751"/>
    <w:rsid w:val="009D59BB"/>
    <w:rsid w:val="009D6DB6"/>
    <w:rsid w:val="009E03B7"/>
    <w:rsid w:val="009E0F10"/>
    <w:rsid w:val="009E57B2"/>
    <w:rsid w:val="009E5AC9"/>
    <w:rsid w:val="009E7FED"/>
    <w:rsid w:val="009F002C"/>
    <w:rsid w:val="009F197F"/>
    <w:rsid w:val="009F2B51"/>
    <w:rsid w:val="009F5A19"/>
    <w:rsid w:val="009F5A8F"/>
    <w:rsid w:val="009F6632"/>
    <w:rsid w:val="009F7C27"/>
    <w:rsid w:val="00A01EF6"/>
    <w:rsid w:val="00A01F93"/>
    <w:rsid w:val="00A11735"/>
    <w:rsid w:val="00A12DA6"/>
    <w:rsid w:val="00A17132"/>
    <w:rsid w:val="00A21AF2"/>
    <w:rsid w:val="00A252E5"/>
    <w:rsid w:val="00A2530F"/>
    <w:rsid w:val="00A27044"/>
    <w:rsid w:val="00A300A0"/>
    <w:rsid w:val="00A30B52"/>
    <w:rsid w:val="00A33B5A"/>
    <w:rsid w:val="00A340C7"/>
    <w:rsid w:val="00A41428"/>
    <w:rsid w:val="00A42D67"/>
    <w:rsid w:val="00A45632"/>
    <w:rsid w:val="00A477DC"/>
    <w:rsid w:val="00A50979"/>
    <w:rsid w:val="00A54125"/>
    <w:rsid w:val="00A5591A"/>
    <w:rsid w:val="00A63CED"/>
    <w:rsid w:val="00A6603D"/>
    <w:rsid w:val="00A75D3C"/>
    <w:rsid w:val="00A807ED"/>
    <w:rsid w:val="00A80D2E"/>
    <w:rsid w:val="00A86554"/>
    <w:rsid w:val="00A86757"/>
    <w:rsid w:val="00A87538"/>
    <w:rsid w:val="00A90400"/>
    <w:rsid w:val="00A97656"/>
    <w:rsid w:val="00AA395F"/>
    <w:rsid w:val="00AA5CA1"/>
    <w:rsid w:val="00AA5F35"/>
    <w:rsid w:val="00AA7ABB"/>
    <w:rsid w:val="00AB1556"/>
    <w:rsid w:val="00AB3593"/>
    <w:rsid w:val="00AB3AC4"/>
    <w:rsid w:val="00AB3D13"/>
    <w:rsid w:val="00AB70AA"/>
    <w:rsid w:val="00AC08E0"/>
    <w:rsid w:val="00AC3F50"/>
    <w:rsid w:val="00AC688C"/>
    <w:rsid w:val="00AC7105"/>
    <w:rsid w:val="00AC72BD"/>
    <w:rsid w:val="00AC760A"/>
    <w:rsid w:val="00AD1272"/>
    <w:rsid w:val="00AD300E"/>
    <w:rsid w:val="00AD6F05"/>
    <w:rsid w:val="00AE1C90"/>
    <w:rsid w:val="00AE221D"/>
    <w:rsid w:val="00AE2437"/>
    <w:rsid w:val="00AE3C34"/>
    <w:rsid w:val="00AF3226"/>
    <w:rsid w:val="00AF42CD"/>
    <w:rsid w:val="00AF517E"/>
    <w:rsid w:val="00AF5422"/>
    <w:rsid w:val="00AF5A82"/>
    <w:rsid w:val="00B011AA"/>
    <w:rsid w:val="00B0435F"/>
    <w:rsid w:val="00B06460"/>
    <w:rsid w:val="00B0765F"/>
    <w:rsid w:val="00B17EE4"/>
    <w:rsid w:val="00B2252F"/>
    <w:rsid w:val="00B250CD"/>
    <w:rsid w:val="00B260CE"/>
    <w:rsid w:val="00B436D7"/>
    <w:rsid w:val="00B44C4F"/>
    <w:rsid w:val="00B52DDD"/>
    <w:rsid w:val="00B54109"/>
    <w:rsid w:val="00B63E4D"/>
    <w:rsid w:val="00B66032"/>
    <w:rsid w:val="00B6701D"/>
    <w:rsid w:val="00B71D2D"/>
    <w:rsid w:val="00B71E60"/>
    <w:rsid w:val="00B73774"/>
    <w:rsid w:val="00B75E0D"/>
    <w:rsid w:val="00B768EA"/>
    <w:rsid w:val="00B85EDC"/>
    <w:rsid w:val="00B861C3"/>
    <w:rsid w:val="00B86B47"/>
    <w:rsid w:val="00B91CA8"/>
    <w:rsid w:val="00B96642"/>
    <w:rsid w:val="00B97248"/>
    <w:rsid w:val="00BA0BA6"/>
    <w:rsid w:val="00BA4DC9"/>
    <w:rsid w:val="00BB3672"/>
    <w:rsid w:val="00BB5A14"/>
    <w:rsid w:val="00BB6E5C"/>
    <w:rsid w:val="00BB79C9"/>
    <w:rsid w:val="00BC28AA"/>
    <w:rsid w:val="00BC49C3"/>
    <w:rsid w:val="00BC4BAA"/>
    <w:rsid w:val="00BC5894"/>
    <w:rsid w:val="00BC72AC"/>
    <w:rsid w:val="00BC7B30"/>
    <w:rsid w:val="00BD12EC"/>
    <w:rsid w:val="00BD2FF3"/>
    <w:rsid w:val="00BD3BA9"/>
    <w:rsid w:val="00BD588B"/>
    <w:rsid w:val="00BF01B1"/>
    <w:rsid w:val="00BF0E82"/>
    <w:rsid w:val="00BF1D48"/>
    <w:rsid w:val="00BF1F3C"/>
    <w:rsid w:val="00BF2834"/>
    <w:rsid w:val="00BF4045"/>
    <w:rsid w:val="00BF5DCE"/>
    <w:rsid w:val="00C012AB"/>
    <w:rsid w:val="00C0270B"/>
    <w:rsid w:val="00C030B2"/>
    <w:rsid w:val="00C04E0A"/>
    <w:rsid w:val="00C05930"/>
    <w:rsid w:val="00C11D22"/>
    <w:rsid w:val="00C12AA4"/>
    <w:rsid w:val="00C14110"/>
    <w:rsid w:val="00C1447B"/>
    <w:rsid w:val="00C14EC9"/>
    <w:rsid w:val="00C16759"/>
    <w:rsid w:val="00C20D0F"/>
    <w:rsid w:val="00C22C2A"/>
    <w:rsid w:val="00C27BDC"/>
    <w:rsid w:val="00C31C07"/>
    <w:rsid w:val="00C3279A"/>
    <w:rsid w:val="00C354D2"/>
    <w:rsid w:val="00C36BE0"/>
    <w:rsid w:val="00C41350"/>
    <w:rsid w:val="00C41E1F"/>
    <w:rsid w:val="00C44377"/>
    <w:rsid w:val="00C47692"/>
    <w:rsid w:val="00C506D3"/>
    <w:rsid w:val="00C52ADC"/>
    <w:rsid w:val="00C52BC2"/>
    <w:rsid w:val="00C548DA"/>
    <w:rsid w:val="00C614F8"/>
    <w:rsid w:val="00C65B74"/>
    <w:rsid w:val="00C87F4E"/>
    <w:rsid w:val="00C9229C"/>
    <w:rsid w:val="00C94639"/>
    <w:rsid w:val="00C979FC"/>
    <w:rsid w:val="00CA0083"/>
    <w:rsid w:val="00CA4B03"/>
    <w:rsid w:val="00CA5518"/>
    <w:rsid w:val="00CB19C7"/>
    <w:rsid w:val="00CC21A0"/>
    <w:rsid w:val="00CC2BAD"/>
    <w:rsid w:val="00CC4D46"/>
    <w:rsid w:val="00CC519C"/>
    <w:rsid w:val="00CC5C5C"/>
    <w:rsid w:val="00CC63F8"/>
    <w:rsid w:val="00CD01D0"/>
    <w:rsid w:val="00CD3377"/>
    <w:rsid w:val="00CD36C7"/>
    <w:rsid w:val="00CD4397"/>
    <w:rsid w:val="00CE0BA3"/>
    <w:rsid w:val="00CE4326"/>
    <w:rsid w:val="00CF1ABA"/>
    <w:rsid w:val="00CF2060"/>
    <w:rsid w:val="00CF3E09"/>
    <w:rsid w:val="00D008C8"/>
    <w:rsid w:val="00D01342"/>
    <w:rsid w:val="00D01D2F"/>
    <w:rsid w:val="00D04AF6"/>
    <w:rsid w:val="00D11614"/>
    <w:rsid w:val="00D131F2"/>
    <w:rsid w:val="00D15EE5"/>
    <w:rsid w:val="00D168EC"/>
    <w:rsid w:val="00D16E71"/>
    <w:rsid w:val="00D20B1B"/>
    <w:rsid w:val="00D23899"/>
    <w:rsid w:val="00D30190"/>
    <w:rsid w:val="00D34A4C"/>
    <w:rsid w:val="00D3723F"/>
    <w:rsid w:val="00D436B0"/>
    <w:rsid w:val="00D477A1"/>
    <w:rsid w:val="00D51A0D"/>
    <w:rsid w:val="00D57ED2"/>
    <w:rsid w:val="00D61214"/>
    <w:rsid w:val="00D61246"/>
    <w:rsid w:val="00D66A17"/>
    <w:rsid w:val="00D67A21"/>
    <w:rsid w:val="00D71E45"/>
    <w:rsid w:val="00D74805"/>
    <w:rsid w:val="00D75842"/>
    <w:rsid w:val="00D75C2C"/>
    <w:rsid w:val="00D77821"/>
    <w:rsid w:val="00D82B12"/>
    <w:rsid w:val="00D84CFE"/>
    <w:rsid w:val="00D908E6"/>
    <w:rsid w:val="00D911E5"/>
    <w:rsid w:val="00D93110"/>
    <w:rsid w:val="00D93F9D"/>
    <w:rsid w:val="00D94C5B"/>
    <w:rsid w:val="00DA101D"/>
    <w:rsid w:val="00DA217E"/>
    <w:rsid w:val="00DA25C9"/>
    <w:rsid w:val="00DA376B"/>
    <w:rsid w:val="00DA4774"/>
    <w:rsid w:val="00DA4AD4"/>
    <w:rsid w:val="00DA6256"/>
    <w:rsid w:val="00DB0DEB"/>
    <w:rsid w:val="00DB1AA3"/>
    <w:rsid w:val="00DB35EB"/>
    <w:rsid w:val="00DB4A80"/>
    <w:rsid w:val="00DB622B"/>
    <w:rsid w:val="00DB7A4B"/>
    <w:rsid w:val="00DC544B"/>
    <w:rsid w:val="00DC777D"/>
    <w:rsid w:val="00DD15A0"/>
    <w:rsid w:val="00DD167F"/>
    <w:rsid w:val="00DD1DA6"/>
    <w:rsid w:val="00DD2507"/>
    <w:rsid w:val="00DD3B74"/>
    <w:rsid w:val="00DD4AC9"/>
    <w:rsid w:val="00DD5C48"/>
    <w:rsid w:val="00DD7538"/>
    <w:rsid w:val="00DE03F0"/>
    <w:rsid w:val="00DE07DA"/>
    <w:rsid w:val="00DE3BCC"/>
    <w:rsid w:val="00DE453B"/>
    <w:rsid w:val="00DE4B33"/>
    <w:rsid w:val="00DF1CFA"/>
    <w:rsid w:val="00DF3B2B"/>
    <w:rsid w:val="00DF45B6"/>
    <w:rsid w:val="00DF65E7"/>
    <w:rsid w:val="00DF7047"/>
    <w:rsid w:val="00E00468"/>
    <w:rsid w:val="00E004A6"/>
    <w:rsid w:val="00E0224E"/>
    <w:rsid w:val="00E04979"/>
    <w:rsid w:val="00E10E63"/>
    <w:rsid w:val="00E15603"/>
    <w:rsid w:val="00E21083"/>
    <w:rsid w:val="00E255FC"/>
    <w:rsid w:val="00E30B89"/>
    <w:rsid w:val="00E317C8"/>
    <w:rsid w:val="00E32A32"/>
    <w:rsid w:val="00E33EFB"/>
    <w:rsid w:val="00E40134"/>
    <w:rsid w:val="00E431C9"/>
    <w:rsid w:val="00E45511"/>
    <w:rsid w:val="00E45830"/>
    <w:rsid w:val="00E45C3F"/>
    <w:rsid w:val="00E50215"/>
    <w:rsid w:val="00E53144"/>
    <w:rsid w:val="00E53A9E"/>
    <w:rsid w:val="00E54734"/>
    <w:rsid w:val="00E62703"/>
    <w:rsid w:val="00E62C6A"/>
    <w:rsid w:val="00E62E91"/>
    <w:rsid w:val="00E63327"/>
    <w:rsid w:val="00E717B8"/>
    <w:rsid w:val="00E72875"/>
    <w:rsid w:val="00E733BD"/>
    <w:rsid w:val="00E733EE"/>
    <w:rsid w:val="00E77544"/>
    <w:rsid w:val="00E81BE6"/>
    <w:rsid w:val="00E824DF"/>
    <w:rsid w:val="00E9054A"/>
    <w:rsid w:val="00EA37F3"/>
    <w:rsid w:val="00EA3E42"/>
    <w:rsid w:val="00EA4518"/>
    <w:rsid w:val="00EB018C"/>
    <w:rsid w:val="00EB0BC7"/>
    <w:rsid w:val="00EB35BE"/>
    <w:rsid w:val="00EC129A"/>
    <w:rsid w:val="00EC3FCF"/>
    <w:rsid w:val="00EC51AC"/>
    <w:rsid w:val="00EC58D4"/>
    <w:rsid w:val="00ED2618"/>
    <w:rsid w:val="00ED44A4"/>
    <w:rsid w:val="00ED71D4"/>
    <w:rsid w:val="00EE0929"/>
    <w:rsid w:val="00EE1598"/>
    <w:rsid w:val="00EE1B44"/>
    <w:rsid w:val="00EE2C73"/>
    <w:rsid w:val="00EE46E9"/>
    <w:rsid w:val="00EF0214"/>
    <w:rsid w:val="00EF0F24"/>
    <w:rsid w:val="00EF26F6"/>
    <w:rsid w:val="00EF3C53"/>
    <w:rsid w:val="00EF6D78"/>
    <w:rsid w:val="00EF7010"/>
    <w:rsid w:val="00EF7B5E"/>
    <w:rsid w:val="00F026C8"/>
    <w:rsid w:val="00F06768"/>
    <w:rsid w:val="00F0707A"/>
    <w:rsid w:val="00F1232F"/>
    <w:rsid w:val="00F123CB"/>
    <w:rsid w:val="00F13975"/>
    <w:rsid w:val="00F14442"/>
    <w:rsid w:val="00F14B15"/>
    <w:rsid w:val="00F1651E"/>
    <w:rsid w:val="00F24820"/>
    <w:rsid w:val="00F24D26"/>
    <w:rsid w:val="00F25E04"/>
    <w:rsid w:val="00F26FAF"/>
    <w:rsid w:val="00F31EB7"/>
    <w:rsid w:val="00F40419"/>
    <w:rsid w:val="00F40598"/>
    <w:rsid w:val="00F436D7"/>
    <w:rsid w:val="00F43EBC"/>
    <w:rsid w:val="00F46796"/>
    <w:rsid w:val="00F4724A"/>
    <w:rsid w:val="00F47686"/>
    <w:rsid w:val="00F47A69"/>
    <w:rsid w:val="00F5225C"/>
    <w:rsid w:val="00F52814"/>
    <w:rsid w:val="00F56F28"/>
    <w:rsid w:val="00F57B2A"/>
    <w:rsid w:val="00F61611"/>
    <w:rsid w:val="00F62E4F"/>
    <w:rsid w:val="00F67040"/>
    <w:rsid w:val="00F7015E"/>
    <w:rsid w:val="00F70B21"/>
    <w:rsid w:val="00F7121B"/>
    <w:rsid w:val="00F75FEF"/>
    <w:rsid w:val="00F80382"/>
    <w:rsid w:val="00F803EF"/>
    <w:rsid w:val="00F808A5"/>
    <w:rsid w:val="00F81405"/>
    <w:rsid w:val="00F8148F"/>
    <w:rsid w:val="00F819BE"/>
    <w:rsid w:val="00F87556"/>
    <w:rsid w:val="00F909EE"/>
    <w:rsid w:val="00F917BD"/>
    <w:rsid w:val="00F93071"/>
    <w:rsid w:val="00F94BC3"/>
    <w:rsid w:val="00F96B08"/>
    <w:rsid w:val="00FA0B80"/>
    <w:rsid w:val="00FA2D82"/>
    <w:rsid w:val="00FA7D38"/>
    <w:rsid w:val="00FB491A"/>
    <w:rsid w:val="00FB4FCB"/>
    <w:rsid w:val="00FC353D"/>
    <w:rsid w:val="00FC3AB5"/>
    <w:rsid w:val="00FC62AA"/>
    <w:rsid w:val="00FC7BFD"/>
    <w:rsid w:val="00FC7D56"/>
    <w:rsid w:val="00FD2BAA"/>
    <w:rsid w:val="00FD4CFE"/>
    <w:rsid w:val="00FD4EE4"/>
    <w:rsid w:val="00FD6162"/>
    <w:rsid w:val="00FE0182"/>
    <w:rsid w:val="00FE2D33"/>
    <w:rsid w:val="00FF0A98"/>
    <w:rsid w:val="00FF227E"/>
    <w:rsid w:val="0225118B"/>
    <w:rsid w:val="026F73DA"/>
    <w:rsid w:val="0281A165"/>
    <w:rsid w:val="029DB3F5"/>
    <w:rsid w:val="035DB239"/>
    <w:rsid w:val="041007DD"/>
    <w:rsid w:val="04618F84"/>
    <w:rsid w:val="04F47F16"/>
    <w:rsid w:val="055F7777"/>
    <w:rsid w:val="05D0D6F9"/>
    <w:rsid w:val="06183179"/>
    <w:rsid w:val="0790AF25"/>
    <w:rsid w:val="08B0848E"/>
    <w:rsid w:val="0ACAC403"/>
    <w:rsid w:val="0AF1B928"/>
    <w:rsid w:val="0B21F52A"/>
    <w:rsid w:val="0BC48FDE"/>
    <w:rsid w:val="0C305F09"/>
    <w:rsid w:val="0D08350D"/>
    <w:rsid w:val="0DE87E0E"/>
    <w:rsid w:val="0E2047D4"/>
    <w:rsid w:val="0E4801EF"/>
    <w:rsid w:val="0E8A54F9"/>
    <w:rsid w:val="0EDD49FF"/>
    <w:rsid w:val="0EFB7DA5"/>
    <w:rsid w:val="0F278BE0"/>
    <w:rsid w:val="103D9C8E"/>
    <w:rsid w:val="104CA6AE"/>
    <w:rsid w:val="107F0D8E"/>
    <w:rsid w:val="10A48E4A"/>
    <w:rsid w:val="12673E84"/>
    <w:rsid w:val="1292275F"/>
    <w:rsid w:val="12CB7343"/>
    <w:rsid w:val="13256F36"/>
    <w:rsid w:val="1344CE2B"/>
    <w:rsid w:val="137DD850"/>
    <w:rsid w:val="1492C07C"/>
    <w:rsid w:val="15106883"/>
    <w:rsid w:val="1537E934"/>
    <w:rsid w:val="15C3A231"/>
    <w:rsid w:val="166D4544"/>
    <w:rsid w:val="1830BA95"/>
    <w:rsid w:val="189A8F67"/>
    <w:rsid w:val="1950747B"/>
    <w:rsid w:val="1A061B5B"/>
    <w:rsid w:val="1A8194C4"/>
    <w:rsid w:val="1B831A07"/>
    <w:rsid w:val="1CE323DF"/>
    <w:rsid w:val="1D8FFF8B"/>
    <w:rsid w:val="1E430D39"/>
    <w:rsid w:val="1E582640"/>
    <w:rsid w:val="1E67F576"/>
    <w:rsid w:val="1F429928"/>
    <w:rsid w:val="1F8A5D90"/>
    <w:rsid w:val="1F95AA3B"/>
    <w:rsid w:val="1FE69F16"/>
    <w:rsid w:val="2096F1B6"/>
    <w:rsid w:val="20A7F890"/>
    <w:rsid w:val="226BCD68"/>
    <w:rsid w:val="22A9FD8A"/>
    <w:rsid w:val="2364E7C4"/>
    <w:rsid w:val="242E8ADF"/>
    <w:rsid w:val="24378311"/>
    <w:rsid w:val="248B1E63"/>
    <w:rsid w:val="24EDC0DB"/>
    <w:rsid w:val="255FEA12"/>
    <w:rsid w:val="25E49C8E"/>
    <w:rsid w:val="26797B4D"/>
    <w:rsid w:val="26EFBA75"/>
    <w:rsid w:val="26F60764"/>
    <w:rsid w:val="2747CBC6"/>
    <w:rsid w:val="276FBFAB"/>
    <w:rsid w:val="27F93A8B"/>
    <w:rsid w:val="2804701D"/>
    <w:rsid w:val="2827C254"/>
    <w:rsid w:val="2831ED3E"/>
    <w:rsid w:val="283416A7"/>
    <w:rsid w:val="291F05A2"/>
    <w:rsid w:val="29E3E7EC"/>
    <w:rsid w:val="2A61CEB7"/>
    <w:rsid w:val="2AE4E0A2"/>
    <w:rsid w:val="2BFE1C60"/>
    <w:rsid w:val="2C4F4F19"/>
    <w:rsid w:val="2C9C4E40"/>
    <w:rsid w:val="2DE9CAA2"/>
    <w:rsid w:val="2E3DACCE"/>
    <w:rsid w:val="2ED4ABF0"/>
    <w:rsid w:val="2F8FF77C"/>
    <w:rsid w:val="3042C6AE"/>
    <w:rsid w:val="30514CB3"/>
    <w:rsid w:val="30732751"/>
    <w:rsid w:val="32D08483"/>
    <w:rsid w:val="32D8A8C1"/>
    <w:rsid w:val="3311586B"/>
    <w:rsid w:val="3392F805"/>
    <w:rsid w:val="33D5AE80"/>
    <w:rsid w:val="34571A4A"/>
    <w:rsid w:val="34EDB275"/>
    <w:rsid w:val="34FC6A49"/>
    <w:rsid w:val="35062A2C"/>
    <w:rsid w:val="36789C22"/>
    <w:rsid w:val="36B9839C"/>
    <w:rsid w:val="372DFC73"/>
    <w:rsid w:val="374492FF"/>
    <w:rsid w:val="378D406B"/>
    <w:rsid w:val="37941D3C"/>
    <w:rsid w:val="3B3A42E4"/>
    <w:rsid w:val="3BA52598"/>
    <w:rsid w:val="3BB09742"/>
    <w:rsid w:val="3BDEF472"/>
    <w:rsid w:val="3C833833"/>
    <w:rsid w:val="3CAC6AED"/>
    <w:rsid w:val="3CF6CAD2"/>
    <w:rsid w:val="3D80B284"/>
    <w:rsid w:val="3DE0DD23"/>
    <w:rsid w:val="3EAEAA3D"/>
    <w:rsid w:val="3ED949C4"/>
    <w:rsid w:val="3F4B3881"/>
    <w:rsid w:val="40E88D61"/>
    <w:rsid w:val="414C1ACF"/>
    <w:rsid w:val="42289DC9"/>
    <w:rsid w:val="425A57D1"/>
    <w:rsid w:val="42AC12E3"/>
    <w:rsid w:val="43027F6F"/>
    <w:rsid w:val="4303B5A5"/>
    <w:rsid w:val="439D2746"/>
    <w:rsid w:val="44104878"/>
    <w:rsid w:val="4417342F"/>
    <w:rsid w:val="45A1B1CB"/>
    <w:rsid w:val="45B77652"/>
    <w:rsid w:val="4668DFE1"/>
    <w:rsid w:val="4676CD61"/>
    <w:rsid w:val="475756D5"/>
    <w:rsid w:val="48A3E1D8"/>
    <w:rsid w:val="4A00ABF2"/>
    <w:rsid w:val="4A341EEF"/>
    <w:rsid w:val="4AF13157"/>
    <w:rsid w:val="4C687644"/>
    <w:rsid w:val="4D006713"/>
    <w:rsid w:val="4D694D20"/>
    <w:rsid w:val="4E9AC915"/>
    <w:rsid w:val="4F2703FB"/>
    <w:rsid w:val="4F4CCC03"/>
    <w:rsid w:val="4F810A5E"/>
    <w:rsid w:val="502072F7"/>
    <w:rsid w:val="506C9E33"/>
    <w:rsid w:val="50A20C4A"/>
    <w:rsid w:val="50E3486A"/>
    <w:rsid w:val="513694CE"/>
    <w:rsid w:val="5169D4A7"/>
    <w:rsid w:val="51CD2880"/>
    <w:rsid w:val="5238C1E2"/>
    <w:rsid w:val="54BB7A15"/>
    <w:rsid w:val="56103D88"/>
    <w:rsid w:val="563D432B"/>
    <w:rsid w:val="5646FDF0"/>
    <w:rsid w:val="56756C9B"/>
    <w:rsid w:val="568E145E"/>
    <w:rsid w:val="56A559A8"/>
    <w:rsid w:val="571DC08E"/>
    <w:rsid w:val="57442714"/>
    <w:rsid w:val="5A9D5F8C"/>
    <w:rsid w:val="5AE176E9"/>
    <w:rsid w:val="5B1812F2"/>
    <w:rsid w:val="5BFABBEA"/>
    <w:rsid w:val="5C259452"/>
    <w:rsid w:val="5C75CBD6"/>
    <w:rsid w:val="5CA5E0D6"/>
    <w:rsid w:val="5DF66964"/>
    <w:rsid w:val="5F1CF335"/>
    <w:rsid w:val="60105DF4"/>
    <w:rsid w:val="612F934F"/>
    <w:rsid w:val="62570925"/>
    <w:rsid w:val="6685BA24"/>
    <w:rsid w:val="66C6E511"/>
    <w:rsid w:val="68A510B8"/>
    <w:rsid w:val="68A62B7E"/>
    <w:rsid w:val="68DAD511"/>
    <w:rsid w:val="68DE7403"/>
    <w:rsid w:val="69892BAE"/>
    <w:rsid w:val="69C75599"/>
    <w:rsid w:val="6A0C8963"/>
    <w:rsid w:val="6A8E7C2B"/>
    <w:rsid w:val="6AE1590D"/>
    <w:rsid w:val="6CD6603A"/>
    <w:rsid w:val="6DC8C0B6"/>
    <w:rsid w:val="6E4C591B"/>
    <w:rsid w:val="6E700DFE"/>
    <w:rsid w:val="6F8739F2"/>
    <w:rsid w:val="6FD45067"/>
    <w:rsid w:val="6FFD0D80"/>
    <w:rsid w:val="70840044"/>
    <w:rsid w:val="71FA7809"/>
    <w:rsid w:val="721083D0"/>
    <w:rsid w:val="7213C4A0"/>
    <w:rsid w:val="72AA1988"/>
    <w:rsid w:val="7419E190"/>
    <w:rsid w:val="74400CD3"/>
    <w:rsid w:val="7451ED6A"/>
    <w:rsid w:val="747FF400"/>
    <w:rsid w:val="7519266B"/>
    <w:rsid w:val="75EA0EFB"/>
    <w:rsid w:val="765C37F7"/>
    <w:rsid w:val="7798B2A3"/>
    <w:rsid w:val="78619033"/>
    <w:rsid w:val="78E1ABEB"/>
    <w:rsid w:val="799B949C"/>
    <w:rsid w:val="799D048C"/>
    <w:rsid w:val="79A86D1C"/>
    <w:rsid w:val="79B797A4"/>
    <w:rsid w:val="7A142DCB"/>
    <w:rsid w:val="7A45CE28"/>
    <w:rsid w:val="7AAE0FE9"/>
    <w:rsid w:val="7CF096C4"/>
    <w:rsid w:val="7D383877"/>
    <w:rsid w:val="7EC1918E"/>
    <w:rsid w:val="7F15DDD2"/>
    <w:rsid w:val="7F1A38F3"/>
    <w:rsid w:val="7F572364"/>
    <w:rsid w:val="7FA20712"/>
    <w:rsid w:val="7FEA57A4"/>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EE0F3CE"/>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545C3"/>
    <w:pPr>
      <w:spacing w:after="0" w:line="360" w:lineRule="auto"/>
      <w:jc w:val="both"/>
    </w:pPr>
    <w:rPr>
      <w:rFonts w:ascii="Times New Roman" w:hAnsi="Times New Roman" w:cs="Times New Roman"/>
      <w:sz w:val="24"/>
      <w:szCs w:val="24"/>
    </w:rPr>
  </w:style>
  <w:style w:type="paragraph" w:styleId="Heading1">
    <w:name w:val="heading 1"/>
    <w:basedOn w:val="Normal"/>
    <w:next w:val="Normal"/>
    <w:link w:val="Heading1Char"/>
    <w:uiPriority w:val="9"/>
    <w:qFormat/>
    <w:rsid w:val="00962ADF"/>
    <w:pPr>
      <w:keepNext/>
      <w:keepLines/>
      <w:spacing w:before="240"/>
      <w:outlineLvl w:val="0"/>
    </w:pPr>
    <w:rPr>
      <w:rFonts w:eastAsiaTheme="majorEastAsia" w:cstheme="majorBidi"/>
      <w:b/>
      <w:sz w:val="28"/>
      <w:szCs w:val="28"/>
    </w:rPr>
  </w:style>
  <w:style w:type="paragraph" w:styleId="Heading2">
    <w:name w:val="heading 2"/>
    <w:basedOn w:val="Normal"/>
    <w:next w:val="Normal"/>
    <w:link w:val="Heading2Char"/>
    <w:uiPriority w:val="9"/>
    <w:unhideWhenUsed/>
    <w:qFormat/>
    <w:rsid w:val="00897FDA"/>
    <w:pPr>
      <w:keepNext/>
      <w:keepLines/>
      <w:spacing w:before="160"/>
      <w:outlineLvl w:val="1"/>
    </w:pPr>
    <w:rPr>
      <w:rFonts w:eastAsiaTheme="majorEastAsia" w:cstheme="majorBidi"/>
      <w:b/>
      <w:sz w:val="28"/>
      <w:szCs w:val="26"/>
    </w:rPr>
  </w:style>
  <w:style w:type="paragraph" w:styleId="Heading3">
    <w:name w:val="heading 3"/>
    <w:basedOn w:val="Heading2"/>
    <w:next w:val="Normal"/>
    <w:link w:val="Heading3Char"/>
    <w:uiPriority w:val="9"/>
    <w:unhideWhenUsed/>
    <w:qFormat/>
    <w:rsid w:val="00B250CD"/>
    <w:pPr>
      <w:outlineLvl w:val="2"/>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F45E9"/>
    <w:pPr>
      <w:ind w:left="720"/>
      <w:contextualSpacing/>
    </w:pPr>
  </w:style>
  <w:style w:type="character" w:styleId="Hyperlink">
    <w:name w:val="Hyperlink"/>
    <w:basedOn w:val="DefaultParagraphFont"/>
    <w:uiPriority w:val="99"/>
    <w:unhideWhenUsed/>
    <w:rsid w:val="00C16759"/>
    <w:rPr>
      <w:color w:val="0563C1" w:themeColor="hyperlink"/>
      <w:u w:val="single"/>
    </w:rPr>
  </w:style>
  <w:style w:type="character" w:customStyle="1" w:styleId="UnresolvedMention1">
    <w:name w:val="Unresolved Mention1"/>
    <w:basedOn w:val="DefaultParagraphFont"/>
    <w:uiPriority w:val="99"/>
    <w:semiHidden/>
    <w:unhideWhenUsed/>
    <w:rsid w:val="00C16759"/>
    <w:rPr>
      <w:color w:val="605E5C"/>
      <w:shd w:val="clear" w:color="auto" w:fill="E1DFDD"/>
    </w:rPr>
  </w:style>
  <w:style w:type="character" w:styleId="FollowedHyperlink">
    <w:name w:val="FollowedHyperlink"/>
    <w:basedOn w:val="DefaultParagraphFont"/>
    <w:uiPriority w:val="99"/>
    <w:semiHidden/>
    <w:unhideWhenUsed/>
    <w:rsid w:val="006268FB"/>
    <w:rPr>
      <w:color w:val="954F72" w:themeColor="followedHyperlink"/>
      <w:u w:val="single"/>
    </w:rPr>
  </w:style>
  <w:style w:type="table" w:styleId="TableGrid">
    <w:name w:val="Table Grid"/>
    <w:basedOn w:val="TableNormal"/>
    <w:uiPriority w:val="39"/>
    <w:rsid w:val="008314A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D20B1B"/>
    <w:pPr>
      <w:jc w:val="center"/>
    </w:pPr>
    <w:rPr>
      <w:rFonts w:ascii="Calibri" w:hAnsi="Calibri" w:cs="Calibri"/>
      <w:noProof/>
      <w:sz w:val="22"/>
      <w:lang w:val="en-US"/>
    </w:rPr>
  </w:style>
  <w:style w:type="character" w:customStyle="1" w:styleId="EndNoteBibliographyTitleChar">
    <w:name w:val="EndNote Bibliography Title Char"/>
    <w:basedOn w:val="DefaultParagraphFont"/>
    <w:link w:val="EndNoteBibliographyTitle"/>
    <w:rsid w:val="00D20B1B"/>
    <w:rPr>
      <w:rFonts w:ascii="Calibri" w:hAnsi="Calibri" w:cs="Calibri"/>
      <w:noProof/>
      <w:szCs w:val="24"/>
      <w:lang w:val="en-US"/>
    </w:rPr>
  </w:style>
  <w:style w:type="paragraph" w:customStyle="1" w:styleId="EndNoteBibliography">
    <w:name w:val="EndNote Bibliography"/>
    <w:basedOn w:val="Normal"/>
    <w:link w:val="EndNoteBibliographyChar"/>
    <w:rsid w:val="00D20B1B"/>
    <w:pPr>
      <w:spacing w:line="240" w:lineRule="auto"/>
    </w:pPr>
    <w:rPr>
      <w:rFonts w:ascii="Calibri" w:hAnsi="Calibri" w:cs="Calibri"/>
      <w:noProof/>
      <w:sz w:val="22"/>
      <w:lang w:val="en-US"/>
    </w:rPr>
  </w:style>
  <w:style w:type="character" w:customStyle="1" w:styleId="EndNoteBibliographyChar">
    <w:name w:val="EndNote Bibliography Char"/>
    <w:basedOn w:val="DefaultParagraphFont"/>
    <w:link w:val="EndNoteBibliography"/>
    <w:rsid w:val="00D20B1B"/>
    <w:rPr>
      <w:rFonts w:ascii="Calibri" w:hAnsi="Calibri" w:cs="Calibri"/>
      <w:noProof/>
      <w:szCs w:val="24"/>
      <w:lang w:val="en-US"/>
    </w:rPr>
  </w:style>
  <w:style w:type="paragraph" w:styleId="BalloonText">
    <w:name w:val="Balloon Text"/>
    <w:basedOn w:val="Normal"/>
    <w:link w:val="BalloonTextChar"/>
    <w:uiPriority w:val="99"/>
    <w:semiHidden/>
    <w:unhideWhenUsed/>
    <w:rsid w:val="002439D2"/>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439D2"/>
    <w:rPr>
      <w:rFonts w:ascii="Segoe UI" w:hAnsi="Segoe UI" w:cs="Segoe UI"/>
      <w:sz w:val="18"/>
      <w:szCs w:val="18"/>
    </w:rPr>
  </w:style>
  <w:style w:type="character" w:styleId="CommentReference">
    <w:name w:val="annotation reference"/>
    <w:basedOn w:val="DefaultParagraphFont"/>
    <w:uiPriority w:val="99"/>
    <w:semiHidden/>
    <w:unhideWhenUsed/>
    <w:rsid w:val="000D3EA6"/>
    <w:rPr>
      <w:sz w:val="16"/>
      <w:szCs w:val="16"/>
    </w:rPr>
  </w:style>
  <w:style w:type="paragraph" w:styleId="CommentText">
    <w:name w:val="annotation text"/>
    <w:basedOn w:val="Normal"/>
    <w:link w:val="CommentTextChar"/>
    <w:uiPriority w:val="99"/>
    <w:unhideWhenUsed/>
    <w:rsid w:val="000D3EA6"/>
    <w:pPr>
      <w:spacing w:line="240" w:lineRule="auto"/>
    </w:pPr>
    <w:rPr>
      <w:sz w:val="20"/>
      <w:szCs w:val="20"/>
    </w:rPr>
  </w:style>
  <w:style w:type="character" w:customStyle="1" w:styleId="CommentTextChar">
    <w:name w:val="Comment Text Char"/>
    <w:basedOn w:val="DefaultParagraphFont"/>
    <w:link w:val="CommentText"/>
    <w:uiPriority w:val="99"/>
    <w:rsid w:val="000D3EA6"/>
    <w:rPr>
      <w:sz w:val="20"/>
      <w:szCs w:val="20"/>
    </w:rPr>
  </w:style>
  <w:style w:type="paragraph" w:styleId="CommentSubject">
    <w:name w:val="annotation subject"/>
    <w:basedOn w:val="CommentText"/>
    <w:next w:val="CommentText"/>
    <w:link w:val="CommentSubjectChar"/>
    <w:uiPriority w:val="99"/>
    <w:semiHidden/>
    <w:unhideWhenUsed/>
    <w:rsid w:val="000D3EA6"/>
    <w:rPr>
      <w:b/>
      <w:bCs/>
    </w:rPr>
  </w:style>
  <w:style w:type="character" w:customStyle="1" w:styleId="CommentSubjectChar">
    <w:name w:val="Comment Subject Char"/>
    <w:basedOn w:val="CommentTextChar"/>
    <w:link w:val="CommentSubject"/>
    <w:uiPriority w:val="99"/>
    <w:semiHidden/>
    <w:rsid w:val="000D3EA6"/>
    <w:rPr>
      <w:b/>
      <w:bCs/>
      <w:sz w:val="20"/>
      <w:szCs w:val="20"/>
    </w:rPr>
  </w:style>
  <w:style w:type="character" w:customStyle="1" w:styleId="Heading1Char">
    <w:name w:val="Heading 1 Char"/>
    <w:basedOn w:val="DefaultParagraphFont"/>
    <w:link w:val="Heading1"/>
    <w:uiPriority w:val="9"/>
    <w:rsid w:val="00962ADF"/>
    <w:rPr>
      <w:rFonts w:ascii="Times New Roman" w:eastAsiaTheme="majorEastAsia" w:hAnsi="Times New Roman" w:cstheme="majorBidi"/>
      <w:b/>
      <w:sz w:val="28"/>
      <w:szCs w:val="28"/>
    </w:rPr>
  </w:style>
  <w:style w:type="character" w:customStyle="1" w:styleId="Heading2Char">
    <w:name w:val="Heading 2 Char"/>
    <w:basedOn w:val="DefaultParagraphFont"/>
    <w:link w:val="Heading2"/>
    <w:uiPriority w:val="9"/>
    <w:rsid w:val="00897FDA"/>
    <w:rPr>
      <w:rFonts w:ascii="Times New Roman" w:eastAsiaTheme="majorEastAsia" w:hAnsi="Times New Roman" w:cstheme="majorBidi"/>
      <w:b/>
      <w:sz w:val="28"/>
      <w:szCs w:val="26"/>
    </w:rPr>
  </w:style>
  <w:style w:type="paragraph" w:styleId="TOCHeading">
    <w:name w:val="TOC Heading"/>
    <w:basedOn w:val="Heading1"/>
    <w:next w:val="Normal"/>
    <w:uiPriority w:val="39"/>
    <w:unhideWhenUsed/>
    <w:qFormat/>
    <w:rsid w:val="003B2CC8"/>
    <w:pPr>
      <w:spacing w:line="259" w:lineRule="auto"/>
      <w:outlineLvl w:val="9"/>
    </w:pPr>
    <w:rPr>
      <w:rFonts w:asciiTheme="majorHAnsi" w:hAnsiTheme="majorHAnsi"/>
      <w:b w:val="0"/>
      <w:color w:val="2F5496" w:themeColor="accent1" w:themeShade="BF"/>
      <w:lang w:val="en-US"/>
    </w:rPr>
  </w:style>
  <w:style w:type="paragraph" w:styleId="TOC1">
    <w:name w:val="toc 1"/>
    <w:basedOn w:val="Normal"/>
    <w:next w:val="Normal"/>
    <w:autoRedefine/>
    <w:uiPriority w:val="39"/>
    <w:unhideWhenUsed/>
    <w:rsid w:val="003B2CC8"/>
    <w:pPr>
      <w:spacing w:after="100"/>
    </w:pPr>
  </w:style>
  <w:style w:type="paragraph" w:styleId="TOC2">
    <w:name w:val="toc 2"/>
    <w:basedOn w:val="Normal"/>
    <w:next w:val="Normal"/>
    <w:autoRedefine/>
    <w:uiPriority w:val="39"/>
    <w:unhideWhenUsed/>
    <w:rsid w:val="003B2CC8"/>
    <w:pPr>
      <w:spacing w:after="100"/>
      <w:ind w:left="220"/>
    </w:pPr>
  </w:style>
  <w:style w:type="paragraph" w:styleId="Subtitle">
    <w:name w:val="Subtitle"/>
    <w:basedOn w:val="Normal"/>
    <w:next w:val="Normal"/>
    <w:link w:val="SubtitleChar"/>
    <w:uiPriority w:val="11"/>
    <w:qFormat/>
    <w:rsid w:val="00AA5F35"/>
    <w:rPr>
      <w:b/>
      <w:bCs/>
    </w:rPr>
  </w:style>
  <w:style w:type="character" w:customStyle="1" w:styleId="SubtitleChar">
    <w:name w:val="Subtitle Char"/>
    <w:basedOn w:val="DefaultParagraphFont"/>
    <w:link w:val="Subtitle"/>
    <w:uiPriority w:val="11"/>
    <w:rsid w:val="00AA5F35"/>
    <w:rPr>
      <w:rFonts w:ascii="Times New Roman" w:hAnsi="Times New Roman" w:cs="Times New Roman"/>
      <w:b/>
      <w:bCs/>
      <w:sz w:val="24"/>
      <w:szCs w:val="24"/>
    </w:rPr>
  </w:style>
  <w:style w:type="character" w:customStyle="1" w:styleId="Heading3Char">
    <w:name w:val="Heading 3 Char"/>
    <w:basedOn w:val="DefaultParagraphFont"/>
    <w:link w:val="Heading3"/>
    <w:uiPriority w:val="9"/>
    <w:rsid w:val="00B250CD"/>
    <w:rPr>
      <w:rFonts w:ascii="Times New Roman" w:eastAsiaTheme="majorEastAsia" w:hAnsi="Times New Roman" w:cstheme="majorBidi"/>
      <w:b/>
      <w:sz w:val="28"/>
      <w:szCs w:val="26"/>
    </w:rPr>
  </w:style>
  <w:style w:type="paragraph" w:styleId="TOC3">
    <w:name w:val="toc 3"/>
    <w:basedOn w:val="Normal"/>
    <w:next w:val="Normal"/>
    <w:autoRedefine/>
    <w:uiPriority w:val="39"/>
    <w:unhideWhenUsed/>
    <w:rsid w:val="004C6BDA"/>
    <w:pPr>
      <w:spacing w:after="100"/>
      <w:ind w:left="480"/>
    </w:pPr>
  </w:style>
  <w:style w:type="paragraph" w:styleId="Revision">
    <w:name w:val="Revision"/>
    <w:hidden/>
    <w:uiPriority w:val="99"/>
    <w:semiHidden/>
    <w:rsid w:val="00770154"/>
    <w:pPr>
      <w:spacing w:after="0" w:line="240" w:lineRule="auto"/>
    </w:pPr>
    <w:rPr>
      <w:rFonts w:ascii="Times New Roman" w:hAnsi="Times New Roman" w:cs="Times New Roman"/>
      <w:sz w:val="24"/>
      <w:szCs w:val="24"/>
    </w:rPr>
  </w:style>
  <w:style w:type="character" w:customStyle="1" w:styleId="docsum-pmid">
    <w:name w:val="docsum-pmid"/>
    <w:basedOn w:val="DefaultParagraphFont"/>
    <w:rsid w:val="00603C80"/>
  </w:style>
  <w:style w:type="paragraph" w:customStyle="1" w:styleId="c-reading-companionreference-citation">
    <w:name w:val="c-reading-companion__reference-citation"/>
    <w:basedOn w:val="Normal"/>
    <w:rsid w:val="004126B0"/>
    <w:pPr>
      <w:spacing w:before="100" w:beforeAutospacing="1" w:after="100" w:afterAutospacing="1" w:line="240" w:lineRule="auto"/>
      <w:jc w:val="left"/>
    </w:pPr>
    <w:rPr>
      <w:rFonts w:eastAsia="Times New Roman"/>
      <w:lang w:val="nl-NL" w:eastAsia="nl-NL"/>
    </w:rPr>
  </w:style>
  <w:style w:type="paragraph" w:styleId="Header">
    <w:name w:val="header"/>
    <w:basedOn w:val="Normal"/>
    <w:link w:val="HeaderChar"/>
    <w:uiPriority w:val="99"/>
    <w:unhideWhenUsed/>
    <w:rsid w:val="00C0270B"/>
    <w:pPr>
      <w:tabs>
        <w:tab w:val="center" w:pos="4513"/>
        <w:tab w:val="right" w:pos="9026"/>
      </w:tabs>
      <w:spacing w:line="240" w:lineRule="auto"/>
    </w:pPr>
  </w:style>
  <w:style w:type="character" w:customStyle="1" w:styleId="HeaderChar">
    <w:name w:val="Header Char"/>
    <w:basedOn w:val="DefaultParagraphFont"/>
    <w:link w:val="Header"/>
    <w:uiPriority w:val="99"/>
    <w:rsid w:val="00C0270B"/>
    <w:rPr>
      <w:rFonts w:ascii="Times New Roman" w:hAnsi="Times New Roman" w:cs="Times New Roman"/>
      <w:sz w:val="24"/>
      <w:szCs w:val="24"/>
    </w:rPr>
  </w:style>
  <w:style w:type="paragraph" w:styleId="Footer">
    <w:name w:val="footer"/>
    <w:basedOn w:val="Normal"/>
    <w:link w:val="FooterChar"/>
    <w:uiPriority w:val="99"/>
    <w:unhideWhenUsed/>
    <w:rsid w:val="00C0270B"/>
    <w:pPr>
      <w:tabs>
        <w:tab w:val="center" w:pos="4513"/>
        <w:tab w:val="right" w:pos="9026"/>
      </w:tabs>
      <w:spacing w:line="240" w:lineRule="auto"/>
    </w:pPr>
  </w:style>
  <w:style w:type="character" w:customStyle="1" w:styleId="FooterChar">
    <w:name w:val="Footer Char"/>
    <w:basedOn w:val="DefaultParagraphFont"/>
    <w:link w:val="Footer"/>
    <w:uiPriority w:val="99"/>
    <w:rsid w:val="00C0270B"/>
    <w:rPr>
      <w:rFonts w:ascii="Times New Roman" w:hAnsi="Times New Roman" w:cs="Times New Roman"/>
      <w:sz w:val="24"/>
      <w:szCs w:val="24"/>
    </w:rPr>
  </w:style>
  <w:style w:type="character" w:styleId="PageNumber">
    <w:name w:val="page number"/>
    <w:basedOn w:val="DefaultParagraphFont"/>
    <w:uiPriority w:val="99"/>
    <w:semiHidden/>
    <w:unhideWhenUsed/>
    <w:rsid w:val="00F62E4F"/>
  </w:style>
  <w:style w:type="character" w:customStyle="1" w:styleId="UnresolvedMention2">
    <w:name w:val="Unresolved Mention2"/>
    <w:basedOn w:val="DefaultParagraphFont"/>
    <w:uiPriority w:val="99"/>
    <w:semiHidden/>
    <w:unhideWhenUsed/>
    <w:rsid w:val="002E5431"/>
    <w:rPr>
      <w:color w:val="605E5C"/>
      <w:shd w:val="clear" w:color="auto" w:fill="E1DFDD"/>
    </w:rPr>
  </w:style>
  <w:style w:type="character" w:customStyle="1" w:styleId="UnresolvedMention">
    <w:name w:val="Unresolved Mention"/>
    <w:basedOn w:val="DefaultParagraphFont"/>
    <w:uiPriority w:val="99"/>
    <w:semiHidden/>
    <w:unhideWhenUsed/>
    <w:rsid w:val="0076129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0823257">
      <w:bodyDiv w:val="1"/>
      <w:marLeft w:val="0"/>
      <w:marRight w:val="0"/>
      <w:marTop w:val="0"/>
      <w:marBottom w:val="0"/>
      <w:divBdr>
        <w:top w:val="none" w:sz="0" w:space="0" w:color="auto"/>
        <w:left w:val="none" w:sz="0" w:space="0" w:color="auto"/>
        <w:bottom w:val="none" w:sz="0" w:space="0" w:color="auto"/>
        <w:right w:val="none" w:sz="0" w:space="0" w:color="auto"/>
      </w:divBdr>
    </w:div>
    <w:div w:id="518087228">
      <w:bodyDiv w:val="1"/>
      <w:marLeft w:val="0"/>
      <w:marRight w:val="0"/>
      <w:marTop w:val="0"/>
      <w:marBottom w:val="0"/>
      <w:divBdr>
        <w:top w:val="none" w:sz="0" w:space="0" w:color="auto"/>
        <w:left w:val="none" w:sz="0" w:space="0" w:color="auto"/>
        <w:bottom w:val="none" w:sz="0" w:space="0" w:color="auto"/>
        <w:right w:val="none" w:sz="0" w:space="0" w:color="auto"/>
      </w:divBdr>
    </w:div>
    <w:div w:id="536116760">
      <w:bodyDiv w:val="1"/>
      <w:marLeft w:val="0"/>
      <w:marRight w:val="0"/>
      <w:marTop w:val="0"/>
      <w:marBottom w:val="0"/>
      <w:divBdr>
        <w:top w:val="none" w:sz="0" w:space="0" w:color="auto"/>
        <w:left w:val="none" w:sz="0" w:space="0" w:color="auto"/>
        <w:bottom w:val="none" w:sz="0" w:space="0" w:color="auto"/>
        <w:right w:val="none" w:sz="0" w:space="0" w:color="auto"/>
      </w:divBdr>
    </w:div>
    <w:div w:id="721252404">
      <w:bodyDiv w:val="1"/>
      <w:marLeft w:val="0"/>
      <w:marRight w:val="0"/>
      <w:marTop w:val="0"/>
      <w:marBottom w:val="0"/>
      <w:divBdr>
        <w:top w:val="none" w:sz="0" w:space="0" w:color="auto"/>
        <w:left w:val="none" w:sz="0" w:space="0" w:color="auto"/>
        <w:bottom w:val="none" w:sz="0" w:space="0" w:color="auto"/>
        <w:right w:val="none" w:sz="0" w:space="0" w:color="auto"/>
      </w:divBdr>
    </w:div>
    <w:div w:id="1018386789">
      <w:bodyDiv w:val="1"/>
      <w:marLeft w:val="0"/>
      <w:marRight w:val="0"/>
      <w:marTop w:val="0"/>
      <w:marBottom w:val="0"/>
      <w:divBdr>
        <w:top w:val="none" w:sz="0" w:space="0" w:color="auto"/>
        <w:left w:val="none" w:sz="0" w:space="0" w:color="auto"/>
        <w:bottom w:val="none" w:sz="0" w:space="0" w:color="auto"/>
        <w:right w:val="none" w:sz="0" w:space="0" w:color="auto"/>
      </w:divBdr>
    </w:div>
    <w:div w:id="1149128322">
      <w:bodyDiv w:val="1"/>
      <w:marLeft w:val="0"/>
      <w:marRight w:val="0"/>
      <w:marTop w:val="0"/>
      <w:marBottom w:val="0"/>
      <w:divBdr>
        <w:top w:val="none" w:sz="0" w:space="0" w:color="auto"/>
        <w:left w:val="none" w:sz="0" w:space="0" w:color="auto"/>
        <w:bottom w:val="none" w:sz="0" w:space="0" w:color="auto"/>
        <w:right w:val="none" w:sz="0" w:space="0" w:color="auto"/>
      </w:divBdr>
    </w:div>
    <w:div w:id="1164783146">
      <w:bodyDiv w:val="1"/>
      <w:marLeft w:val="0"/>
      <w:marRight w:val="0"/>
      <w:marTop w:val="0"/>
      <w:marBottom w:val="0"/>
      <w:divBdr>
        <w:top w:val="none" w:sz="0" w:space="0" w:color="auto"/>
        <w:left w:val="none" w:sz="0" w:space="0" w:color="auto"/>
        <w:bottom w:val="none" w:sz="0" w:space="0" w:color="auto"/>
        <w:right w:val="none" w:sz="0" w:space="0" w:color="auto"/>
      </w:divBdr>
    </w:div>
    <w:div w:id="1358584050">
      <w:bodyDiv w:val="1"/>
      <w:marLeft w:val="0"/>
      <w:marRight w:val="0"/>
      <w:marTop w:val="0"/>
      <w:marBottom w:val="0"/>
      <w:divBdr>
        <w:top w:val="none" w:sz="0" w:space="0" w:color="auto"/>
        <w:left w:val="none" w:sz="0" w:space="0" w:color="auto"/>
        <w:bottom w:val="none" w:sz="0" w:space="0" w:color="auto"/>
        <w:right w:val="none" w:sz="0" w:space="0" w:color="auto"/>
      </w:divBdr>
    </w:div>
    <w:div w:id="1501971163">
      <w:bodyDiv w:val="1"/>
      <w:marLeft w:val="0"/>
      <w:marRight w:val="0"/>
      <w:marTop w:val="0"/>
      <w:marBottom w:val="0"/>
      <w:divBdr>
        <w:top w:val="none" w:sz="0" w:space="0" w:color="auto"/>
        <w:left w:val="none" w:sz="0" w:space="0" w:color="auto"/>
        <w:bottom w:val="none" w:sz="0" w:space="0" w:color="auto"/>
        <w:right w:val="none" w:sz="0" w:space="0" w:color="auto"/>
      </w:divBdr>
    </w:div>
    <w:div w:id="1604412112">
      <w:bodyDiv w:val="1"/>
      <w:marLeft w:val="0"/>
      <w:marRight w:val="0"/>
      <w:marTop w:val="0"/>
      <w:marBottom w:val="0"/>
      <w:divBdr>
        <w:top w:val="none" w:sz="0" w:space="0" w:color="auto"/>
        <w:left w:val="none" w:sz="0" w:space="0" w:color="auto"/>
        <w:bottom w:val="none" w:sz="0" w:space="0" w:color="auto"/>
        <w:right w:val="none" w:sz="0" w:space="0" w:color="auto"/>
      </w:divBdr>
    </w:div>
    <w:div w:id="1623145096">
      <w:bodyDiv w:val="1"/>
      <w:marLeft w:val="0"/>
      <w:marRight w:val="0"/>
      <w:marTop w:val="0"/>
      <w:marBottom w:val="0"/>
      <w:divBdr>
        <w:top w:val="none" w:sz="0" w:space="0" w:color="auto"/>
        <w:left w:val="none" w:sz="0" w:space="0" w:color="auto"/>
        <w:bottom w:val="none" w:sz="0" w:space="0" w:color="auto"/>
        <w:right w:val="none" w:sz="0" w:space="0" w:color="auto"/>
      </w:divBdr>
    </w:div>
    <w:div w:id="1738673870">
      <w:bodyDiv w:val="1"/>
      <w:marLeft w:val="0"/>
      <w:marRight w:val="0"/>
      <w:marTop w:val="0"/>
      <w:marBottom w:val="0"/>
      <w:divBdr>
        <w:top w:val="none" w:sz="0" w:space="0" w:color="auto"/>
        <w:left w:val="none" w:sz="0" w:space="0" w:color="auto"/>
        <w:bottom w:val="none" w:sz="0" w:space="0" w:color="auto"/>
        <w:right w:val="none" w:sz="0" w:space="0" w:color="auto"/>
      </w:divBdr>
    </w:div>
    <w:div w:id="1762992658">
      <w:bodyDiv w:val="1"/>
      <w:marLeft w:val="0"/>
      <w:marRight w:val="0"/>
      <w:marTop w:val="0"/>
      <w:marBottom w:val="0"/>
      <w:divBdr>
        <w:top w:val="none" w:sz="0" w:space="0" w:color="auto"/>
        <w:left w:val="none" w:sz="0" w:space="0" w:color="auto"/>
        <w:bottom w:val="none" w:sz="0" w:space="0" w:color="auto"/>
        <w:right w:val="none" w:sz="0" w:space="0" w:color="auto"/>
      </w:divBdr>
    </w:div>
    <w:div w:id="18310217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orcid.org/0000-0003-3079-2873" TargetMode="External"/><Relationship Id="rId18" Type="http://schemas.openxmlformats.org/officeDocument/2006/relationships/hyperlink" Target="ttps://www.genomicseducation.hee.nhs.uk/blog/pharmacogenomics-three-challenges-to-the-nhs/%20" TargetMode="External"/><Relationship Id="rId26" Type="http://schemas.openxmlformats.org/officeDocument/2006/relationships/hyperlink" Target="ttps://richtlijnen.nhg.org/medisch-inhoudelijke-nhg-standpunten/farmacogenetisch-onderzoek-de-huisartspraktijk." TargetMode="External"/><Relationship Id="rId39" Type="http://schemas.openxmlformats.org/officeDocument/2006/relationships/hyperlink" Target="https://www.genomicseducation.hee.nhs.uk/news/genomics-education-moving-into-the-mainstream/" TargetMode="External"/><Relationship Id="rId21" Type="http://schemas.openxmlformats.org/officeDocument/2006/relationships/hyperlink" Target="ttps://www.ema.europa.eu/documents/scientific-guideline/adopted-reflection-paper-use-extrapolation-development-medicines-paediatrics-revision-1_en.pdf%20" TargetMode="External"/><Relationship Id="rId34" Type="http://schemas.openxmlformats.org/officeDocument/2006/relationships/hyperlink" Target="ttps://actiononhearingloss.org.uk/%20" TargetMode="External"/><Relationship Id="rId42" Type="http://schemas.openxmlformats.org/officeDocument/2006/relationships/fontTable" Target="fontTable.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hyperlink" Target="https://orcid.org/0000-0002-3965-5552" TargetMode="External"/><Relationship Id="rId20" Type="http://schemas.openxmlformats.org/officeDocument/2006/relationships/hyperlink" Target="ttps://www.fda.gov/files/drugs/published/Clinical-Pharmacogenomics--Premarket-Evaluation-in-Early-Phase-Clinical-Studies-and-Recommendations-for-Labeling.pdf%20" TargetMode="External"/><Relationship Id="rId29" Type="http://schemas.openxmlformats.org/officeDocument/2006/relationships/hyperlink" Target="ttp://www.imh.liu.se/tpmtalleles%20" TargetMode="External"/><Relationship Id="rId41"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orcid.org/0000-0002-6757-5867" TargetMode="External"/><Relationship Id="rId24" Type="http://schemas.openxmlformats.org/officeDocument/2006/relationships/hyperlink" Target="ttps://www.eacpt.eu/." TargetMode="External"/><Relationship Id="rId32" Type="http://schemas.openxmlformats.org/officeDocument/2006/relationships/hyperlink" Target="ttps://www.nihr.ac.uk/explore-nihr/funding-programmes/invention-for-innovation.htm%20" TargetMode="External"/><Relationship Id="rId37" Type="http://schemas.openxmlformats.org/officeDocument/2006/relationships/hyperlink" Target="ttps://www.genomicseducation.hee.nhs.uk/blog/pharmacogenomics-a-new-normal-for-the-nhs/%20" TargetMode="External"/><Relationship Id="rId40" Type="http://schemas.openxmlformats.org/officeDocument/2006/relationships/footer" Target="footer1.xml"/><Relationship Id="rId5" Type="http://schemas.openxmlformats.org/officeDocument/2006/relationships/numbering" Target="numbering.xml"/><Relationship Id="rId15" Type="http://schemas.openxmlformats.org/officeDocument/2006/relationships/hyperlink" Target="https://orcid.org/0000-0002-1767-9318" TargetMode="External"/><Relationship Id="rId23" Type="http://schemas.openxmlformats.org/officeDocument/2006/relationships/hyperlink" Target="ttp://ec.europa.eu/health/files/eudralex/vol-%20" TargetMode="External"/><Relationship Id="rId28" Type="http://schemas.openxmlformats.org/officeDocument/2006/relationships/hyperlink" Target="ttps://impact.ref.ac.uk/casestudies/CaseStudy.aspx?Id=12333%20" TargetMode="External"/><Relationship Id="rId36" Type="http://schemas.openxmlformats.org/officeDocument/2006/relationships/hyperlink" Target="ttps://www.england.nhs.uk/wp-content/uploads/2016/09/improving-outcomes-personalised-medicine.pdf%20" TargetMode="External"/><Relationship Id="rId10" Type="http://schemas.openxmlformats.org/officeDocument/2006/relationships/endnotes" Target="endnotes.xml"/><Relationship Id="rId19" Type="http://schemas.openxmlformats.org/officeDocument/2006/relationships/hyperlink" Target="ttps://www.ema.europa.eu/documents/scientific-guideline/guideline-use-pharmacogenetic-methodologies-pharmacokinetic-evaluation-medicinal-products_en.pdf%20" TargetMode="External"/><Relationship Id="rId31" Type="http://schemas.openxmlformats.org/officeDocument/2006/relationships/hyperlink" Target="ttps://www.nihr.ac.uk/news/new-rapid-genetic-test-could-prevent-antibiotic-related-hearing-loss-in-newborns/23808%20"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orcid.org/0000-0002-8120-6507" TargetMode="External"/><Relationship Id="rId22" Type="http://schemas.openxmlformats.org/officeDocument/2006/relationships/hyperlink" Target="ttps://ipna-online.org/resources/guidelines/endorsed-guidelines/%20" TargetMode="External"/><Relationship Id="rId27" Type="http://schemas.openxmlformats.org/officeDocument/2006/relationships/hyperlink" Target="ttps://www.nvvp.net/stream/leidraad-farmacogenetica-voor-de-dagelijkse-psychiatrische-praktijk.pdf." TargetMode="External"/><Relationship Id="rId30" Type="http://schemas.openxmlformats.org/officeDocument/2006/relationships/hyperlink" Target="ttp://www.isrctn.com/ISRCTN13704894%20" TargetMode="External"/><Relationship Id="rId35" Type="http://schemas.openxmlformats.org/officeDocument/2006/relationships/hyperlink" Target="ttps://www.nihr.ac.uk/explore-nihr/support/experimental-medicine.htm%20" TargetMode="External"/><Relationship Id="rId43" Type="http://schemas.openxmlformats.org/officeDocument/2006/relationships/theme" Target="theme/theme1.xml"/><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hyperlink" Target="https://orcid.org/0000-0001-9601-2118" TargetMode="External"/><Relationship Id="rId17" Type="http://schemas.openxmlformats.org/officeDocument/2006/relationships/hyperlink" Target="https://orcid.org/0000-0002-4485-4054" TargetMode="External"/><Relationship Id="rId25" Type="http://schemas.openxmlformats.org/officeDocument/2006/relationships/hyperlink" Target="ttps://www.eahp.eu/." TargetMode="External"/><Relationship Id="rId33" Type="http://schemas.openxmlformats.org/officeDocument/2006/relationships/hyperlink" Target="ttps://www.manchesterbrc.nihr.ac.uk/%20" TargetMode="External"/><Relationship Id="rId38" Type="http://schemas.openxmlformats.org/officeDocument/2006/relationships/hyperlink" Target="ttp://grants.nih.gov/grants/guide/rfa-files/RFA-HG-11&#821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196A118AE6EB7543A7EC38CAF65D6D8B" ma:contentTypeVersion="13" ma:contentTypeDescription="Create a new document." ma:contentTypeScope="" ma:versionID="936fde269f4577316716d68b4864e15f">
  <xsd:schema xmlns:xsd="http://www.w3.org/2001/XMLSchema" xmlns:xs="http://www.w3.org/2001/XMLSchema" xmlns:p="http://schemas.microsoft.com/office/2006/metadata/properties" xmlns:ns3="2c0728d4-b628-46ac-beb8-1847ad0e6c02" xmlns:ns4="2c43926a-b248-4fb5-8692-7f03bd5c687b" targetNamespace="http://schemas.microsoft.com/office/2006/metadata/properties" ma:root="true" ma:fieldsID="56c1f4504469e9832bc9ce63882f9f53" ns3:_="" ns4:_="">
    <xsd:import namespace="2c0728d4-b628-46ac-beb8-1847ad0e6c02"/>
    <xsd:import namespace="2c43926a-b248-4fb5-8692-7f03bd5c687b"/>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Location" minOccurs="0"/>
                <xsd:element ref="ns4:SharedWithUsers" minOccurs="0"/>
                <xsd:element ref="ns4:SharedWithDetails" minOccurs="0"/>
                <xsd:element ref="ns4:SharingHintHash"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c0728d4-b628-46ac-beb8-1847ad0e6c0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DateTaken" ma:index="14" nillable="true" ma:displayName="MediaServiceDateTaken" ma:hidden="true" ma:internalName="MediaServiceDateTaken"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2c43926a-b248-4fb5-8692-7f03bd5c687b"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SharingHintHash" ma:index="18"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3F60CB5-290D-433E-8B53-BC34CC51458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c0728d4-b628-46ac-beb8-1847ad0e6c02"/>
    <ds:schemaRef ds:uri="2c43926a-b248-4fb5-8692-7f03bd5c687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C4BB193B-E07D-4588-88D8-2A37176D02DE}">
  <ds:schemaRefs>
    <ds:schemaRef ds:uri="http://schemas.microsoft.com/office/2006/documentManagement/types"/>
    <ds:schemaRef ds:uri="http://purl.org/dc/terms/"/>
    <ds:schemaRef ds:uri="http://schemas.microsoft.com/office/2006/metadata/properties"/>
    <ds:schemaRef ds:uri="http://www.w3.org/XML/1998/namespace"/>
    <ds:schemaRef ds:uri="2c43926a-b248-4fb5-8692-7f03bd5c687b"/>
    <ds:schemaRef ds:uri="http://purl.org/dc/dcmitype/"/>
    <ds:schemaRef ds:uri="http://schemas.microsoft.com/office/infopath/2007/PartnerControls"/>
    <ds:schemaRef ds:uri="http://schemas.openxmlformats.org/package/2006/metadata/core-properties"/>
    <ds:schemaRef ds:uri="2c0728d4-b628-46ac-beb8-1847ad0e6c02"/>
    <ds:schemaRef ds:uri="http://purl.org/dc/elements/1.1/"/>
  </ds:schemaRefs>
</ds:datastoreItem>
</file>

<file path=customXml/itemProps3.xml><?xml version="1.0" encoding="utf-8"?>
<ds:datastoreItem xmlns:ds="http://schemas.openxmlformats.org/officeDocument/2006/customXml" ds:itemID="{4FB323B0-DF56-4BAE-88F9-9C04A60ABC0F}">
  <ds:schemaRefs>
    <ds:schemaRef ds:uri="http://schemas.microsoft.com/sharepoint/v3/contenttype/forms"/>
  </ds:schemaRefs>
</ds:datastoreItem>
</file>

<file path=customXml/itemProps4.xml><?xml version="1.0" encoding="utf-8"?>
<ds:datastoreItem xmlns:ds="http://schemas.openxmlformats.org/officeDocument/2006/customXml" ds:itemID="{1E03A1FB-D274-4938-AC80-F9FBA0ABBF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3</Pages>
  <Words>22747</Words>
  <Characters>129662</Characters>
  <Application>Microsoft Office Word</Application>
  <DocSecurity>0</DocSecurity>
  <Lines>1080</Lines>
  <Paragraphs>3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21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1-10-22T13:35:00Z</dcterms:created>
  <dcterms:modified xsi:type="dcterms:W3CDTF">2021-11-16T09: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96A118AE6EB7543A7EC38CAF65D6D8B</vt:lpwstr>
  </property>
</Properties>
</file>